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74D3C010" w14:textId="77777777" w:rsidR="008904C2" w:rsidRPr="000756DE" w:rsidRDefault="008904C2" w:rsidP="008904C2">
      <w:pPr>
        <w:jc w:val="center"/>
        <w:rPr>
          <w:rFonts w:cstheme="majorHAnsi"/>
          <w:b/>
          <w:sz w:val="36"/>
          <w:szCs w:val="36"/>
          <w:lang w:val="en-US"/>
        </w:rPr>
      </w:pPr>
      <w:r w:rsidRPr="000756DE">
        <w:rPr>
          <w:rFonts w:cs="Times New Roman"/>
          <w:b/>
          <w:sz w:val="36"/>
          <w:szCs w:val="36"/>
          <w:lang w:val="en-US"/>
        </w:rPr>
        <w:t>PHÁT TRIỂN HỆ THỐNG QUẢN LÝ KHO HÀNG WMSPY BẰNG DJANGO VÀ REACTJS</w:t>
      </w:r>
    </w:p>
    <w:p w14:paraId="75B1137F" w14:textId="77777777" w:rsidR="004655A1" w:rsidRPr="000756DE" w:rsidRDefault="004655A1" w:rsidP="004655A1">
      <w:pPr>
        <w:jc w:val="center"/>
        <w:rPr>
          <w:rFonts w:cs="Times New Roman"/>
          <w:sz w:val="28"/>
        </w:rPr>
      </w:pPr>
    </w:p>
    <w:p w14:paraId="0626F7ED" w14:textId="592ECBA2" w:rsidR="004655A1" w:rsidRPr="000756DE" w:rsidRDefault="004655A1" w:rsidP="004655A1">
      <w:pPr>
        <w:jc w:val="center"/>
        <w:rPr>
          <w:rFonts w:cs="Times New Roman"/>
          <w:b/>
          <w:bCs/>
          <w:sz w:val="28"/>
          <w:lang w:val="en-US"/>
        </w:rPr>
      </w:pPr>
      <w:r w:rsidRPr="000756DE">
        <w:rPr>
          <w:rFonts w:cs="Times New Roman"/>
          <w:b/>
          <w:bCs/>
          <w:sz w:val="28"/>
        </w:rPr>
        <w:t>Mã số sinh viên:</w:t>
      </w:r>
    </w:p>
    <w:p w14:paraId="38156A32" w14:textId="2897DA28" w:rsidR="001D17DC" w:rsidRPr="001D17DC" w:rsidRDefault="001D17DC" w:rsidP="001D17DC">
      <w:pPr>
        <w:jc w:val="center"/>
        <w:rPr>
          <w:rFonts w:cs="Times New Roman"/>
          <w:b/>
          <w:bCs/>
          <w:sz w:val="28"/>
          <w:lang w:val="en-US"/>
        </w:rPr>
      </w:pPr>
      <w:r w:rsidRPr="001D17DC">
        <w:rPr>
          <w:rFonts w:cs="Times New Roman"/>
          <w:b/>
          <w:bCs/>
          <w:sz w:val="28"/>
          <w:lang w:val="en-US"/>
        </w:rPr>
        <w:t>1851050194</w:t>
      </w:r>
    </w:p>
    <w:p w14:paraId="2F2C0C8E" w14:textId="2BEDDA9E" w:rsidR="004655A1" w:rsidRPr="001D17DC" w:rsidRDefault="001D17DC" w:rsidP="004655A1">
      <w:pPr>
        <w:jc w:val="center"/>
        <w:rPr>
          <w:rFonts w:cs="Times New Roman"/>
          <w:b/>
          <w:sz w:val="28"/>
          <w:szCs w:val="20"/>
          <w:lang w:val="en-US"/>
        </w:rPr>
      </w:pPr>
      <w:r>
        <w:rPr>
          <w:rFonts w:cs="Times New Roman"/>
          <w:b/>
          <w:sz w:val="28"/>
          <w:szCs w:val="20"/>
          <w:lang w:val="en-US"/>
        </w:rPr>
        <w:t>1851050120</w:t>
      </w:r>
    </w:p>
    <w:p w14:paraId="04E0E607" w14:textId="77777777" w:rsidR="001D17DC" w:rsidRPr="000756DE" w:rsidRDefault="001D17DC"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02B7CF39" w14:textId="6498E9C6" w:rsidR="004655A1" w:rsidRPr="001D17DC" w:rsidRDefault="004655A1" w:rsidP="001D17DC">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60956C63" w14:textId="77777777" w:rsidR="004655A1" w:rsidRPr="000756DE" w:rsidRDefault="004655A1" w:rsidP="004655A1">
      <w:pPr>
        <w:rPr>
          <w:rFonts w:cs="Times New Roman"/>
          <w:sz w:val="28"/>
        </w:rPr>
      </w:pPr>
    </w:p>
    <w:p w14:paraId="4B30BBC7" w14:textId="5A13268A" w:rsidR="004655A1" w:rsidRPr="001D17DC" w:rsidRDefault="004655A1" w:rsidP="001D17DC">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4D2AE4">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4D2AE4">
      <w:pPr>
        <w:pStyle w:val="SECTION"/>
      </w:pPr>
    </w:p>
    <w:p w14:paraId="786361A9" w14:textId="68552DFA"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w:t>
      </w:r>
      <w:r w:rsidR="00354C2C" w:rsidRPr="0060159A">
        <w:rPr>
          <w:color w:val="FFFFFF" w:themeColor="background1"/>
          <w:sz w:val="20"/>
          <w:szCs w:val="20"/>
          <w:lang w:val="en-US"/>
        </w:rPr>
        <w:t>”</w:t>
      </w:r>
      <w:r w:rsidRPr="000756DE">
        <w:t>ơn</w:t>
      </w:r>
      <w:r w:rsidR="00354C2C" w:rsidRPr="0060159A">
        <w:rPr>
          <w:color w:val="FFFFFF" w:themeColor="background1"/>
          <w:sz w:val="20"/>
          <w:szCs w:val="20"/>
          <w:lang w:val="en-US"/>
        </w:rPr>
        <w:t>”</w:t>
      </w:r>
      <w:r w:rsidRPr="000756DE">
        <w:t>chân thành</w:t>
      </w:r>
      <w:r w:rsidR="00354C2C" w:rsidRPr="0060159A">
        <w:rPr>
          <w:color w:val="FFFFFF" w:themeColor="background1"/>
          <w:sz w:val="20"/>
          <w:szCs w:val="20"/>
          <w:lang w:val="en-US"/>
        </w:rPr>
        <w:t>”</w:t>
      </w:r>
      <w:r w:rsidRPr="000756DE">
        <w:t>và</w:t>
      </w:r>
      <w:r w:rsidR="00354C2C" w:rsidRPr="0060159A">
        <w:rPr>
          <w:color w:val="FFFFFF" w:themeColor="background1"/>
          <w:sz w:val="20"/>
          <w:szCs w:val="20"/>
          <w:lang w:val="en-US"/>
        </w:rPr>
        <w:t>”</w:t>
      </w:r>
      <w:r w:rsidRPr="000756DE">
        <w:t>sâu</w:t>
      </w:r>
      <w:r w:rsidR="00354C2C" w:rsidRPr="0060159A">
        <w:rPr>
          <w:color w:val="FFFFFF" w:themeColor="background1"/>
          <w:sz w:val="20"/>
          <w:szCs w:val="20"/>
          <w:lang w:val="en-US"/>
        </w:rPr>
        <w:t>”</w:t>
      </w:r>
      <w:r w:rsidRPr="000756DE">
        <w:t>sắc nhất. Các thầy, các cô đã luôn nhiệt tình giúp đỡ, động viên, khích lệ chúng em học tập cũng như truyền đạt tận tình, tận tụy các kiến thức chuyên ngành một cách rõ ràng, dễ hiểu nhất, giúp</w:t>
      </w:r>
      <w:r w:rsidR="005B19E9" w:rsidRPr="0060159A">
        <w:rPr>
          <w:color w:val="FFFFFF" w:themeColor="background1"/>
          <w:sz w:val="20"/>
          <w:szCs w:val="20"/>
          <w:lang w:val="en-US"/>
        </w:rPr>
        <w:t>”</w:t>
      </w:r>
      <w:r w:rsidRPr="000756DE">
        <w:t>cho</w:t>
      </w:r>
      <w:r w:rsidR="005B19E9" w:rsidRPr="0060159A">
        <w:rPr>
          <w:color w:val="FFFFFF" w:themeColor="background1"/>
          <w:sz w:val="20"/>
          <w:szCs w:val="20"/>
          <w:lang w:val="en-US"/>
        </w:rPr>
        <w:t>”</w:t>
      </w:r>
      <w:r w:rsidRPr="000756DE">
        <w:t>chúng</w:t>
      </w:r>
      <w:r w:rsidR="005B19E9" w:rsidRPr="0060159A">
        <w:rPr>
          <w:color w:val="FFFFFF" w:themeColor="background1"/>
          <w:sz w:val="20"/>
          <w:szCs w:val="20"/>
          <w:lang w:val="en-US"/>
        </w:rPr>
        <w:t>”</w:t>
      </w:r>
      <w:r w:rsidRPr="000756DE">
        <w:t>em</w:t>
      </w:r>
      <w:r w:rsidR="005B19E9" w:rsidRPr="0060159A">
        <w:rPr>
          <w:color w:val="FFFFFF" w:themeColor="background1"/>
          <w:sz w:val="20"/>
          <w:szCs w:val="20"/>
          <w:lang w:val="en-US"/>
        </w:rPr>
        <w:t>”</w:t>
      </w:r>
      <w:r w:rsidRPr="000756DE">
        <w:t>có một nền</w:t>
      </w:r>
      <w:r w:rsidR="005B19E9" w:rsidRPr="0060159A">
        <w:rPr>
          <w:color w:val="FFFFFF" w:themeColor="background1"/>
          <w:sz w:val="20"/>
          <w:szCs w:val="20"/>
          <w:lang w:val="en-US"/>
        </w:rPr>
        <w:t>”</w:t>
      </w:r>
      <w:r w:rsidRPr="000756DE">
        <w:t>tảng</w:t>
      </w:r>
      <w:r w:rsidR="005B19E9" w:rsidRPr="0060159A">
        <w:rPr>
          <w:color w:val="FFFFFF" w:themeColor="background1"/>
          <w:sz w:val="20"/>
          <w:szCs w:val="20"/>
          <w:lang w:val="en-US"/>
        </w:rPr>
        <w:t>”</w:t>
      </w:r>
      <w:r w:rsidRPr="000756DE">
        <w:t>kiến</w:t>
      </w:r>
      <w:r w:rsidR="005B19E9" w:rsidRPr="0060159A">
        <w:rPr>
          <w:color w:val="FFFFFF" w:themeColor="background1"/>
          <w:sz w:val="20"/>
          <w:szCs w:val="20"/>
          <w:lang w:val="en-US"/>
        </w:rPr>
        <w:t>”</w:t>
      </w:r>
      <w:r w:rsidRPr="000756DE">
        <w:t>thức vững vàng và đã</w:t>
      </w:r>
      <w:r w:rsidR="00BE75AF" w:rsidRPr="0060159A">
        <w:rPr>
          <w:color w:val="FFFFFF" w:themeColor="background1"/>
          <w:sz w:val="20"/>
          <w:szCs w:val="20"/>
          <w:lang w:val="en-US"/>
        </w:rPr>
        <w:t>”</w:t>
      </w:r>
      <w:r w:rsidRPr="000756DE">
        <w:t>tạo</w:t>
      </w:r>
      <w:r w:rsidR="00BE75AF" w:rsidRPr="0060159A">
        <w:rPr>
          <w:color w:val="FFFFFF" w:themeColor="background1"/>
          <w:sz w:val="20"/>
          <w:szCs w:val="20"/>
          <w:lang w:val="en-US"/>
        </w:rPr>
        <w:t>”</w:t>
      </w:r>
      <w:r w:rsidRPr="000756DE">
        <w:t>điều</w:t>
      </w:r>
      <w:r w:rsidR="00BE75AF" w:rsidRPr="0060159A">
        <w:rPr>
          <w:color w:val="FFFFFF" w:themeColor="background1"/>
          <w:sz w:val="20"/>
          <w:szCs w:val="20"/>
          <w:lang w:val="en-US"/>
        </w:rPr>
        <w:t>”</w:t>
      </w:r>
      <w:r w:rsidRPr="000756DE">
        <w:t>kiện</w:t>
      </w:r>
      <w:r w:rsidR="00BE75AF" w:rsidRPr="0060159A">
        <w:rPr>
          <w:color w:val="FFFFFF" w:themeColor="background1"/>
          <w:sz w:val="20"/>
          <w:szCs w:val="20"/>
          <w:lang w:val="en-US"/>
        </w:rPr>
        <w:t>”</w:t>
      </w:r>
      <w:r w:rsidRPr="000756DE">
        <w:t>để</w:t>
      </w:r>
      <w:r w:rsidR="00BE75AF" w:rsidRPr="0060159A">
        <w:rPr>
          <w:color w:val="FFFFFF" w:themeColor="background1"/>
          <w:sz w:val="20"/>
          <w:szCs w:val="20"/>
          <w:lang w:val="en-US"/>
        </w:rPr>
        <w:t>”</w:t>
      </w:r>
      <w:r w:rsidRPr="000756DE">
        <w:t>chúng</w:t>
      </w:r>
      <w:r w:rsidR="00BE75AF" w:rsidRPr="0060159A">
        <w:rPr>
          <w:color w:val="FFFFFF" w:themeColor="background1"/>
          <w:sz w:val="20"/>
          <w:szCs w:val="20"/>
          <w:lang w:val="en-US"/>
        </w:rPr>
        <w:t>”</w:t>
      </w:r>
      <w:r w:rsidRPr="000756DE">
        <w:t>em</w:t>
      </w:r>
      <w:r w:rsidR="00BE75AF" w:rsidRPr="0060159A">
        <w:rPr>
          <w:color w:val="FFFFFF" w:themeColor="background1"/>
          <w:sz w:val="20"/>
          <w:szCs w:val="20"/>
          <w:lang w:val="en-US"/>
        </w:rPr>
        <w:t>”</w:t>
      </w:r>
      <w:r w:rsidRPr="000756DE">
        <w:t>có</w:t>
      </w:r>
      <w:r w:rsidR="00BE75AF" w:rsidRPr="0060159A">
        <w:rPr>
          <w:color w:val="FFFFFF" w:themeColor="background1"/>
          <w:sz w:val="20"/>
          <w:szCs w:val="20"/>
          <w:lang w:val="en-US"/>
        </w:rPr>
        <w:t>”</w:t>
      </w:r>
      <w:r w:rsidRPr="000756DE">
        <w:t>được</w:t>
      </w:r>
      <w:r w:rsidR="00BE75AF" w:rsidRPr="0060159A">
        <w:rPr>
          <w:color w:val="FFFFFF" w:themeColor="background1"/>
          <w:sz w:val="20"/>
          <w:szCs w:val="20"/>
          <w:lang w:val="en-US"/>
        </w:rPr>
        <w:t>”</w:t>
      </w:r>
      <w:r w:rsidRPr="000756DE">
        <w:t>ngày</w:t>
      </w:r>
      <w:r w:rsidR="00BE75AF" w:rsidRPr="0060159A">
        <w:rPr>
          <w:color w:val="FFFFFF" w:themeColor="background1"/>
          <w:sz w:val="20"/>
          <w:szCs w:val="20"/>
          <w:lang w:val="en-US"/>
        </w:rPr>
        <w:t>”</w:t>
      </w:r>
      <w:r w:rsidRPr="000756DE">
        <w:t>hôm</w:t>
      </w:r>
      <w:r w:rsidR="00BE75AF" w:rsidRPr="0060159A">
        <w:rPr>
          <w:color w:val="FFFFFF" w:themeColor="background1"/>
          <w:sz w:val="20"/>
          <w:szCs w:val="20"/>
          <w:lang w:val="en-US"/>
        </w:rPr>
        <w:t>”</w:t>
      </w:r>
      <w:r w:rsidRPr="000756DE">
        <w:t>nay.</w:t>
      </w:r>
    </w:p>
    <w:p w14:paraId="17A695EB" w14:textId="42D08E83" w:rsidR="00C60A58" w:rsidRPr="000756DE" w:rsidRDefault="00C60A58" w:rsidP="005E21FB">
      <w:r w:rsidRPr="000756DE">
        <w:t>Chúng em xin gửi đến lời cảm</w:t>
      </w:r>
      <w:r w:rsidR="00B624C2" w:rsidRPr="0060159A">
        <w:rPr>
          <w:color w:val="FFFFFF" w:themeColor="background1"/>
          <w:sz w:val="20"/>
          <w:szCs w:val="20"/>
          <w:lang w:val="en-US"/>
        </w:rPr>
        <w:t>”</w:t>
      </w:r>
      <w:r w:rsidRPr="000756DE">
        <w:t>ơn</w:t>
      </w:r>
      <w:r w:rsidR="00B624C2" w:rsidRPr="0060159A">
        <w:rPr>
          <w:color w:val="FFFFFF" w:themeColor="background1"/>
          <w:sz w:val="20"/>
          <w:szCs w:val="20"/>
          <w:lang w:val="en-US"/>
        </w:rPr>
        <w:t>”</w:t>
      </w:r>
      <w:r w:rsidRPr="000756DE">
        <w:t>chân</w:t>
      </w:r>
      <w:r w:rsidR="00B624C2" w:rsidRPr="0060159A">
        <w:rPr>
          <w:color w:val="FFFFFF" w:themeColor="background1"/>
          <w:sz w:val="20"/>
          <w:szCs w:val="20"/>
          <w:lang w:val="en-US"/>
        </w:rPr>
        <w:t>”</w:t>
      </w:r>
      <w:r w:rsidRPr="000756DE">
        <w:t>thành</w:t>
      </w:r>
      <w:r w:rsidR="00B624C2" w:rsidRPr="0060159A">
        <w:rPr>
          <w:color w:val="FFFFFF" w:themeColor="background1"/>
          <w:sz w:val="20"/>
          <w:szCs w:val="20"/>
          <w:lang w:val="en-US"/>
        </w:rPr>
        <w:t>”</w:t>
      </w:r>
      <w:r w:rsidRPr="000756DE">
        <w:t>và</w:t>
      </w:r>
      <w:r w:rsidR="00B624C2" w:rsidRPr="0060159A">
        <w:rPr>
          <w:color w:val="FFFFFF" w:themeColor="background1"/>
          <w:sz w:val="20"/>
          <w:szCs w:val="20"/>
          <w:lang w:val="en-US"/>
        </w:rPr>
        <w:t>”</w:t>
      </w:r>
      <w:r w:rsidRPr="000756DE">
        <w:t>sâu</w:t>
      </w:r>
      <w:r w:rsidR="00B624C2" w:rsidRPr="0060159A">
        <w:rPr>
          <w:color w:val="FFFFFF" w:themeColor="background1"/>
          <w:sz w:val="20"/>
          <w:szCs w:val="20"/>
          <w:lang w:val="en-US"/>
        </w:rPr>
        <w:t>”</w:t>
      </w:r>
      <w:r w:rsidRPr="000756DE">
        <w:t>sắc</w:t>
      </w:r>
      <w:r w:rsidR="00B624C2" w:rsidRPr="0060159A">
        <w:rPr>
          <w:color w:val="FFFFFF" w:themeColor="background1"/>
          <w:sz w:val="20"/>
          <w:szCs w:val="20"/>
          <w:lang w:val="en-US"/>
        </w:rPr>
        <w:t>”</w:t>
      </w:r>
      <w:r w:rsidRPr="000756DE">
        <w:t>đến</w:t>
      </w:r>
      <w:r w:rsidR="00795572" w:rsidRPr="0060159A">
        <w:rPr>
          <w:color w:val="FFFFFF" w:themeColor="background1"/>
          <w:sz w:val="20"/>
          <w:szCs w:val="20"/>
          <w:lang w:val="en-US"/>
        </w:rPr>
        <w:t>”</w:t>
      </w:r>
      <w:r w:rsidRPr="000756DE">
        <w:t>thầy Ths. Lê Ngọc Hiếu, là người đã luôn bên cạnh đồng hành, hướng dẫn và luôn</w:t>
      </w:r>
      <w:r w:rsidR="00E1374D" w:rsidRPr="0060159A">
        <w:rPr>
          <w:color w:val="FFFFFF" w:themeColor="background1"/>
          <w:sz w:val="20"/>
          <w:szCs w:val="20"/>
          <w:lang w:val="en-US"/>
        </w:rPr>
        <w:t>”</w:t>
      </w:r>
      <w:r w:rsidRPr="000756DE">
        <w:t>dành</w:t>
      </w:r>
      <w:r w:rsidR="00E1374D" w:rsidRPr="0060159A">
        <w:rPr>
          <w:color w:val="FFFFFF" w:themeColor="background1"/>
          <w:sz w:val="20"/>
          <w:szCs w:val="20"/>
          <w:lang w:val="en-US"/>
        </w:rPr>
        <w:t>”</w:t>
      </w:r>
      <w:r w:rsidRPr="000756DE">
        <w:t>thời</w:t>
      </w:r>
      <w:r w:rsidR="00E1374D" w:rsidRPr="0060159A">
        <w:rPr>
          <w:color w:val="FFFFFF" w:themeColor="background1"/>
          <w:sz w:val="20"/>
          <w:szCs w:val="20"/>
          <w:lang w:val="en-US"/>
        </w:rPr>
        <w:t>”</w:t>
      </w:r>
      <w:r w:rsidRPr="000756DE">
        <w:t>gian</w:t>
      </w:r>
      <w:r w:rsidR="00E1374D" w:rsidRPr="0060159A">
        <w:rPr>
          <w:color w:val="FFFFFF" w:themeColor="background1"/>
          <w:sz w:val="20"/>
          <w:szCs w:val="20"/>
          <w:lang w:val="en-US"/>
        </w:rPr>
        <w:t>”</w:t>
      </w:r>
      <w:r w:rsidRPr="000756DE">
        <w:t>quý</w:t>
      </w:r>
      <w:r w:rsidR="00E1374D" w:rsidRPr="0060159A">
        <w:rPr>
          <w:color w:val="FFFFFF" w:themeColor="background1"/>
          <w:sz w:val="20"/>
          <w:szCs w:val="20"/>
          <w:lang w:val="en-US"/>
        </w:rPr>
        <w:t>”</w:t>
      </w:r>
      <w:r w:rsidRPr="000756DE">
        <w:t>báu của</w:t>
      </w:r>
      <w:r w:rsidR="00E1374D" w:rsidRPr="0060159A">
        <w:rPr>
          <w:color w:val="FFFFFF" w:themeColor="background1"/>
          <w:sz w:val="20"/>
          <w:szCs w:val="20"/>
          <w:lang w:val="en-US"/>
        </w:rPr>
        <w:t>”</w:t>
      </w:r>
      <w:r w:rsidRPr="000756DE">
        <w:t>mình</w:t>
      </w:r>
      <w:r w:rsidR="00E1374D" w:rsidRPr="0060159A">
        <w:rPr>
          <w:color w:val="FFFFFF" w:themeColor="background1"/>
          <w:sz w:val="20"/>
          <w:szCs w:val="20"/>
          <w:lang w:val="en-US"/>
        </w:rPr>
        <w:t>”</w:t>
      </w:r>
      <w:r w:rsidRPr="000756DE">
        <w:t>cho</w:t>
      </w:r>
      <w:r w:rsidR="00E1374D" w:rsidRPr="0060159A">
        <w:rPr>
          <w:color w:val="FFFFFF" w:themeColor="background1"/>
          <w:sz w:val="20"/>
          <w:szCs w:val="20"/>
          <w:lang w:val="en-US"/>
        </w:rPr>
        <w:t>”</w:t>
      </w:r>
      <w:r w:rsidRPr="000756DE">
        <w:t>chúng</w:t>
      </w:r>
      <w:r w:rsidR="00E1374D" w:rsidRPr="0060159A">
        <w:rPr>
          <w:color w:val="FFFFFF" w:themeColor="background1"/>
          <w:sz w:val="20"/>
          <w:szCs w:val="20"/>
          <w:lang w:val="en-US"/>
        </w:rPr>
        <w:t>”</w:t>
      </w:r>
      <w:r w:rsidRPr="000756DE">
        <w:t>em</w:t>
      </w:r>
      <w:r w:rsidR="00E1374D" w:rsidRPr="0060159A">
        <w:rPr>
          <w:color w:val="FFFFFF" w:themeColor="background1"/>
          <w:sz w:val="20"/>
          <w:szCs w:val="20"/>
          <w:lang w:val="en-US"/>
        </w:rPr>
        <w:t>”</w:t>
      </w:r>
      <w:r w:rsidRPr="000756DE">
        <w:t>trong</w:t>
      </w:r>
      <w:r w:rsidR="00E1374D" w:rsidRPr="0060159A">
        <w:rPr>
          <w:color w:val="FFFFFF" w:themeColor="background1"/>
          <w:sz w:val="20"/>
          <w:szCs w:val="20"/>
          <w:lang w:val="en-US"/>
        </w:rPr>
        <w:t>”</w:t>
      </w:r>
      <w:r w:rsidRPr="000756DE">
        <w:t>suốt</w:t>
      </w:r>
      <w:r w:rsidR="00E1374D" w:rsidRPr="0060159A">
        <w:rPr>
          <w:color w:val="FFFFFF" w:themeColor="background1"/>
          <w:sz w:val="20"/>
          <w:szCs w:val="20"/>
          <w:lang w:val="en-US"/>
        </w:rPr>
        <w:t>”</w:t>
      </w:r>
      <w:r w:rsidRPr="000756DE">
        <w:t>quá</w:t>
      </w:r>
      <w:r w:rsidR="00E1374D" w:rsidRPr="0060159A">
        <w:rPr>
          <w:color w:val="FFFFFF" w:themeColor="background1"/>
          <w:sz w:val="20"/>
          <w:szCs w:val="20"/>
          <w:lang w:val="en-US"/>
        </w:rPr>
        <w:t>”</w:t>
      </w:r>
      <w:r w:rsidRPr="000756DE">
        <w:t>trình</w:t>
      </w:r>
      <w:r w:rsidR="00E1374D" w:rsidRPr="0060159A">
        <w:rPr>
          <w:color w:val="FFFFFF" w:themeColor="background1"/>
          <w:sz w:val="20"/>
          <w:szCs w:val="20"/>
          <w:lang w:val="en-US"/>
        </w:rPr>
        <w:t>”</w:t>
      </w:r>
      <w:r w:rsidRPr="000756DE">
        <w:t>làm</w:t>
      </w:r>
      <w:r w:rsidR="00E1374D" w:rsidRPr="0060159A">
        <w:rPr>
          <w:color w:val="FFFFFF" w:themeColor="background1"/>
          <w:sz w:val="20"/>
          <w:szCs w:val="20"/>
          <w:lang w:val="en-US"/>
        </w:rPr>
        <w:t>”</w:t>
      </w:r>
      <w:r w:rsidRPr="000756DE">
        <w:t>đồ</w:t>
      </w:r>
      <w:r w:rsidR="00E1374D" w:rsidRPr="0060159A">
        <w:rPr>
          <w:color w:val="FFFFFF" w:themeColor="background1"/>
          <w:sz w:val="20"/>
          <w:szCs w:val="20"/>
          <w:lang w:val="en-US"/>
        </w:rPr>
        <w:t>”</w:t>
      </w:r>
      <w:r w:rsidRPr="000756DE">
        <w:t>án.</w:t>
      </w:r>
    </w:p>
    <w:p w14:paraId="6CD22638" w14:textId="1945E18D"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w:t>
      </w:r>
      <w:r w:rsidR="00C302A2" w:rsidRPr="0060159A">
        <w:rPr>
          <w:color w:val="FFFFFF" w:themeColor="background1"/>
          <w:sz w:val="20"/>
          <w:szCs w:val="20"/>
          <w:lang w:val="en-US"/>
        </w:rPr>
        <w:t>”</w:t>
      </w:r>
      <w:r w:rsidRPr="000756DE">
        <w:t>góp</w:t>
      </w:r>
      <w:r w:rsidR="00C302A2" w:rsidRPr="0060159A">
        <w:rPr>
          <w:color w:val="FFFFFF" w:themeColor="background1"/>
          <w:sz w:val="20"/>
          <w:szCs w:val="20"/>
          <w:lang w:val="en-US"/>
        </w:rPr>
        <w:t>”</w:t>
      </w:r>
      <w:r w:rsidRPr="000756DE">
        <w:t>ý</w:t>
      </w:r>
      <w:r w:rsidR="00C302A2" w:rsidRPr="0060159A">
        <w:rPr>
          <w:color w:val="FFFFFF" w:themeColor="background1"/>
          <w:sz w:val="20"/>
          <w:szCs w:val="20"/>
          <w:lang w:val="en-US"/>
        </w:rPr>
        <w:t>”</w:t>
      </w:r>
      <w:r w:rsidRPr="000756DE">
        <w:t>kiến</w:t>
      </w:r>
      <w:r w:rsidR="00C302A2" w:rsidRPr="0060159A">
        <w:rPr>
          <w:color w:val="FFFFFF" w:themeColor="background1"/>
          <w:sz w:val="20"/>
          <w:szCs w:val="20"/>
          <w:lang w:val="en-US"/>
        </w:rPr>
        <w:t>”</w:t>
      </w:r>
      <w:r w:rsidRPr="000756DE">
        <w:t>của</w:t>
      </w:r>
      <w:r w:rsidR="00C302A2" w:rsidRPr="0060159A">
        <w:rPr>
          <w:color w:val="FFFFFF" w:themeColor="background1"/>
          <w:sz w:val="20"/>
          <w:szCs w:val="20"/>
          <w:lang w:val="en-US"/>
        </w:rPr>
        <w:t>”</w:t>
      </w:r>
      <w:r w:rsidRPr="000756DE">
        <w:t>các</w:t>
      </w:r>
      <w:r w:rsidR="00C302A2" w:rsidRPr="0060159A">
        <w:rPr>
          <w:color w:val="FFFFFF" w:themeColor="background1"/>
          <w:sz w:val="20"/>
          <w:szCs w:val="20"/>
          <w:lang w:val="en-US"/>
        </w:rPr>
        <w:t>”</w:t>
      </w:r>
      <w:r w:rsidRPr="000756DE">
        <w:t>thầy</w:t>
      </w:r>
      <w:r w:rsidR="00C302A2" w:rsidRPr="0060159A">
        <w:rPr>
          <w:color w:val="FFFFFF" w:themeColor="background1"/>
          <w:sz w:val="20"/>
          <w:szCs w:val="20"/>
          <w:lang w:val="en-US"/>
        </w:rPr>
        <w:t>”</w:t>
      </w:r>
      <w:r w:rsidRPr="000756DE">
        <w:t>cô sẽ là động lực thúc đẩy giúp chúng em khắc phục các khuyết điểm để dần biến những khuyết điểm đó trở thành những ưu điểm nổi bật và kinh nghiệm quý báu nhất để phát triển toàn diện hơn</w:t>
      </w:r>
      <w:r w:rsidR="006245E9" w:rsidRPr="0060159A">
        <w:rPr>
          <w:color w:val="FFFFFF" w:themeColor="background1"/>
          <w:sz w:val="20"/>
          <w:szCs w:val="20"/>
          <w:lang w:val="en-US"/>
        </w:rPr>
        <w:t>”</w:t>
      </w:r>
      <w:r w:rsidRPr="000756DE">
        <w:t>về</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độ</w:t>
      </w:r>
      <w:r w:rsidR="006245E9" w:rsidRPr="0060159A">
        <w:rPr>
          <w:color w:val="FFFFFF" w:themeColor="background1"/>
          <w:sz w:val="20"/>
          <w:szCs w:val="20"/>
          <w:lang w:val="en-US"/>
        </w:rPr>
        <w:t>”</w:t>
      </w:r>
      <w:r w:rsidRPr="000756DE">
        <w:t>chuyên</w:t>
      </w:r>
      <w:r w:rsidR="006245E9" w:rsidRPr="0060159A">
        <w:rPr>
          <w:color w:val="FFFFFF" w:themeColor="background1"/>
          <w:sz w:val="20"/>
          <w:szCs w:val="20"/>
          <w:lang w:val="en-US"/>
        </w:rPr>
        <w:t>”</w:t>
      </w:r>
      <w:r w:rsidRPr="000756DE">
        <w:t>môn</w:t>
      </w:r>
      <w:r w:rsidR="006245E9" w:rsidRPr="0060159A">
        <w:rPr>
          <w:color w:val="FFFFFF" w:themeColor="background1"/>
          <w:sz w:val="20"/>
          <w:szCs w:val="20"/>
          <w:lang w:val="en-US"/>
        </w:rPr>
        <w:t>”</w:t>
      </w:r>
      <w:r w:rsidRPr="000756DE">
        <w:t>cũng</w:t>
      </w:r>
      <w:r w:rsidR="006245E9" w:rsidRPr="0060159A">
        <w:rPr>
          <w:color w:val="FFFFFF" w:themeColor="background1"/>
          <w:sz w:val="20"/>
          <w:szCs w:val="20"/>
          <w:lang w:val="en-US"/>
        </w:rPr>
        <w:t>”</w:t>
      </w:r>
      <w:r w:rsidRPr="000756DE">
        <w:t>như</w:t>
      </w:r>
      <w:r w:rsidR="006245E9" w:rsidRPr="0060159A">
        <w:rPr>
          <w:color w:val="FFFFFF" w:themeColor="background1"/>
          <w:sz w:val="20"/>
          <w:szCs w:val="20"/>
          <w:lang w:val="en-US"/>
        </w:rPr>
        <w:t>”</w:t>
      </w:r>
      <w:r w:rsidRPr="000756DE">
        <w:t>các kỹ</w:t>
      </w:r>
      <w:r w:rsidR="006245E9" w:rsidRPr="0060159A">
        <w:rPr>
          <w:color w:val="FFFFFF" w:themeColor="background1"/>
          <w:sz w:val="20"/>
          <w:szCs w:val="20"/>
          <w:lang w:val="en-US"/>
        </w:rPr>
        <w:t>”</w:t>
      </w:r>
      <w:r w:rsidRPr="000756DE">
        <w:t>năng</w:t>
      </w:r>
      <w:r w:rsidR="006245E9" w:rsidRPr="0060159A">
        <w:rPr>
          <w:color w:val="FFFFFF" w:themeColor="background1"/>
          <w:sz w:val="20"/>
          <w:szCs w:val="20"/>
          <w:lang w:val="en-US"/>
        </w:rPr>
        <w:t>”</w:t>
      </w:r>
      <w:r w:rsidRPr="000756DE">
        <w:t>cần</w:t>
      </w:r>
      <w:r w:rsidR="006245E9" w:rsidRPr="0060159A">
        <w:rPr>
          <w:color w:val="FFFFFF" w:themeColor="background1"/>
          <w:sz w:val="20"/>
          <w:szCs w:val="20"/>
          <w:lang w:val="en-US"/>
        </w:rPr>
        <w:t>”</w:t>
      </w:r>
      <w:r w:rsidRPr="000756DE">
        <w:t>có</w:t>
      </w:r>
      <w:r w:rsidR="006245E9" w:rsidRPr="0060159A">
        <w:rPr>
          <w:color w:val="FFFFFF" w:themeColor="background1"/>
          <w:sz w:val="20"/>
          <w:szCs w:val="20"/>
          <w:lang w:val="en-US"/>
        </w:rPr>
        <w:t>”</w:t>
      </w:r>
      <w:r w:rsidRPr="000756DE">
        <w:t>của</w:t>
      </w:r>
      <w:r w:rsidR="006245E9" w:rsidRPr="0060159A">
        <w:rPr>
          <w:color w:val="FFFFFF" w:themeColor="background1"/>
          <w:sz w:val="20"/>
          <w:szCs w:val="20"/>
          <w:lang w:val="en-US"/>
        </w:rPr>
        <w:t>”</w:t>
      </w:r>
      <w:r w:rsidRPr="000756DE">
        <w:t>một</w:t>
      </w:r>
      <w:r w:rsidR="006245E9" w:rsidRPr="0060159A">
        <w:rPr>
          <w:color w:val="FFFFFF" w:themeColor="background1"/>
          <w:sz w:val="20"/>
          <w:szCs w:val="20"/>
          <w:lang w:val="en-US"/>
        </w:rPr>
        <w:t>”</w:t>
      </w:r>
      <w:r w:rsidRPr="000756DE">
        <w:t>lập</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viên.</w:t>
      </w:r>
    </w:p>
    <w:p w14:paraId="551127FB" w14:textId="57873ED9" w:rsidR="00C60A58" w:rsidRPr="000756DE" w:rsidRDefault="00C60A58" w:rsidP="005E21FB">
      <w:r w:rsidRPr="000756DE">
        <w:t>Và cuối</w:t>
      </w:r>
      <w:r w:rsidR="0089497E" w:rsidRPr="0060159A">
        <w:rPr>
          <w:color w:val="FFFFFF" w:themeColor="background1"/>
          <w:sz w:val="20"/>
          <w:szCs w:val="20"/>
          <w:lang w:val="en-US"/>
        </w:rPr>
        <w:t>”</w:t>
      </w:r>
      <w:r w:rsidRPr="000756DE">
        <w:t>cùng,</w:t>
      </w:r>
      <w:r w:rsidR="0089497E" w:rsidRPr="0089497E">
        <w:rPr>
          <w:color w:val="FFFFFF" w:themeColor="background1"/>
          <w:sz w:val="20"/>
          <w:szCs w:val="20"/>
          <w:lang w:val="en-US"/>
        </w:rPr>
        <w:t xml:space="preserve"> </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xin</w:t>
      </w:r>
      <w:r w:rsidR="0089497E" w:rsidRPr="0060159A">
        <w:rPr>
          <w:color w:val="FFFFFF" w:themeColor="background1"/>
          <w:sz w:val="20"/>
          <w:szCs w:val="20"/>
          <w:lang w:val="en-US"/>
        </w:rPr>
        <w:t>”</w:t>
      </w:r>
      <w:r w:rsidRPr="000756DE">
        <w:t>cảm ơn chân thành đến gia đình, người thân và</w:t>
      </w:r>
      <w:r w:rsidR="0089497E" w:rsidRPr="0060159A">
        <w:rPr>
          <w:color w:val="FFFFFF" w:themeColor="background1"/>
          <w:sz w:val="20"/>
          <w:szCs w:val="20"/>
          <w:lang w:val="en-US"/>
        </w:rPr>
        <w:t>”</w:t>
      </w:r>
      <w:r w:rsidRPr="000756DE">
        <w:t>bạn bè</w:t>
      </w:r>
      <w:r w:rsidR="0089497E" w:rsidRPr="0060159A">
        <w:rPr>
          <w:color w:val="FFFFFF" w:themeColor="background1"/>
          <w:sz w:val="20"/>
          <w:szCs w:val="20"/>
          <w:lang w:val="en-US"/>
        </w:rPr>
        <w:t>”</w:t>
      </w:r>
      <w:r w:rsidRPr="000756DE">
        <w:t>đã</w:t>
      </w:r>
      <w:r w:rsidR="0089497E" w:rsidRPr="0060159A">
        <w:rPr>
          <w:color w:val="FFFFFF" w:themeColor="background1"/>
          <w:sz w:val="20"/>
          <w:szCs w:val="20"/>
          <w:lang w:val="en-US"/>
        </w:rPr>
        <w:t>”</w:t>
      </w:r>
      <w:r w:rsidRPr="000756DE">
        <w:t>luôn</w:t>
      </w:r>
      <w:r w:rsidR="0089497E" w:rsidRPr="0060159A">
        <w:rPr>
          <w:color w:val="FFFFFF" w:themeColor="background1"/>
          <w:sz w:val="20"/>
          <w:szCs w:val="20"/>
          <w:lang w:val="en-US"/>
        </w:rPr>
        <w:t>”</w:t>
      </w:r>
      <w:r w:rsidRPr="000756DE">
        <w:t>động</w:t>
      </w:r>
      <w:r w:rsidR="0089497E" w:rsidRPr="0060159A">
        <w:rPr>
          <w:color w:val="FFFFFF" w:themeColor="background1"/>
          <w:sz w:val="20"/>
          <w:szCs w:val="20"/>
          <w:lang w:val="en-US"/>
        </w:rPr>
        <w:t>”</w:t>
      </w:r>
      <w:r w:rsidRPr="000756DE">
        <w:t>viên, tạo</w:t>
      </w:r>
      <w:r w:rsidR="0089497E" w:rsidRPr="0060159A">
        <w:rPr>
          <w:color w:val="FFFFFF" w:themeColor="background1"/>
          <w:sz w:val="20"/>
          <w:szCs w:val="20"/>
          <w:lang w:val="en-US"/>
        </w:rPr>
        <w:t>”</w:t>
      </w:r>
      <w:r w:rsidRPr="000756DE">
        <w:t>điều</w:t>
      </w:r>
      <w:r w:rsidR="0089497E" w:rsidRPr="0060159A">
        <w:rPr>
          <w:color w:val="FFFFFF" w:themeColor="background1"/>
          <w:sz w:val="20"/>
          <w:szCs w:val="20"/>
          <w:lang w:val="en-US"/>
        </w:rPr>
        <w:t>”</w:t>
      </w:r>
      <w:r w:rsidRPr="000756DE">
        <w:t>kiện</w:t>
      </w:r>
      <w:r w:rsidR="0089497E" w:rsidRPr="0060159A">
        <w:rPr>
          <w:color w:val="FFFFFF" w:themeColor="background1"/>
          <w:sz w:val="20"/>
          <w:szCs w:val="20"/>
          <w:lang w:val="en-US"/>
        </w:rPr>
        <w:t>”</w:t>
      </w:r>
      <w:r w:rsidRPr="000756DE">
        <w:t>giúp</w:t>
      </w:r>
      <w:r w:rsidR="0089497E" w:rsidRPr="0060159A">
        <w:rPr>
          <w:color w:val="FFFFFF" w:themeColor="background1"/>
          <w:sz w:val="20"/>
          <w:szCs w:val="20"/>
          <w:lang w:val="en-US"/>
        </w:rPr>
        <w:t>”</w:t>
      </w:r>
      <w:r w:rsidRPr="000756DE">
        <w:t>đỡ</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trong</w:t>
      </w:r>
      <w:r w:rsidR="0089497E" w:rsidRPr="0060159A">
        <w:rPr>
          <w:color w:val="FFFFFF" w:themeColor="background1"/>
          <w:sz w:val="20"/>
          <w:szCs w:val="20"/>
          <w:lang w:val="en-US"/>
        </w:rPr>
        <w:t>”</w:t>
      </w:r>
      <w:r w:rsidRPr="000756DE">
        <w:t>suốt</w:t>
      </w:r>
      <w:r w:rsidR="0089497E" w:rsidRPr="0060159A">
        <w:rPr>
          <w:color w:val="FFFFFF" w:themeColor="background1"/>
          <w:sz w:val="20"/>
          <w:szCs w:val="20"/>
          <w:lang w:val="en-US"/>
        </w:rPr>
        <w:t>”</w:t>
      </w:r>
      <w:r w:rsidRPr="000756DE">
        <w:t>quá</w:t>
      </w:r>
      <w:r w:rsidR="0089497E" w:rsidRPr="0060159A">
        <w:rPr>
          <w:color w:val="FFFFFF" w:themeColor="background1"/>
          <w:sz w:val="20"/>
          <w:szCs w:val="20"/>
          <w:lang w:val="en-US"/>
        </w:rPr>
        <w:t>”</w:t>
      </w:r>
      <w:r w:rsidRPr="000756DE">
        <w:t>trình</w:t>
      </w:r>
      <w:r w:rsidR="0089497E" w:rsidRPr="0060159A">
        <w:rPr>
          <w:color w:val="FFFFFF" w:themeColor="background1"/>
          <w:sz w:val="20"/>
          <w:szCs w:val="20"/>
          <w:lang w:val="en-US"/>
        </w:rPr>
        <w:t>”</w:t>
      </w:r>
      <w:r w:rsidRPr="000756DE">
        <w:t>học</w:t>
      </w:r>
      <w:r w:rsidR="0089497E" w:rsidRPr="0060159A">
        <w:rPr>
          <w:color w:val="FFFFFF" w:themeColor="background1"/>
          <w:sz w:val="20"/>
          <w:szCs w:val="20"/>
          <w:lang w:val="en-US"/>
        </w:rPr>
        <w:t>”</w:t>
      </w:r>
      <w:r w:rsidRPr="000756DE">
        <w:t>tập, hoàn</w:t>
      </w:r>
      <w:r w:rsidR="0089497E" w:rsidRPr="0060159A">
        <w:rPr>
          <w:color w:val="FFFFFF" w:themeColor="background1"/>
          <w:sz w:val="20"/>
          <w:szCs w:val="20"/>
          <w:lang w:val="en-US"/>
        </w:rPr>
        <w:t>”</w:t>
      </w:r>
      <w:r w:rsidRPr="000756DE">
        <w:t>thành</w:t>
      </w:r>
      <w:r w:rsidR="008A5B92" w:rsidRPr="0060159A">
        <w:rPr>
          <w:color w:val="FFFFFF" w:themeColor="background1"/>
          <w:sz w:val="20"/>
          <w:szCs w:val="20"/>
          <w:lang w:val="en-US"/>
        </w:rPr>
        <w:t>”</w:t>
      </w:r>
      <w:r w:rsidRPr="000756DE">
        <w:t>đồ</w:t>
      </w:r>
      <w:r w:rsidR="008A5B92" w:rsidRPr="0060159A">
        <w:rPr>
          <w:color w:val="FFFFFF" w:themeColor="background1"/>
          <w:sz w:val="20"/>
          <w:szCs w:val="20"/>
          <w:lang w:val="en-US"/>
        </w:rPr>
        <w:t>”</w:t>
      </w:r>
      <w:r w:rsidRPr="000756DE">
        <w:t>án</w:t>
      </w:r>
      <w:r w:rsidR="008A5B92" w:rsidRPr="0060159A">
        <w:rPr>
          <w:color w:val="FFFFFF" w:themeColor="background1"/>
          <w:sz w:val="20"/>
          <w:szCs w:val="20"/>
          <w:lang w:val="en-US"/>
        </w:rPr>
        <w:t>”</w:t>
      </w:r>
      <w:r w:rsidRPr="000756DE">
        <w:t>tốt</w:t>
      </w:r>
      <w:r w:rsidR="008A5B92" w:rsidRPr="0060159A">
        <w:rPr>
          <w:color w:val="FFFFFF" w:themeColor="background1"/>
          <w:sz w:val="20"/>
          <w:szCs w:val="20"/>
          <w:lang w:val="en-US"/>
        </w:rPr>
        <w:t>”</w:t>
      </w:r>
      <w:r w:rsidRPr="000756DE">
        <w:t>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4D2AE4">
      <w:pPr>
        <w:pStyle w:val="SECTION"/>
      </w:pPr>
      <w:bookmarkStart w:id="2" w:name="_Toc51060026"/>
      <w:bookmarkStart w:id="3" w:name="_Toc51061470"/>
      <w:r w:rsidRPr="000756DE">
        <w:lastRenderedPageBreak/>
        <w:t>NHẬN XÉT CỦA GIÁO VIÊN HƯỚNG DẪN</w:t>
      </w:r>
      <w:bookmarkEnd w:id="2"/>
      <w:bookmarkEnd w:id="3"/>
    </w:p>
    <w:p w14:paraId="5E1D403E" w14:textId="77777777" w:rsidR="00EC3678" w:rsidRPr="000756DE" w:rsidRDefault="00EC3678" w:rsidP="004D2AE4">
      <w:pPr>
        <w:pStyle w:val="SECTION"/>
      </w:pPr>
    </w:p>
    <w:p w14:paraId="1A2AAB85" w14:textId="2C58767C" w:rsidR="00EC3678"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8C63AC1" w14:textId="74FCD1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20C578B" w14:textId="314BAEC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F7D56B9" w14:textId="573E5B8C"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0E4AE187" w14:textId="26128152"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EF7F7DD" w14:textId="07CFE19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D0EFB55" w14:textId="7B2B5B3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957BD80" w14:textId="685E0F4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7B7DE3C5" w14:textId="0A8B1B1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59A686B" w14:textId="6E3A8D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7619574" w14:textId="443BED3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72FCCC9" w14:textId="02AA04F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18263B0" w14:textId="247FB945"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4D2AE4">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184996AF" w:rsidR="005E21FB" w:rsidRPr="000756DE" w:rsidRDefault="005E21FB" w:rsidP="005E21FB">
      <w:r w:rsidRPr="000756DE">
        <w:t>Hệ thống quản lý kho hàng WMSPY là một hệ thống quản lý các công việc thường ngày của một kho hàng, là giải pháp phần mềm hiển thị</w:t>
      </w:r>
      <w:r w:rsidR="003F70AB" w:rsidRPr="0060159A">
        <w:rPr>
          <w:color w:val="FFFFFF" w:themeColor="background1"/>
          <w:sz w:val="20"/>
          <w:szCs w:val="20"/>
          <w:lang w:val="en-US"/>
        </w:rPr>
        <w:t>”</w:t>
      </w:r>
      <w:r w:rsidRPr="000756DE">
        <w:t>hàng</w:t>
      </w:r>
      <w:r w:rsidR="003F70AB" w:rsidRPr="0060159A">
        <w:rPr>
          <w:color w:val="FFFFFF" w:themeColor="background1"/>
          <w:sz w:val="20"/>
          <w:szCs w:val="20"/>
          <w:lang w:val="en-US"/>
        </w:rPr>
        <w:t>”</w:t>
      </w:r>
      <w:r w:rsidRPr="000756DE">
        <w:t>trong</w:t>
      </w:r>
      <w:r w:rsidR="003F70AB" w:rsidRPr="0060159A">
        <w:rPr>
          <w:color w:val="FFFFFF" w:themeColor="background1"/>
          <w:sz w:val="20"/>
          <w:szCs w:val="20"/>
          <w:lang w:val="en-US"/>
        </w:rPr>
        <w:t>”</w:t>
      </w:r>
      <w:r w:rsidRPr="000756DE">
        <w:t>kho</w:t>
      </w:r>
      <w:r w:rsidR="003F70AB" w:rsidRPr="0060159A">
        <w:rPr>
          <w:color w:val="FFFFFF" w:themeColor="background1"/>
          <w:sz w:val="20"/>
          <w:szCs w:val="20"/>
          <w:lang w:val="en-US"/>
        </w:rPr>
        <w:t>”</w:t>
      </w:r>
      <w:r w:rsidRPr="000756DE">
        <w:t>của</w:t>
      </w:r>
      <w:r w:rsidR="003F70AB" w:rsidRPr="0060159A">
        <w:rPr>
          <w:color w:val="FFFFFF" w:themeColor="background1"/>
          <w:sz w:val="20"/>
          <w:szCs w:val="20"/>
          <w:lang w:val="en-US"/>
        </w:rPr>
        <w:t>”</w:t>
      </w:r>
      <w:r w:rsidRPr="000756DE">
        <w:t>các doanh</w:t>
      </w:r>
      <w:r w:rsidR="003F70AB" w:rsidRPr="0060159A">
        <w:rPr>
          <w:color w:val="FFFFFF" w:themeColor="background1"/>
          <w:sz w:val="20"/>
          <w:szCs w:val="20"/>
          <w:lang w:val="en-US"/>
        </w:rPr>
        <w:t>”</w:t>
      </w:r>
      <w:r w:rsidRPr="000756DE">
        <w:t>nghiệp cũng như quản lý việc xuất nhập hàng từ kho đến các hệ thống cửa hàng sỉ và lẻ của doanh nghiệp. Hệ thống cũng cung cấp</w:t>
      </w:r>
      <w:r w:rsidR="00616E0A" w:rsidRPr="0060159A">
        <w:rPr>
          <w:color w:val="FFFFFF" w:themeColor="background1"/>
          <w:sz w:val="20"/>
          <w:szCs w:val="20"/>
          <w:lang w:val="en-US"/>
        </w:rPr>
        <w:t>”</w:t>
      </w:r>
      <w:r w:rsidRPr="000756DE">
        <w:t>giải</w:t>
      </w:r>
      <w:r w:rsidR="00616E0A" w:rsidRPr="0060159A">
        <w:rPr>
          <w:color w:val="FFFFFF" w:themeColor="background1"/>
          <w:sz w:val="20"/>
          <w:szCs w:val="20"/>
          <w:lang w:val="en-US"/>
        </w:rPr>
        <w:t>”</w:t>
      </w:r>
      <w:r w:rsidRPr="000756DE">
        <w:t>pháp</w:t>
      </w:r>
      <w:r w:rsidR="00616E0A" w:rsidRPr="0060159A">
        <w:rPr>
          <w:color w:val="FFFFFF" w:themeColor="background1"/>
          <w:sz w:val="20"/>
          <w:szCs w:val="20"/>
          <w:lang w:val="en-US"/>
        </w:rPr>
        <w:t>”</w:t>
      </w:r>
      <w:r w:rsidRPr="000756DE">
        <w:t>tối</w:t>
      </w:r>
      <w:r w:rsidR="00616E0A" w:rsidRPr="0060159A">
        <w:rPr>
          <w:color w:val="FFFFFF" w:themeColor="background1"/>
          <w:sz w:val="20"/>
          <w:szCs w:val="20"/>
          <w:lang w:val="en-US"/>
        </w:rPr>
        <w:t>”</w:t>
      </w:r>
      <w:r w:rsidRPr="000756DE">
        <w:t>ưu</w:t>
      </w:r>
      <w:r w:rsidR="00616E0A" w:rsidRPr="0060159A">
        <w:rPr>
          <w:color w:val="FFFFFF" w:themeColor="background1"/>
          <w:sz w:val="20"/>
          <w:szCs w:val="20"/>
          <w:lang w:val="en-US"/>
        </w:rPr>
        <w:t>”</w:t>
      </w:r>
      <w:r w:rsidRPr="000756DE">
        <w:t>hóa</w:t>
      </w:r>
      <w:r w:rsidR="00616E0A" w:rsidRPr="0060159A">
        <w:rPr>
          <w:color w:val="FFFFFF" w:themeColor="background1"/>
          <w:sz w:val="20"/>
          <w:szCs w:val="20"/>
          <w:lang w:val="en-US"/>
        </w:rPr>
        <w:t>”</w:t>
      </w:r>
      <w:r w:rsidRPr="000756DE">
        <w:t>không</w:t>
      </w:r>
      <w:r w:rsidR="00616E0A" w:rsidRPr="0060159A">
        <w:rPr>
          <w:color w:val="FFFFFF" w:themeColor="background1"/>
          <w:sz w:val="20"/>
          <w:szCs w:val="20"/>
          <w:lang w:val="en-US"/>
        </w:rPr>
        <w:t>”</w:t>
      </w:r>
      <w:r w:rsidRPr="000756DE">
        <w:t>gian cũng như các thao tác lao động trong kho. Qua đó, giúp tiết kiệm được</w:t>
      </w:r>
      <w:r w:rsidR="004D2762" w:rsidRPr="0060159A">
        <w:rPr>
          <w:color w:val="FFFFFF" w:themeColor="background1"/>
          <w:sz w:val="20"/>
          <w:szCs w:val="20"/>
          <w:lang w:val="en-US"/>
        </w:rPr>
        <w:t>”</w:t>
      </w:r>
      <w:r w:rsidRPr="000756DE">
        <w:t>thời</w:t>
      </w:r>
      <w:r w:rsidR="004D2762" w:rsidRPr="0060159A">
        <w:rPr>
          <w:color w:val="FFFFFF" w:themeColor="background1"/>
          <w:sz w:val="20"/>
          <w:szCs w:val="20"/>
          <w:lang w:val="en-US"/>
        </w:rPr>
        <w:t>”</w:t>
      </w:r>
      <w:r w:rsidRPr="000756DE">
        <w:t>gian,</w:t>
      </w:r>
      <w:r w:rsidR="004D2762">
        <w:rPr>
          <w:lang w:val="en-US"/>
        </w:rPr>
        <w:t xml:space="preserve"> </w:t>
      </w:r>
      <w:r w:rsidRPr="000756DE">
        <w:t>chi</w:t>
      </w:r>
      <w:r w:rsidR="004D2762" w:rsidRPr="0060159A">
        <w:rPr>
          <w:color w:val="FFFFFF" w:themeColor="background1"/>
          <w:sz w:val="20"/>
          <w:szCs w:val="20"/>
          <w:lang w:val="en-US"/>
        </w:rPr>
        <w:t>”</w:t>
      </w:r>
      <w:r w:rsidRPr="000756DE">
        <w:t>phí</w:t>
      </w:r>
      <w:r w:rsidR="004D2762" w:rsidRPr="0060159A">
        <w:rPr>
          <w:color w:val="FFFFFF" w:themeColor="background1"/>
          <w:sz w:val="20"/>
          <w:szCs w:val="20"/>
          <w:lang w:val="en-US"/>
        </w:rPr>
        <w:t>”</w:t>
      </w:r>
      <w:r w:rsidRPr="000756DE">
        <w:t>cũng như</w:t>
      </w:r>
      <w:r w:rsidR="00FF0407" w:rsidRPr="0060159A">
        <w:rPr>
          <w:color w:val="FFFFFF" w:themeColor="background1"/>
          <w:sz w:val="20"/>
          <w:szCs w:val="20"/>
          <w:lang w:val="en-US"/>
        </w:rPr>
        <w:t>”</w:t>
      </w:r>
      <w:r w:rsidRPr="000756DE">
        <w:t>sức</w:t>
      </w:r>
      <w:r w:rsidR="00FF0407" w:rsidRPr="0060159A">
        <w:rPr>
          <w:color w:val="FFFFFF" w:themeColor="background1"/>
          <w:sz w:val="20"/>
          <w:szCs w:val="20"/>
          <w:lang w:val="en-US"/>
        </w:rPr>
        <w:t>”</w:t>
      </w:r>
      <w:r w:rsidRPr="000756DE">
        <w:t>lao</w:t>
      </w:r>
      <w:r w:rsidR="00FF0407" w:rsidRPr="0060159A">
        <w:rPr>
          <w:color w:val="FFFFFF" w:themeColor="background1"/>
          <w:sz w:val="20"/>
          <w:szCs w:val="20"/>
          <w:lang w:val="en-US"/>
        </w:rPr>
        <w:t>”</w:t>
      </w:r>
      <w:r w:rsidRPr="000756DE">
        <w:t>động</w:t>
      </w:r>
      <w:r w:rsidR="00FF0407" w:rsidRPr="0060159A">
        <w:rPr>
          <w:color w:val="FFFFFF" w:themeColor="background1"/>
          <w:sz w:val="20"/>
          <w:szCs w:val="20"/>
          <w:lang w:val="en-US"/>
        </w:rPr>
        <w:t>”</w:t>
      </w:r>
      <w:r w:rsidRPr="000756DE">
        <w:t>của</w:t>
      </w:r>
      <w:r w:rsidR="00FF0407" w:rsidRPr="0060159A">
        <w:rPr>
          <w:color w:val="FFFFFF" w:themeColor="background1"/>
          <w:sz w:val="20"/>
          <w:szCs w:val="20"/>
          <w:lang w:val="en-US"/>
        </w:rPr>
        <w:t>”</w:t>
      </w:r>
      <w:r w:rsidRPr="000756DE">
        <w:t>chủ</w:t>
      </w:r>
      <w:r w:rsidR="00FF0407" w:rsidRPr="0060159A">
        <w:rPr>
          <w:color w:val="FFFFFF" w:themeColor="background1"/>
          <w:sz w:val="20"/>
          <w:szCs w:val="20"/>
          <w:lang w:val="en-US"/>
        </w:rPr>
        <w:t>”</w:t>
      </w:r>
      <w:r w:rsidRPr="000756DE">
        <w:t>kho</w:t>
      </w:r>
      <w:r w:rsidR="00FF0407" w:rsidRPr="0060159A">
        <w:rPr>
          <w:color w:val="FFFFFF" w:themeColor="background1"/>
          <w:sz w:val="20"/>
          <w:szCs w:val="20"/>
          <w:lang w:val="en-US"/>
        </w:rPr>
        <w:t>”</w:t>
      </w:r>
      <w:r w:rsidRPr="000756DE">
        <w:t xml:space="preserve">hàng. </w:t>
      </w:r>
    </w:p>
    <w:p w14:paraId="6460B7F1" w14:textId="44A8E210" w:rsidR="005E21FB" w:rsidRPr="000756DE" w:rsidRDefault="005E21FB" w:rsidP="005E21FB">
      <w:r w:rsidRPr="000756DE">
        <w:t>Với sự phát triển của nền tảng công nghệ web hiện nay, hệ thống quản lý kho hàng WMSPY được phát triển dưới dạng web, giúp cho người dùng có thể thao tác dễ dàng hơn, dễ truy cập, theo</w:t>
      </w:r>
      <w:r w:rsidR="007F6E80" w:rsidRPr="0060159A">
        <w:rPr>
          <w:color w:val="FFFFFF" w:themeColor="background1"/>
          <w:sz w:val="20"/>
          <w:szCs w:val="20"/>
          <w:lang w:val="en-US"/>
        </w:rPr>
        <w:t>”</w:t>
      </w:r>
      <w:r w:rsidRPr="000756DE">
        <w:t>dõi</w:t>
      </w:r>
      <w:r w:rsidR="007F6E80" w:rsidRPr="0060159A">
        <w:rPr>
          <w:color w:val="FFFFFF" w:themeColor="background1"/>
          <w:sz w:val="20"/>
          <w:szCs w:val="20"/>
          <w:lang w:val="en-US"/>
        </w:rPr>
        <w:t>”</w:t>
      </w:r>
      <w:r w:rsidRPr="000756DE">
        <w:t>đơn</w:t>
      </w:r>
      <w:r w:rsidR="007F6E80" w:rsidRPr="0060159A">
        <w:rPr>
          <w:color w:val="FFFFFF" w:themeColor="background1"/>
          <w:sz w:val="20"/>
          <w:szCs w:val="20"/>
          <w:lang w:val="en-US"/>
        </w:rPr>
        <w:t>”</w:t>
      </w:r>
      <w:r w:rsidRPr="000756DE">
        <w:t>hàng</w:t>
      </w:r>
      <w:r w:rsidR="007F6E80" w:rsidRPr="0060159A">
        <w:rPr>
          <w:color w:val="FFFFFF" w:themeColor="background1"/>
          <w:sz w:val="20"/>
          <w:szCs w:val="20"/>
          <w:lang w:val="en-US"/>
        </w:rPr>
        <w:t>”</w:t>
      </w:r>
      <w:r w:rsidRPr="000756DE">
        <w:t>của mình hơn, theo đó tiết</w:t>
      </w:r>
      <w:r w:rsidR="00CC7ED4" w:rsidRPr="0060159A">
        <w:rPr>
          <w:color w:val="FFFFFF" w:themeColor="background1"/>
          <w:sz w:val="20"/>
          <w:szCs w:val="20"/>
          <w:lang w:val="en-US"/>
        </w:rPr>
        <w:t>”</w:t>
      </w:r>
      <w:r w:rsidRPr="000756DE">
        <w:t>kiệm</w:t>
      </w:r>
      <w:r w:rsidR="00CC7ED4" w:rsidRPr="0060159A">
        <w:rPr>
          <w:color w:val="FFFFFF" w:themeColor="background1"/>
          <w:sz w:val="20"/>
          <w:szCs w:val="20"/>
          <w:lang w:val="en-US"/>
        </w:rPr>
        <w:t>”</w:t>
      </w:r>
      <w:r w:rsidRPr="000756DE">
        <w:t>chi</w:t>
      </w:r>
      <w:r w:rsidR="00CC7ED4" w:rsidRPr="0060159A">
        <w:rPr>
          <w:color w:val="FFFFFF" w:themeColor="background1"/>
          <w:sz w:val="20"/>
          <w:szCs w:val="20"/>
          <w:lang w:val="en-US"/>
        </w:rPr>
        <w:t>”</w:t>
      </w:r>
      <w:r w:rsidRPr="000756DE">
        <w:t>phí phần cứng cũng như</w:t>
      </w:r>
      <w:r w:rsidR="000C67CF" w:rsidRPr="0060159A">
        <w:rPr>
          <w:color w:val="FFFFFF" w:themeColor="background1"/>
          <w:sz w:val="20"/>
          <w:szCs w:val="20"/>
          <w:lang w:val="en-US"/>
        </w:rPr>
        <w:t>”</w:t>
      </w:r>
      <w:r w:rsidRPr="000756DE">
        <w:t>thời</w:t>
      </w:r>
      <w:r w:rsidR="000C67CF" w:rsidRPr="0060159A">
        <w:rPr>
          <w:color w:val="FFFFFF" w:themeColor="background1"/>
          <w:sz w:val="20"/>
          <w:szCs w:val="20"/>
          <w:lang w:val="en-US"/>
        </w:rPr>
        <w:t>”</w:t>
      </w:r>
      <w:r w:rsidRPr="000756DE">
        <w:t xml:space="preserve">gian cài đặt cho doanh nghiệp.  </w:t>
      </w:r>
    </w:p>
    <w:p w14:paraId="585EFEAE" w14:textId="77777777" w:rsidR="008C3554" w:rsidRPr="000756DE" w:rsidRDefault="008C3554" w:rsidP="004D2AE4">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pPr>
        <w:spacing w:after="200" w:line="276" w:lineRule="auto"/>
        <w:rPr>
          <w:b/>
          <w:lang w:val="en-US"/>
        </w:rPr>
      </w:pPr>
    </w:p>
    <w:sdt>
      <w:sdtPr>
        <w:rPr>
          <w:rFonts w:ascii="Times New Roman" w:eastAsiaTheme="minorHAnsi" w:hAnsi="Times New Roman" w:cstheme="minorBidi"/>
          <w:color w:val="auto"/>
          <w:sz w:val="26"/>
          <w:szCs w:val="22"/>
          <w:lang w:val="vi-VN"/>
        </w:rPr>
        <w:id w:val="-2125533134"/>
        <w:docPartObj>
          <w:docPartGallery w:val="Table of Contents"/>
          <w:docPartUnique/>
        </w:docPartObj>
      </w:sdtPr>
      <w:sdtEndPr>
        <w:rPr>
          <w:b/>
          <w:bCs/>
          <w:noProof/>
        </w:rPr>
      </w:sdtEndPr>
      <w:sdtContent>
        <w:p w14:paraId="4601BC85" w14:textId="3316B2F0" w:rsidR="00021D28" w:rsidRPr="000756DE" w:rsidRDefault="00021D28" w:rsidP="003E5237">
          <w:pPr>
            <w:pStyle w:val="TOCHeading"/>
            <w:jc w:val="center"/>
          </w:pPr>
          <w:r w:rsidRPr="000756DE">
            <w:t>Mục lục</w:t>
          </w:r>
        </w:p>
        <w:p w14:paraId="3971CCC9" w14:textId="201FE8F3" w:rsidR="003E5237" w:rsidRDefault="00021D28">
          <w:pPr>
            <w:pStyle w:val="TOC1"/>
            <w:tabs>
              <w:tab w:val="left" w:pos="2107"/>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218523" w:history="1">
            <w:r w:rsidR="003E5237" w:rsidRPr="00033ADA">
              <w:rPr>
                <w:rStyle w:val="Hyperlink"/>
                <w:noProof/>
              </w:rPr>
              <w:t>Chương 1.</w:t>
            </w:r>
            <w:r w:rsidR="003E5237">
              <w:rPr>
                <w:rFonts w:asciiTheme="minorHAnsi" w:eastAsiaTheme="minorEastAsia" w:hAnsiTheme="minorHAnsi"/>
                <w:b w:val="0"/>
                <w:noProof/>
                <w:sz w:val="22"/>
              </w:rPr>
              <w:tab/>
            </w:r>
            <w:r w:rsidR="003E5237" w:rsidRPr="00033ADA">
              <w:rPr>
                <w:rStyle w:val="Hyperlink"/>
                <w:noProof/>
              </w:rPr>
              <w:t>Tổng quan đề tài</w:t>
            </w:r>
            <w:r w:rsidR="003E5237">
              <w:rPr>
                <w:noProof/>
                <w:webHidden/>
              </w:rPr>
              <w:tab/>
            </w:r>
            <w:r w:rsidR="003E5237">
              <w:rPr>
                <w:noProof/>
                <w:webHidden/>
              </w:rPr>
              <w:fldChar w:fldCharType="begin"/>
            </w:r>
            <w:r w:rsidR="003E5237">
              <w:rPr>
                <w:noProof/>
                <w:webHidden/>
              </w:rPr>
              <w:instrText xml:space="preserve"> PAGEREF _Toc87218523 \h </w:instrText>
            </w:r>
            <w:r w:rsidR="003E5237">
              <w:rPr>
                <w:noProof/>
                <w:webHidden/>
              </w:rPr>
            </w:r>
            <w:r w:rsidR="003E5237">
              <w:rPr>
                <w:noProof/>
                <w:webHidden/>
              </w:rPr>
              <w:fldChar w:fldCharType="separate"/>
            </w:r>
            <w:r w:rsidR="00F4518A">
              <w:rPr>
                <w:noProof/>
                <w:webHidden/>
              </w:rPr>
              <w:t>13</w:t>
            </w:r>
            <w:r w:rsidR="003E5237">
              <w:rPr>
                <w:noProof/>
                <w:webHidden/>
              </w:rPr>
              <w:fldChar w:fldCharType="end"/>
            </w:r>
          </w:hyperlink>
        </w:p>
        <w:p w14:paraId="5DCA1408" w14:textId="7CF51025"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24" w:history="1">
            <w:r w:rsidR="003E5237" w:rsidRPr="00033ADA">
              <w:rPr>
                <w:rStyle w:val="Hyperlink"/>
                <w:noProof/>
              </w:rPr>
              <w:t>1.1.</w:t>
            </w:r>
            <w:r w:rsidR="003E5237">
              <w:rPr>
                <w:rFonts w:asciiTheme="minorHAnsi" w:eastAsiaTheme="minorEastAsia" w:hAnsiTheme="minorHAnsi"/>
                <w:noProof/>
                <w:sz w:val="22"/>
                <w:lang w:val="en-US"/>
              </w:rPr>
              <w:tab/>
            </w:r>
            <w:r w:rsidR="003E5237" w:rsidRPr="00033ADA">
              <w:rPr>
                <w:rStyle w:val="Hyperlink"/>
                <w:noProof/>
              </w:rPr>
              <w:t>Giới thiệu đề tài</w:t>
            </w:r>
            <w:r w:rsidR="003E5237">
              <w:rPr>
                <w:noProof/>
                <w:webHidden/>
              </w:rPr>
              <w:tab/>
            </w:r>
            <w:r w:rsidR="003E5237">
              <w:rPr>
                <w:noProof/>
                <w:webHidden/>
              </w:rPr>
              <w:fldChar w:fldCharType="begin"/>
            </w:r>
            <w:r w:rsidR="003E5237">
              <w:rPr>
                <w:noProof/>
                <w:webHidden/>
              </w:rPr>
              <w:instrText xml:space="preserve"> PAGEREF _Toc87218524 \h </w:instrText>
            </w:r>
            <w:r w:rsidR="003E5237">
              <w:rPr>
                <w:noProof/>
                <w:webHidden/>
              </w:rPr>
            </w:r>
            <w:r w:rsidR="003E5237">
              <w:rPr>
                <w:noProof/>
                <w:webHidden/>
              </w:rPr>
              <w:fldChar w:fldCharType="separate"/>
            </w:r>
            <w:r w:rsidR="00F4518A">
              <w:rPr>
                <w:noProof/>
                <w:webHidden/>
              </w:rPr>
              <w:t>13</w:t>
            </w:r>
            <w:r w:rsidR="003E5237">
              <w:rPr>
                <w:noProof/>
                <w:webHidden/>
              </w:rPr>
              <w:fldChar w:fldCharType="end"/>
            </w:r>
          </w:hyperlink>
        </w:p>
        <w:p w14:paraId="2C6F6F05" w14:textId="3384D235"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25" w:history="1">
            <w:r w:rsidR="003E5237" w:rsidRPr="00033ADA">
              <w:rPr>
                <w:rStyle w:val="Hyperlink"/>
                <w:noProof/>
              </w:rPr>
              <w:t>1.1.1.</w:t>
            </w:r>
            <w:r w:rsidR="003E5237">
              <w:rPr>
                <w:rFonts w:asciiTheme="minorHAnsi" w:eastAsiaTheme="minorEastAsia" w:hAnsiTheme="minorHAnsi"/>
                <w:noProof/>
                <w:sz w:val="22"/>
                <w:lang w:val="en-US"/>
              </w:rPr>
              <w:tab/>
            </w:r>
            <w:r w:rsidR="003E5237" w:rsidRPr="00033ADA">
              <w:rPr>
                <w:rStyle w:val="Hyperlink"/>
                <w:noProof/>
              </w:rPr>
              <w:t>Lý do chọn đề tài.</w:t>
            </w:r>
            <w:r w:rsidR="003E5237">
              <w:rPr>
                <w:noProof/>
                <w:webHidden/>
              </w:rPr>
              <w:tab/>
            </w:r>
            <w:r w:rsidR="003E5237">
              <w:rPr>
                <w:noProof/>
                <w:webHidden/>
              </w:rPr>
              <w:fldChar w:fldCharType="begin"/>
            </w:r>
            <w:r w:rsidR="003E5237">
              <w:rPr>
                <w:noProof/>
                <w:webHidden/>
              </w:rPr>
              <w:instrText xml:space="preserve"> PAGEREF _Toc87218525 \h </w:instrText>
            </w:r>
            <w:r w:rsidR="003E5237">
              <w:rPr>
                <w:noProof/>
                <w:webHidden/>
              </w:rPr>
            </w:r>
            <w:r w:rsidR="003E5237">
              <w:rPr>
                <w:noProof/>
                <w:webHidden/>
              </w:rPr>
              <w:fldChar w:fldCharType="separate"/>
            </w:r>
            <w:r w:rsidR="00F4518A">
              <w:rPr>
                <w:noProof/>
                <w:webHidden/>
              </w:rPr>
              <w:t>13</w:t>
            </w:r>
            <w:r w:rsidR="003E5237">
              <w:rPr>
                <w:noProof/>
                <w:webHidden/>
              </w:rPr>
              <w:fldChar w:fldCharType="end"/>
            </w:r>
          </w:hyperlink>
        </w:p>
        <w:p w14:paraId="4A02CCD0" w14:textId="5F8187EF"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26" w:history="1">
            <w:r w:rsidR="003E5237" w:rsidRPr="00033ADA">
              <w:rPr>
                <w:rStyle w:val="Hyperlink"/>
                <w:noProof/>
              </w:rPr>
              <w:t>1.1.2.</w:t>
            </w:r>
            <w:r w:rsidR="003E5237">
              <w:rPr>
                <w:rFonts w:asciiTheme="minorHAnsi" w:eastAsiaTheme="minorEastAsia" w:hAnsiTheme="minorHAnsi"/>
                <w:noProof/>
                <w:sz w:val="22"/>
                <w:lang w:val="en-US"/>
              </w:rPr>
              <w:tab/>
            </w:r>
            <w:r w:rsidR="003E5237" w:rsidRPr="00033ADA">
              <w:rPr>
                <w:rStyle w:val="Hyperlink"/>
                <w:noProof/>
              </w:rPr>
              <w:t>Mục tiêu</w:t>
            </w:r>
            <w:r w:rsidR="003E5237">
              <w:rPr>
                <w:noProof/>
                <w:webHidden/>
              </w:rPr>
              <w:tab/>
            </w:r>
            <w:r w:rsidR="003E5237">
              <w:rPr>
                <w:noProof/>
                <w:webHidden/>
              </w:rPr>
              <w:fldChar w:fldCharType="begin"/>
            </w:r>
            <w:r w:rsidR="003E5237">
              <w:rPr>
                <w:noProof/>
                <w:webHidden/>
              </w:rPr>
              <w:instrText xml:space="preserve"> PAGEREF _Toc87218526 \h </w:instrText>
            </w:r>
            <w:r w:rsidR="003E5237">
              <w:rPr>
                <w:noProof/>
                <w:webHidden/>
              </w:rPr>
            </w:r>
            <w:r w:rsidR="003E5237">
              <w:rPr>
                <w:noProof/>
                <w:webHidden/>
              </w:rPr>
              <w:fldChar w:fldCharType="separate"/>
            </w:r>
            <w:r w:rsidR="00F4518A">
              <w:rPr>
                <w:noProof/>
                <w:webHidden/>
              </w:rPr>
              <w:t>13</w:t>
            </w:r>
            <w:r w:rsidR="003E5237">
              <w:rPr>
                <w:noProof/>
                <w:webHidden/>
              </w:rPr>
              <w:fldChar w:fldCharType="end"/>
            </w:r>
          </w:hyperlink>
        </w:p>
        <w:p w14:paraId="687811AA" w14:textId="394CDC66"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27" w:history="1">
            <w:r w:rsidR="003E5237" w:rsidRPr="00033ADA">
              <w:rPr>
                <w:rStyle w:val="Hyperlink"/>
                <w:noProof/>
              </w:rPr>
              <w:t>1.1.3.</w:t>
            </w:r>
            <w:r w:rsidR="003E5237">
              <w:rPr>
                <w:rFonts w:asciiTheme="minorHAnsi" w:eastAsiaTheme="minorEastAsia" w:hAnsiTheme="minorHAnsi"/>
                <w:noProof/>
                <w:sz w:val="22"/>
                <w:lang w:val="en-US"/>
              </w:rPr>
              <w:tab/>
            </w:r>
            <w:r w:rsidR="003E5237" w:rsidRPr="00033ADA">
              <w:rPr>
                <w:rStyle w:val="Hyperlink"/>
                <w:noProof/>
              </w:rPr>
              <w:t>Phạm vi nghiên cứu</w:t>
            </w:r>
            <w:r w:rsidR="003E5237">
              <w:rPr>
                <w:noProof/>
                <w:webHidden/>
              </w:rPr>
              <w:tab/>
            </w:r>
            <w:r w:rsidR="003E5237">
              <w:rPr>
                <w:noProof/>
                <w:webHidden/>
              </w:rPr>
              <w:fldChar w:fldCharType="begin"/>
            </w:r>
            <w:r w:rsidR="003E5237">
              <w:rPr>
                <w:noProof/>
                <w:webHidden/>
              </w:rPr>
              <w:instrText xml:space="preserve"> PAGEREF _Toc87218527 \h </w:instrText>
            </w:r>
            <w:r w:rsidR="003E5237">
              <w:rPr>
                <w:noProof/>
                <w:webHidden/>
              </w:rPr>
            </w:r>
            <w:r w:rsidR="003E5237">
              <w:rPr>
                <w:noProof/>
                <w:webHidden/>
              </w:rPr>
              <w:fldChar w:fldCharType="separate"/>
            </w:r>
            <w:r w:rsidR="00F4518A">
              <w:rPr>
                <w:noProof/>
                <w:webHidden/>
              </w:rPr>
              <w:t>14</w:t>
            </w:r>
            <w:r w:rsidR="003E5237">
              <w:rPr>
                <w:noProof/>
                <w:webHidden/>
              </w:rPr>
              <w:fldChar w:fldCharType="end"/>
            </w:r>
          </w:hyperlink>
        </w:p>
        <w:p w14:paraId="614A993F" w14:textId="476A09DC" w:rsidR="003E5237" w:rsidRDefault="00035FFC">
          <w:pPr>
            <w:pStyle w:val="TOC1"/>
            <w:tabs>
              <w:tab w:val="left" w:pos="2107"/>
            </w:tabs>
            <w:rPr>
              <w:rFonts w:asciiTheme="minorHAnsi" w:eastAsiaTheme="minorEastAsia" w:hAnsiTheme="minorHAnsi"/>
              <w:b w:val="0"/>
              <w:noProof/>
              <w:sz w:val="22"/>
            </w:rPr>
          </w:pPr>
          <w:hyperlink w:anchor="_Toc87218528" w:history="1">
            <w:r w:rsidR="003E5237" w:rsidRPr="00033ADA">
              <w:rPr>
                <w:rStyle w:val="Hyperlink"/>
                <w:noProof/>
              </w:rPr>
              <w:t>Chương 2.</w:t>
            </w:r>
            <w:r w:rsidR="003E5237">
              <w:rPr>
                <w:rFonts w:asciiTheme="minorHAnsi" w:eastAsiaTheme="minorEastAsia" w:hAnsiTheme="minorHAnsi"/>
                <w:b w:val="0"/>
                <w:noProof/>
                <w:sz w:val="22"/>
              </w:rPr>
              <w:tab/>
            </w:r>
            <w:r w:rsidR="003E5237" w:rsidRPr="00033ADA">
              <w:rPr>
                <w:rStyle w:val="Hyperlink"/>
                <w:noProof/>
              </w:rPr>
              <w:t>Cơ sở lý thuyết ReactJS</w:t>
            </w:r>
            <w:r w:rsidR="003E5237">
              <w:rPr>
                <w:noProof/>
                <w:webHidden/>
              </w:rPr>
              <w:tab/>
            </w:r>
            <w:r w:rsidR="003E5237">
              <w:rPr>
                <w:noProof/>
                <w:webHidden/>
              </w:rPr>
              <w:fldChar w:fldCharType="begin"/>
            </w:r>
            <w:r w:rsidR="003E5237">
              <w:rPr>
                <w:noProof/>
                <w:webHidden/>
              </w:rPr>
              <w:instrText xml:space="preserve"> PAGEREF _Toc87218528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05E5F4B6" w14:textId="2DAA7D18"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29" w:history="1">
            <w:r w:rsidR="003E5237" w:rsidRPr="00033ADA">
              <w:rPr>
                <w:rStyle w:val="Hyperlink"/>
                <w:noProof/>
              </w:rPr>
              <w:t>2.1.</w:t>
            </w:r>
            <w:r w:rsidR="003E5237">
              <w:rPr>
                <w:rFonts w:asciiTheme="minorHAnsi" w:eastAsiaTheme="minorEastAsia" w:hAnsiTheme="minorHAnsi"/>
                <w:noProof/>
                <w:sz w:val="22"/>
                <w:lang w:val="en-US"/>
              </w:rPr>
              <w:tab/>
            </w:r>
            <w:r w:rsidR="003E5237" w:rsidRPr="00033ADA">
              <w:rPr>
                <w:rStyle w:val="Hyperlink"/>
                <w:noProof/>
              </w:rPr>
              <w:t>Lý thuyết về React</w:t>
            </w:r>
            <w:r w:rsidR="003E5237">
              <w:rPr>
                <w:noProof/>
                <w:webHidden/>
              </w:rPr>
              <w:tab/>
            </w:r>
            <w:r w:rsidR="003E5237">
              <w:rPr>
                <w:noProof/>
                <w:webHidden/>
              </w:rPr>
              <w:fldChar w:fldCharType="begin"/>
            </w:r>
            <w:r w:rsidR="003E5237">
              <w:rPr>
                <w:noProof/>
                <w:webHidden/>
              </w:rPr>
              <w:instrText xml:space="preserve"> PAGEREF _Toc87218529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61E99007" w14:textId="34D11DF2"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30" w:history="1">
            <w:r w:rsidR="003E5237" w:rsidRPr="00033ADA">
              <w:rPr>
                <w:rStyle w:val="Hyperlink"/>
                <w:noProof/>
              </w:rPr>
              <w:t>2.1.1.</w:t>
            </w:r>
            <w:r w:rsidR="003E5237">
              <w:rPr>
                <w:rFonts w:asciiTheme="minorHAnsi" w:eastAsiaTheme="minorEastAsia" w:hAnsiTheme="minorHAnsi"/>
                <w:noProof/>
                <w:sz w:val="22"/>
                <w:lang w:val="en-US"/>
              </w:rPr>
              <w:tab/>
            </w:r>
            <w:r w:rsidR="003E5237" w:rsidRPr="00033ADA">
              <w:rPr>
                <w:rStyle w:val="Hyperlink"/>
                <w:noProof/>
              </w:rPr>
              <w:t>Giới thiệu React</w:t>
            </w:r>
            <w:r w:rsidR="003E5237">
              <w:rPr>
                <w:noProof/>
                <w:webHidden/>
              </w:rPr>
              <w:tab/>
            </w:r>
            <w:r w:rsidR="003E5237">
              <w:rPr>
                <w:noProof/>
                <w:webHidden/>
              </w:rPr>
              <w:fldChar w:fldCharType="begin"/>
            </w:r>
            <w:r w:rsidR="003E5237">
              <w:rPr>
                <w:noProof/>
                <w:webHidden/>
              </w:rPr>
              <w:instrText xml:space="preserve"> PAGEREF _Toc87218530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5847594C" w14:textId="6977F19B"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31" w:history="1">
            <w:r w:rsidR="003E5237" w:rsidRPr="00033ADA">
              <w:rPr>
                <w:rStyle w:val="Hyperlink"/>
                <w:noProof/>
              </w:rPr>
              <w:t>2.1.2.</w:t>
            </w:r>
            <w:r w:rsidR="003E5237">
              <w:rPr>
                <w:rFonts w:asciiTheme="minorHAnsi" w:eastAsiaTheme="minorEastAsia" w:hAnsiTheme="minorHAnsi"/>
                <w:noProof/>
                <w:sz w:val="22"/>
                <w:lang w:val="en-US"/>
              </w:rPr>
              <w:tab/>
            </w:r>
            <w:r w:rsidR="003E5237" w:rsidRPr="00033ADA">
              <w:rPr>
                <w:rStyle w:val="Hyperlink"/>
                <w:noProof/>
              </w:rPr>
              <w:t>Ưu điểm, khuyết điểm React.</w:t>
            </w:r>
            <w:r w:rsidR="003E5237">
              <w:rPr>
                <w:noProof/>
                <w:webHidden/>
              </w:rPr>
              <w:tab/>
            </w:r>
            <w:r w:rsidR="003E5237">
              <w:rPr>
                <w:noProof/>
                <w:webHidden/>
              </w:rPr>
              <w:fldChar w:fldCharType="begin"/>
            </w:r>
            <w:r w:rsidR="003E5237">
              <w:rPr>
                <w:noProof/>
                <w:webHidden/>
              </w:rPr>
              <w:instrText xml:space="preserve"> PAGEREF _Toc87218531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4439A302" w14:textId="40E277B3"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32" w:history="1">
            <w:r w:rsidR="003E5237" w:rsidRPr="00033ADA">
              <w:rPr>
                <w:rStyle w:val="Hyperlink"/>
                <w:noProof/>
              </w:rPr>
              <w:t>2.2.</w:t>
            </w:r>
            <w:r w:rsidR="003E5237">
              <w:rPr>
                <w:rFonts w:asciiTheme="minorHAnsi" w:eastAsiaTheme="minorEastAsia" w:hAnsiTheme="minorHAnsi"/>
                <w:noProof/>
                <w:sz w:val="22"/>
                <w:lang w:val="en-US"/>
              </w:rPr>
              <w:tab/>
            </w:r>
            <w:r w:rsidR="003E5237" w:rsidRPr="00033ADA">
              <w:rPr>
                <w:rStyle w:val="Hyperlink"/>
                <w:noProof/>
                <w:shd w:val="clear" w:color="auto" w:fill="FFFFFF"/>
              </w:rPr>
              <w:t>Lý thuyết về ReactJS</w:t>
            </w:r>
            <w:r w:rsidR="003E5237">
              <w:rPr>
                <w:noProof/>
                <w:webHidden/>
              </w:rPr>
              <w:tab/>
            </w:r>
            <w:r w:rsidR="003E5237">
              <w:rPr>
                <w:noProof/>
                <w:webHidden/>
              </w:rPr>
              <w:fldChar w:fldCharType="begin"/>
            </w:r>
            <w:r w:rsidR="003E5237">
              <w:rPr>
                <w:noProof/>
                <w:webHidden/>
              </w:rPr>
              <w:instrText xml:space="preserve"> PAGEREF _Toc87218532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722F5ADE" w14:textId="02B0A144"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33" w:history="1">
            <w:r w:rsidR="003E5237" w:rsidRPr="00033ADA">
              <w:rPr>
                <w:rStyle w:val="Hyperlink"/>
                <w:noProof/>
              </w:rPr>
              <w:t>2.2.1.</w:t>
            </w:r>
            <w:r w:rsidR="003E5237">
              <w:rPr>
                <w:rFonts w:asciiTheme="minorHAnsi" w:eastAsiaTheme="minorEastAsia" w:hAnsiTheme="minorHAnsi"/>
                <w:noProof/>
                <w:sz w:val="22"/>
                <w:lang w:val="en-US"/>
              </w:rPr>
              <w:tab/>
            </w:r>
            <w:r w:rsidR="003E5237" w:rsidRPr="00033ADA">
              <w:rPr>
                <w:rStyle w:val="Hyperlink"/>
                <w:noProof/>
              </w:rPr>
              <w:t>ReactJS là gì</w:t>
            </w:r>
            <w:r w:rsidR="003E5237">
              <w:rPr>
                <w:noProof/>
                <w:webHidden/>
              </w:rPr>
              <w:tab/>
            </w:r>
            <w:r w:rsidR="003E5237">
              <w:rPr>
                <w:noProof/>
                <w:webHidden/>
              </w:rPr>
              <w:fldChar w:fldCharType="begin"/>
            </w:r>
            <w:r w:rsidR="003E5237">
              <w:rPr>
                <w:noProof/>
                <w:webHidden/>
              </w:rPr>
              <w:instrText xml:space="preserve"> PAGEREF _Toc87218533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1DBDDA01" w14:textId="53BFFABC"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34" w:history="1">
            <w:r w:rsidR="003E5237" w:rsidRPr="00033ADA">
              <w:rPr>
                <w:rStyle w:val="Hyperlink"/>
                <w:noProof/>
              </w:rPr>
              <w:t>2.2.2.</w:t>
            </w:r>
            <w:r w:rsidR="003E5237">
              <w:rPr>
                <w:rFonts w:asciiTheme="minorHAnsi" w:eastAsiaTheme="minorEastAsia" w:hAnsiTheme="minorHAnsi"/>
                <w:noProof/>
                <w:sz w:val="22"/>
                <w:lang w:val="en-US"/>
              </w:rPr>
              <w:tab/>
            </w:r>
            <w:r w:rsidR="003E5237" w:rsidRPr="00033ADA">
              <w:rPr>
                <w:rStyle w:val="Hyperlink"/>
                <w:noProof/>
              </w:rPr>
              <w:t>Virtual DOM</w:t>
            </w:r>
            <w:r w:rsidR="003E5237">
              <w:rPr>
                <w:noProof/>
                <w:webHidden/>
              </w:rPr>
              <w:tab/>
            </w:r>
            <w:r w:rsidR="003E5237">
              <w:rPr>
                <w:noProof/>
                <w:webHidden/>
              </w:rPr>
              <w:fldChar w:fldCharType="begin"/>
            </w:r>
            <w:r w:rsidR="003E5237">
              <w:rPr>
                <w:noProof/>
                <w:webHidden/>
              </w:rPr>
              <w:instrText xml:space="preserve"> PAGEREF _Toc87218534 \h </w:instrText>
            </w:r>
            <w:r w:rsidR="003E5237">
              <w:rPr>
                <w:noProof/>
                <w:webHidden/>
              </w:rPr>
            </w:r>
            <w:r w:rsidR="003E5237">
              <w:rPr>
                <w:noProof/>
                <w:webHidden/>
              </w:rPr>
              <w:fldChar w:fldCharType="separate"/>
            </w:r>
            <w:r w:rsidR="00F4518A">
              <w:rPr>
                <w:noProof/>
                <w:webHidden/>
              </w:rPr>
              <w:t>19</w:t>
            </w:r>
            <w:r w:rsidR="003E5237">
              <w:rPr>
                <w:noProof/>
                <w:webHidden/>
              </w:rPr>
              <w:fldChar w:fldCharType="end"/>
            </w:r>
          </w:hyperlink>
        </w:p>
        <w:p w14:paraId="17612CCF" w14:textId="0EF2F21C"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35" w:history="1">
            <w:r w:rsidR="003E5237" w:rsidRPr="00033ADA">
              <w:rPr>
                <w:rStyle w:val="Hyperlink"/>
                <w:noProof/>
              </w:rPr>
              <w:t>2.2.3.</w:t>
            </w:r>
            <w:r w:rsidR="003E5237">
              <w:rPr>
                <w:rFonts w:asciiTheme="minorHAnsi" w:eastAsiaTheme="minorEastAsia" w:hAnsiTheme="minorHAnsi"/>
                <w:noProof/>
                <w:sz w:val="22"/>
                <w:lang w:val="en-US"/>
              </w:rPr>
              <w:tab/>
            </w:r>
            <w:r w:rsidR="003E5237" w:rsidRPr="00033ADA">
              <w:rPr>
                <w:rStyle w:val="Hyperlink"/>
                <w:noProof/>
              </w:rPr>
              <w:t>Component</w:t>
            </w:r>
            <w:r w:rsidR="003E5237">
              <w:rPr>
                <w:noProof/>
                <w:webHidden/>
              </w:rPr>
              <w:tab/>
            </w:r>
            <w:r w:rsidR="003E5237">
              <w:rPr>
                <w:noProof/>
                <w:webHidden/>
              </w:rPr>
              <w:fldChar w:fldCharType="begin"/>
            </w:r>
            <w:r w:rsidR="003E5237">
              <w:rPr>
                <w:noProof/>
                <w:webHidden/>
              </w:rPr>
              <w:instrText xml:space="preserve"> PAGEREF _Toc87218535 \h </w:instrText>
            </w:r>
            <w:r w:rsidR="003E5237">
              <w:rPr>
                <w:noProof/>
                <w:webHidden/>
              </w:rPr>
            </w:r>
            <w:r w:rsidR="003E5237">
              <w:rPr>
                <w:noProof/>
                <w:webHidden/>
              </w:rPr>
              <w:fldChar w:fldCharType="separate"/>
            </w:r>
            <w:r w:rsidR="00F4518A">
              <w:rPr>
                <w:noProof/>
                <w:webHidden/>
              </w:rPr>
              <w:t>20</w:t>
            </w:r>
            <w:r w:rsidR="003E5237">
              <w:rPr>
                <w:noProof/>
                <w:webHidden/>
              </w:rPr>
              <w:fldChar w:fldCharType="end"/>
            </w:r>
          </w:hyperlink>
        </w:p>
        <w:p w14:paraId="0600CFE1" w14:textId="4FAE4CEA"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36" w:history="1">
            <w:r w:rsidR="003E5237" w:rsidRPr="00033ADA">
              <w:rPr>
                <w:rStyle w:val="Hyperlink"/>
                <w:noProof/>
              </w:rPr>
              <w:t>2.2.4.</w:t>
            </w:r>
            <w:r w:rsidR="003E5237">
              <w:rPr>
                <w:rFonts w:asciiTheme="minorHAnsi" w:eastAsiaTheme="minorEastAsia" w:hAnsiTheme="minorHAnsi"/>
                <w:noProof/>
                <w:sz w:val="22"/>
                <w:lang w:val="en-US"/>
              </w:rPr>
              <w:tab/>
            </w:r>
            <w:r w:rsidR="003E5237" w:rsidRPr="00033ADA">
              <w:rPr>
                <w:rStyle w:val="Hyperlink"/>
                <w:noProof/>
              </w:rPr>
              <w:t>Vòng đời của component</w:t>
            </w:r>
            <w:r w:rsidR="003E5237">
              <w:rPr>
                <w:noProof/>
                <w:webHidden/>
              </w:rPr>
              <w:tab/>
            </w:r>
            <w:r w:rsidR="003E5237">
              <w:rPr>
                <w:noProof/>
                <w:webHidden/>
              </w:rPr>
              <w:fldChar w:fldCharType="begin"/>
            </w:r>
            <w:r w:rsidR="003E5237">
              <w:rPr>
                <w:noProof/>
                <w:webHidden/>
              </w:rPr>
              <w:instrText xml:space="preserve"> PAGEREF _Toc87218536 \h </w:instrText>
            </w:r>
            <w:r w:rsidR="003E5237">
              <w:rPr>
                <w:noProof/>
                <w:webHidden/>
              </w:rPr>
            </w:r>
            <w:r w:rsidR="003E5237">
              <w:rPr>
                <w:noProof/>
                <w:webHidden/>
              </w:rPr>
              <w:fldChar w:fldCharType="separate"/>
            </w:r>
            <w:r w:rsidR="00F4518A">
              <w:rPr>
                <w:noProof/>
                <w:webHidden/>
              </w:rPr>
              <w:t>21</w:t>
            </w:r>
            <w:r w:rsidR="003E5237">
              <w:rPr>
                <w:noProof/>
                <w:webHidden/>
              </w:rPr>
              <w:fldChar w:fldCharType="end"/>
            </w:r>
          </w:hyperlink>
        </w:p>
        <w:p w14:paraId="68339392" w14:textId="2FC850BC"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37" w:history="1">
            <w:r w:rsidR="003E5237" w:rsidRPr="00033ADA">
              <w:rPr>
                <w:rStyle w:val="Hyperlink"/>
                <w:noProof/>
              </w:rPr>
              <w:t>2.2.5.</w:t>
            </w:r>
            <w:r w:rsidR="003E5237">
              <w:rPr>
                <w:rFonts w:asciiTheme="minorHAnsi" w:eastAsiaTheme="minorEastAsia" w:hAnsiTheme="minorHAnsi"/>
                <w:noProof/>
                <w:sz w:val="22"/>
                <w:lang w:val="en-US"/>
              </w:rPr>
              <w:tab/>
            </w:r>
            <w:r w:rsidR="003E5237" w:rsidRPr="00033ADA">
              <w:rPr>
                <w:rStyle w:val="Hyperlink"/>
                <w:noProof/>
              </w:rPr>
              <w:t>Khái niệm về Props và State, Global State</w:t>
            </w:r>
            <w:r w:rsidR="003E5237">
              <w:rPr>
                <w:noProof/>
                <w:webHidden/>
              </w:rPr>
              <w:tab/>
            </w:r>
            <w:r w:rsidR="003E5237">
              <w:rPr>
                <w:noProof/>
                <w:webHidden/>
              </w:rPr>
              <w:fldChar w:fldCharType="begin"/>
            </w:r>
            <w:r w:rsidR="003E5237">
              <w:rPr>
                <w:noProof/>
                <w:webHidden/>
              </w:rPr>
              <w:instrText xml:space="preserve"> PAGEREF _Toc87218537 \h </w:instrText>
            </w:r>
            <w:r w:rsidR="003E5237">
              <w:rPr>
                <w:noProof/>
                <w:webHidden/>
              </w:rPr>
            </w:r>
            <w:r w:rsidR="003E5237">
              <w:rPr>
                <w:noProof/>
                <w:webHidden/>
              </w:rPr>
              <w:fldChar w:fldCharType="separate"/>
            </w:r>
            <w:r w:rsidR="00F4518A">
              <w:rPr>
                <w:noProof/>
                <w:webHidden/>
              </w:rPr>
              <w:t>23</w:t>
            </w:r>
            <w:r w:rsidR="003E5237">
              <w:rPr>
                <w:noProof/>
                <w:webHidden/>
              </w:rPr>
              <w:fldChar w:fldCharType="end"/>
            </w:r>
          </w:hyperlink>
        </w:p>
        <w:p w14:paraId="1DB14805" w14:textId="2F4DB8A4"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38" w:history="1">
            <w:r w:rsidR="003E5237" w:rsidRPr="00033ADA">
              <w:rPr>
                <w:rStyle w:val="Hyperlink"/>
                <w:noProof/>
              </w:rPr>
              <w:t>2.2.6.</w:t>
            </w:r>
            <w:r w:rsidR="003E5237">
              <w:rPr>
                <w:rFonts w:asciiTheme="minorHAnsi" w:eastAsiaTheme="minorEastAsia" w:hAnsiTheme="minorHAnsi"/>
                <w:noProof/>
                <w:sz w:val="22"/>
                <w:lang w:val="en-US"/>
              </w:rPr>
              <w:tab/>
            </w:r>
            <w:r w:rsidR="003E5237" w:rsidRPr="00033ADA">
              <w:rPr>
                <w:rStyle w:val="Hyperlink"/>
                <w:noProof/>
              </w:rPr>
              <w:t>React Event</w:t>
            </w:r>
            <w:r w:rsidR="003E5237">
              <w:rPr>
                <w:noProof/>
                <w:webHidden/>
              </w:rPr>
              <w:tab/>
            </w:r>
            <w:r w:rsidR="003E5237">
              <w:rPr>
                <w:noProof/>
                <w:webHidden/>
              </w:rPr>
              <w:fldChar w:fldCharType="begin"/>
            </w:r>
            <w:r w:rsidR="003E5237">
              <w:rPr>
                <w:noProof/>
                <w:webHidden/>
              </w:rPr>
              <w:instrText xml:space="preserve"> PAGEREF _Toc87218538 \h </w:instrText>
            </w:r>
            <w:r w:rsidR="003E5237">
              <w:rPr>
                <w:noProof/>
                <w:webHidden/>
              </w:rPr>
            </w:r>
            <w:r w:rsidR="003E5237">
              <w:rPr>
                <w:noProof/>
                <w:webHidden/>
              </w:rPr>
              <w:fldChar w:fldCharType="separate"/>
            </w:r>
            <w:r w:rsidR="00F4518A">
              <w:rPr>
                <w:noProof/>
                <w:webHidden/>
              </w:rPr>
              <w:t>26</w:t>
            </w:r>
            <w:r w:rsidR="003E5237">
              <w:rPr>
                <w:noProof/>
                <w:webHidden/>
              </w:rPr>
              <w:fldChar w:fldCharType="end"/>
            </w:r>
          </w:hyperlink>
        </w:p>
        <w:p w14:paraId="3524A496" w14:textId="3CFB0850"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39" w:history="1">
            <w:r w:rsidR="003E5237" w:rsidRPr="00033ADA">
              <w:rPr>
                <w:rStyle w:val="Hyperlink"/>
                <w:noProof/>
              </w:rPr>
              <w:t>2.2.7.</w:t>
            </w:r>
            <w:r w:rsidR="003E5237">
              <w:rPr>
                <w:rFonts w:asciiTheme="minorHAnsi" w:eastAsiaTheme="minorEastAsia" w:hAnsiTheme="minorHAnsi"/>
                <w:noProof/>
                <w:sz w:val="22"/>
                <w:lang w:val="en-US"/>
              </w:rPr>
              <w:tab/>
            </w:r>
            <w:r w:rsidR="003E5237" w:rsidRPr="00033ADA">
              <w:rPr>
                <w:rStyle w:val="Hyperlink"/>
                <w:noProof/>
              </w:rPr>
              <w:t>React Forms</w:t>
            </w:r>
            <w:r w:rsidR="003E5237">
              <w:rPr>
                <w:noProof/>
                <w:webHidden/>
              </w:rPr>
              <w:tab/>
            </w:r>
            <w:r w:rsidR="003E5237">
              <w:rPr>
                <w:noProof/>
                <w:webHidden/>
              </w:rPr>
              <w:fldChar w:fldCharType="begin"/>
            </w:r>
            <w:r w:rsidR="003E5237">
              <w:rPr>
                <w:noProof/>
                <w:webHidden/>
              </w:rPr>
              <w:instrText xml:space="preserve"> PAGEREF _Toc87218539 \h </w:instrText>
            </w:r>
            <w:r w:rsidR="003E5237">
              <w:rPr>
                <w:noProof/>
                <w:webHidden/>
              </w:rPr>
            </w:r>
            <w:r w:rsidR="003E5237">
              <w:rPr>
                <w:noProof/>
                <w:webHidden/>
              </w:rPr>
              <w:fldChar w:fldCharType="separate"/>
            </w:r>
            <w:r w:rsidR="00F4518A">
              <w:rPr>
                <w:noProof/>
                <w:webHidden/>
              </w:rPr>
              <w:t>29</w:t>
            </w:r>
            <w:r w:rsidR="003E5237">
              <w:rPr>
                <w:noProof/>
                <w:webHidden/>
              </w:rPr>
              <w:fldChar w:fldCharType="end"/>
            </w:r>
          </w:hyperlink>
        </w:p>
        <w:p w14:paraId="59CACDE1" w14:textId="3FC11F60"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40" w:history="1">
            <w:r w:rsidR="003E5237" w:rsidRPr="00033ADA">
              <w:rPr>
                <w:rStyle w:val="Hyperlink"/>
                <w:noProof/>
              </w:rPr>
              <w:t>2.2.8.</w:t>
            </w:r>
            <w:r w:rsidR="003E5237">
              <w:rPr>
                <w:rFonts w:asciiTheme="minorHAnsi" w:eastAsiaTheme="minorEastAsia" w:hAnsiTheme="minorHAnsi"/>
                <w:noProof/>
                <w:sz w:val="22"/>
                <w:lang w:val="en-US"/>
              </w:rPr>
              <w:tab/>
            </w:r>
            <w:r w:rsidR="003E5237" w:rsidRPr="00033ADA">
              <w:rPr>
                <w:rStyle w:val="Hyperlink"/>
                <w:noProof/>
              </w:rPr>
              <w:t>React Router</w:t>
            </w:r>
            <w:r w:rsidR="003E5237">
              <w:rPr>
                <w:noProof/>
                <w:webHidden/>
              </w:rPr>
              <w:tab/>
            </w:r>
            <w:r w:rsidR="003E5237">
              <w:rPr>
                <w:noProof/>
                <w:webHidden/>
              </w:rPr>
              <w:fldChar w:fldCharType="begin"/>
            </w:r>
            <w:r w:rsidR="003E5237">
              <w:rPr>
                <w:noProof/>
                <w:webHidden/>
              </w:rPr>
              <w:instrText xml:space="preserve"> PAGEREF _Toc87218540 \h </w:instrText>
            </w:r>
            <w:r w:rsidR="003E5237">
              <w:rPr>
                <w:noProof/>
                <w:webHidden/>
              </w:rPr>
            </w:r>
            <w:r w:rsidR="003E5237">
              <w:rPr>
                <w:noProof/>
                <w:webHidden/>
              </w:rPr>
              <w:fldChar w:fldCharType="separate"/>
            </w:r>
            <w:r w:rsidR="00F4518A">
              <w:rPr>
                <w:noProof/>
                <w:webHidden/>
              </w:rPr>
              <w:t>31</w:t>
            </w:r>
            <w:r w:rsidR="003E5237">
              <w:rPr>
                <w:noProof/>
                <w:webHidden/>
              </w:rPr>
              <w:fldChar w:fldCharType="end"/>
            </w:r>
          </w:hyperlink>
        </w:p>
        <w:p w14:paraId="54492434" w14:textId="64B9DE38"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41" w:history="1">
            <w:r w:rsidR="003E5237" w:rsidRPr="00033ADA">
              <w:rPr>
                <w:rStyle w:val="Hyperlink"/>
                <w:noProof/>
              </w:rPr>
              <w:t>2.2.9.</w:t>
            </w:r>
            <w:r w:rsidR="003E5237">
              <w:rPr>
                <w:rFonts w:asciiTheme="minorHAnsi" w:eastAsiaTheme="minorEastAsia" w:hAnsiTheme="minorHAnsi"/>
                <w:noProof/>
                <w:sz w:val="22"/>
                <w:lang w:val="en-US"/>
              </w:rPr>
              <w:tab/>
            </w:r>
            <w:r w:rsidR="003E5237" w:rsidRPr="00033ADA">
              <w:rPr>
                <w:rStyle w:val="Hyperlink"/>
                <w:noProof/>
              </w:rPr>
              <w:t>React Hook</w:t>
            </w:r>
            <w:r w:rsidR="003E5237">
              <w:rPr>
                <w:noProof/>
                <w:webHidden/>
              </w:rPr>
              <w:tab/>
            </w:r>
            <w:r w:rsidR="003E5237">
              <w:rPr>
                <w:noProof/>
                <w:webHidden/>
              </w:rPr>
              <w:fldChar w:fldCharType="begin"/>
            </w:r>
            <w:r w:rsidR="003E5237">
              <w:rPr>
                <w:noProof/>
                <w:webHidden/>
              </w:rPr>
              <w:instrText xml:space="preserve"> PAGEREF _Toc87218541 \h </w:instrText>
            </w:r>
            <w:r w:rsidR="003E5237">
              <w:rPr>
                <w:noProof/>
                <w:webHidden/>
              </w:rPr>
            </w:r>
            <w:r w:rsidR="003E5237">
              <w:rPr>
                <w:noProof/>
                <w:webHidden/>
              </w:rPr>
              <w:fldChar w:fldCharType="separate"/>
            </w:r>
            <w:r w:rsidR="00F4518A">
              <w:rPr>
                <w:noProof/>
                <w:webHidden/>
              </w:rPr>
              <w:t>34</w:t>
            </w:r>
            <w:r w:rsidR="003E5237">
              <w:rPr>
                <w:noProof/>
                <w:webHidden/>
              </w:rPr>
              <w:fldChar w:fldCharType="end"/>
            </w:r>
          </w:hyperlink>
        </w:p>
        <w:p w14:paraId="14FEB536" w14:textId="09E43206"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42" w:history="1">
            <w:r w:rsidR="003E5237" w:rsidRPr="00033ADA">
              <w:rPr>
                <w:rStyle w:val="Hyperlink"/>
                <w:noProof/>
              </w:rPr>
              <w:t>2.3.</w:t>
            </w:r>
            <w:r w:rsidR="003E5237">
              <w:rPr>
                <w:rFonts w:asciiTheme="minorHAnsi" w:eastAsiaTheme="minorEastAsia" w:hAnsiTheme="minorHAnsi"/>
                <w:noProof/>
                <w:sz w:val="22"/>
                <w:lang w:val="en-US"/>
              </w:rPr>
              <w:tab/>
            </w:r>
            <w:r w:rsidR="003E5237" w:rsidRPr="00033ADA">
              <w:rPr>
                <w:rStyle w:val="Hyperlink"/>
                <w:noProof/>
              </w:rPr>
              <w:t>React Axios</w:t>
            </w:r>
            <w:r w:rsidR="003E5237">
              <w:rPr>
                <w:noProof/>
                <w:webHidden/>
              </w:rPr>
              <w:tab/>
            </w:r>
            <w:r w:rsidR="003E5237">
              <w:rPr>
                <w:noProof/>
                <w:webHidden/>
              </w:rPr>
              <w:fldChar w:fldCharType="begin"/>
            </w:r>
            <w:r w:rsidR="003E5237">
              <w:rPr>
                <w:noProof/>
                <w:webHidden/>
              </w:rPr>
              <w:instrText xml:space="preserve"> PAGEREF _Toc87218542 \h </w:instrText>
            </w:r>
            <w:r w:rsidR="003E5237">
              <w:rPr>
                <w:noProof/>
                <w:webHidden/>
              </w:rPr>
            </w:r>
            <w:r w:rsidR="003E5237">
              <w:rPr>
                <w:noProof/>
                <w:webHidden/>
              </w:rPr>
              <w:fldChar w:fldCharType="separate"/>
            </w:r>
            <w:r w:rsidR="00F4518A">
              <w:rPr>
                <w:noProof/>
                <w:webHidden/>
              </w:rPr>
              <w:t>35</w:t>
            </w:r>
            <w:r w:rsidR="003E5237">
              <w:rPr>
                <w:noProof/>
                <w:webHidden/>
              </w:rPr>
              <w:fldChar w:fldCharType="end"/>
            </w:r>
          </w:hyperlink>
        </w:p>
        <w:p w14:paraId="0A7A95B0" w14:textId="4E3874E9"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43" w:history="1">
            <w:r w:rsidR="003E5237" w:rsidRPr="00033ADA">
              <w:rPr>
                <w:rStyle w:val="Hyperlink"/>
                <w:noProof/>
              </w:rPr>
              <w:t>2.4.</w:t>
            </w:r>
            <w:r w:rsidR="003E5237">
              <w:rPr>
                <w:rFonts w:asciiTheme="minorHAnsi" w:eastAsiaTheme="minorEastAsia" w:hAnsiTheme="minorHAnsi"/>
                <w:noProof/>
                <w:sz w:val="22"/>
                <w:lang w:val="en-US"/>
              </w:rPr>
              <w:tab/>
            </w:r>
            <w:r w:rsidR="003E5237" w:rsidRPr="00033ADA">
              <w:rPr>
                <w:rStyle w:val="Hyperlink"/>
                <w:noProof/>
              </w:rPr>
              <w:t>React Cookies</w:t>
            </w:r>
            <w:r w:rsidR="003E5237">
              <w:rPr>
                <w:noProof/>
                <w:webHidden/>
              </w:rPr>
              <w:tab/>
            </w:r>
            <w:r w:rsidR="003E5237">
              <w:rPr>
                <w:noProof/>
                <w:webHidden/>
              </w:rPr>
              <w:fldChar w:fldCharType="begin"/>
            </w:r>
            <w:r w:rsidR="003E5237">
              <w:rPr>
                <w:noProof/>
                <w:webHidden/>
              </w:rPr>
              <w:instrText xml:space="preserve"> PAGEREF _Toc87218543 \h </w:instrText>
            </w:r>
            <w:r w:rsidR="003E5237">
              <w:rPr>
                <w:noProof/>
                <w:webHidden/>
              </w:rPr>
            </w:r>
            <w:r w:rsidR="003E5237">
              <w:rPr>
                <w:noProof/>
                <w:webHidden/>
              </w:rPr>
              <w:fldChar w:fldCharType="separate"/>
            </w:r>
            <w:r w:rsidR="00F4518A">
              <w:rPr>
                <w:noProof/>
                <w:webHidden/>
              </w:rPr>
              <w:t>37</w:t>
            </w:r>
            <w:r w:rsidR="003E5237">
              <w:rPr>
                <w:noProof/>
                <w:webHidden/>
              </w:rPr>
              <w:fldChar w:fldCharType="end"/>
            </w:r>
          </w:hyperlink>
        </w:p>
        <w:p w14:paraId="1BCD35D7" w14:textId="505EE9FB"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44" w:history="1">
            <w:r w:rsidR="003E5237" w:rsidRPr="00033ADA">
              <w:rPr>
                <w:rStyle w:val="Hyperlink"/>
                <w:noProof/>
              </w:rPr>
              <w:t>2.5.</w:t>
            </w:r>
            <w:r w:rsidR="003E5237">
              <w:rPr>
                <w:rFonts w:asciiTheme="minorHAnsi" w:eastAsiaTheme="minorEastAsia" w:hAnsiTheme="minorHAnsi"/>
                <w:noProof/>
                <w:sz w:val="22"/>
                <w:lang w:val="en-US"/>
              </w:rPr>
              <w:tab/>
            </w:r>
            <w:r w:rsidR="003E5237" w:rsidRPr="00033ADA">
              <w:rPr>
                <w:rStyle w:val="Hyperlink"/>
                <w:noProof/>
              </w:rPr>
              <w:t>Lý thuyết về Redux</w:t>
            </w:r>
            <w:r w:rsidR="003E5237">
              <w:rPr>
                <w:noProof/>
                <w:webHidden/>
              </w:rPr>
              <w:tab/>
            </w:r>
            <w:r w:rsidR="003E5237">
              <w:rPr>
                <w:noProof/>
                <w:webHidden/>
              </w:rPr>
              <w:fldChar w:fldCharType="begin"/>
            </w:r>
            <w:r w:rsidR="003E5237">
              <w:rPr>
                <w:noProof/>
                <w:webHidden/>
              </w:rPr>
              <w:instrText xml:space="preserve"> PAGEREF _Toc87218544 \h </w:instrText>
            </w:r>
            <w:r w:rsidR="003E5237">
              <w:rPr>
                <w:noProof/>
                <w:webHidden/>
              </w:rPr>
            </w:r>
            <w:r w:rsidR="003E5237">
              <w:rPr>
                <w:noProof/>
                <w:webHidden/>
              </w:rPr>
              <w:fldChar w:fldCharType="separate"/>
            </w:r>
            <w:r w:rsidR="00F4518A">
              <w:rPr>
                <w:noProof/>
                <w:webHidden/>
              </w:rPr>
              <w:t>38</w:t>
            </w:r>
            <w:r w:rsidR="003E5237">
              <w:rPr>
                <w:noProof/>
                <w:webHidden/>
              </w:rPr>
              <w:fldChar w:fldCharType="end"/>
            </w:r>
          </w:hyperlink>
        </w:p>
        <w:p w14:paraId="2A9735B9" w14:textId="10BE2C70"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45" w:history="1">
            <w:r w:rsidR="003E5237" w:rsidRPr="00033ADA">
              <w:rPr>
                <w:rStyle w:val="Hyperlink"/>
                <w:noProof/>
              </w:rPr>
              <w:t>2.5.1.</w:t>
            </w:r>
            <w:r w:rsidR="003E5237">
              <w:rPr>
                <w:rFonts w:asciiTheme="minorHAnsi" w:eastAsiaTheme="minorEastAsia" w:hAnsiTheme="minorHAnsi"/>
                <w:noProof/>
                <w:sz w:val="22"/>
                <w:lang w:val="en-US"/>
              </w:rPr>
              <w:tab/>
            </w:r>
            <w:r w:rsidR="003E5237" w:rsidRPr="00033ADA">
              <w:rPr>
                <w:rStyle w:val="Hyperlink"/>
                <w:noProof/>
              </w:rPr>
              <w:t>Khái niệm về Redux</w:t>
            </w:r>
            <w:r w:rsidR="003E5237">
              <w:rPr>
                <w:noProof/>
                <w:webHidden/>
              </w:rPr>
              <w:tab/>
            </w:r>
            <w:r w:rsidR="003E5237">
              <w:rPr>
                <w:noProof/>
                <w:webHidden/>
              </w:rPr>
              <w:fldChar w:fldCharType="begin"/>
            </w:r>
            <w:r w:rsidR="003E5237">
              <w:rPr>
                <w:noProof/>
                <w:webHidden/>
              </w:rPr>
              <w:instrText xml:space="preserve"> PAGEREF _Toc87218545 \h </w:instrText>
            </w:r>
            <w:r w:rsidR="003E5237">
              <w:rPr>
                <w:noProof/>
                <w:webHidden/>
              </w:rPr>
            </w:r>
            <w:r w:rsidR="003E5237">
              <w:rPr>
                <w:noProof/>
                <w:webHidden/>
              </w:rPr>
              <w:fldChar w:fldCharType="separate"/>
            </w:r>
            <w:r w:rsidR="00F4518A">
              <w:rPr>
                <w:noProof/>
                <w:webHidden/>
              </w:rPr>
              <w:t>38</w:t>
            </w:r>
            <w:r w:rsidR="003E5237">
              <w:rPr>
                <w:noProof/>
                <w:webHidden/>
              </w:rPr>
              <w:fldChar w:fldCharType="end"/>
            </w:r>
          </w:hyperlink>
        </w:p>
        <w:p w14:paraId="05F4D207" w14:textId="512A60E8"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46" w:history="1">
            <w:r w:rsidR="003E5237" w:rsidRPr="00033ADA">
              <w:rPr>
                <w:rStyle w:val="Hyperlink"/>
                <w:noProof/>
              </w:rPr>
              <w:t>2.5.2.</w:t>
            </w:r>
            <w:r w:rsidR="003E5237">
              <w:rPr>
                <w:rFonts w:asciiTheme="minorHAnsi" w:eastAsiaTheme="minorEastAsia" w:hAnsiTheme="minorHAnsi"/>
                <w:noProof/>
                <w:sz w:val="22"/>
                <w:lang w:val="en-US"/>
              </w:rPr>
              <w:tab/>
            </w:r>
            <w:r w:rsidR="003E5237" w:rsidRPr="00033ADA">
              <w:rPr>
                <w:rStyle w:val="Hyperlink"/>
                <w:noProof/>
              </w:rPr>
              <w:t>Hoạt động</w:t>
            </w:r>
            <w:r w:rsidR="003E5237">
              <w:rPr>
                <w:noProof/>
                <w:webHidden/>
              </w:rPr>
              <w:tab/>
            </w:r>
            <w:r w:rsidR="003E5237">
              <w:rPr>
                <w:noProof/>
                <w:webHidden/>
              </w:rPr>
              <w:fldChar w:fldCharType="begin"/>
            </w:r>
            <w:r w:rsidR="003E5237">
              <w:rPr>
                <w:noProof/>
                <w:webHidden/>
              </w:rPr>
              <w:instrText xml:space="preserve"> PAGEREF _Toc87218546 \h </w:instrText>
            </w:r>
            <w:r w:rsidR="003E5237">
              <w:rPr>
                <w:noProof/>
                <w:webHidden/>
              </w:rPr>
            </w:r>
            <w:r w:rsidR="003E5237">
              <w:rPr>
                <w:noProof/>
                <w:webHidden/>
              </w:rPr>
              <w:fldChar w:fldCharType="separate"/>
            </w:r>
            <w:r w:rsidR="00F4518A">
              <w:rPr>
                <w:noProof/>
                <w:webHidden/>
              </w:rPr>
              <w:t>39</w:t>
            </w:r>
            <w:r w:rsidR="003E5237">
              <w:rPr>
                <w:noProof/>
                <w:webHidden/>
              </w:rPr>
              <w:fldChar w:fldCharType="end"/>
            </w:r>
          </w:hyperlink>
        </w:p>
        <w:p w14:paraId="1C2A0587" w14:textId="1164467C"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47" w:history="1">
            <w:r w:rsidR="003E5237" w:rsidRPr="00033ADA">
              <w:rPr>
                <w:rStyle w:val="Hyperlink"/>
                <w:noProof/>
              </w:rPr>
              <w:t>2.5.3.</w:t>
            </w:r>
            <w:r w:rsidR="003E5237">
              <w:rPr>
                <w:rFonts w:asciiTheme="minorHAnsi" w:eastAsiaTheme="minorEastAsia" w:hAnsiTheme="minorHAnsi"/>
                <w:noProof/>
                <w:sz w:val="22"/>
                <w:lang w:val="en-US"/>
              </w:rPr>
              <w:tab/>
            </w:r>
            <w:r w:rsidR="003E5237" w:rsidRPr="00033ADA">
              <w:rPr>
                <w:rStyle w:val="Hyperlink"/>
                <w:noProof/>
              </w:rPr>
              <w:t>Redux Toolkit</w:t>
            </w:r>
            <w:r w:rsidR="003E5237">
              <w:rPr>
                <w:noProof/>
                <w:webHidden/>
              </w:rPr>
              <w:tab/>
            </w:r>
            <w:r w:rsidR="003E5237">
              <w:rPr>
                <w:noProof/>
                <w:webHidden/>
              </w:rPr>
              <w:fldChar w:fldCharType="begin"/>
            </w:r>
            <w:r w:rsidR="003E5237">
              <w:rPr>
                <w:noProof/>
                <w:webHidden/>
              </w:rPr>
              <w:instrText xml:space="preserve"> PAGEREF _Toc87218547 \h </w:instrText>
            </w:r>
            <w:r w:rsidR="003E5237">
              <w:rPr>
                <w:noProof/>
                <w:webHidden/>
              </w:rPr>
            </w:r>
            <w:r w:rsidR="003E5237">
              <w:rPr>
                <w:noProof/>
                <w:webHidden/>
              </w:rPr>
              <w:fldChar w:fldCharType="separate"/>
            </w:r>
            <w:r w:rsidR="00F4518A">
              <w:rPr>
                <w:noProof/>
                <w:webHidden/>
              </w:rPr>
              <w:t>41</w:t>
            </w:r>
            <w:r w:rsidR="003E5237">
              <w:rPr>
                <w:noProof/>
                <w:webHidden/>
              </w:rPr>
              <w:fldChar w:fldCharType="end"/>
            </w:r>
          </w:hyperlink>
        </w:p>
        <w:p w14:paraId="1322BB40" w14:textId="3F52BE61" w:rsidR="003E5237" w:rsidRDefault="00035FFC">
          <w:pPr>
            <w:pStyle w:val="TOC1"/>
            <w:tabs>
              <w:tab w:val="left" w:pos="2107"/>
            </w:tabs>
            <w:rPr>
              <w:rFonts w:asciiTheme="minorHAnsi" w:eastAsiaTheme="minorEastAsia" w:hAnsiTheme="minorHAnsi"/>
              <w:b w:val="0"/>
              <w:noProof/>
              <w:sz w:val="22"/>
            </w:rPr>
          </w:pPr>
          <w:hyperlink w:anchor="_Toc87218548" w:history="1">
            <w:r w:rsidR="003E5237" w:rsidRPr="00033ADA">
              <w:rPr>
                <w:rStyle w:val="Hyperlink"/>
                <w:noProof/>
              </w:rPr>
              <w:t>Chương 3.</w:t>
            </w:r>
            <w:r w:rsidR="003E5237">
              <w:rPr>
                <w:rFonts w:asciiTheme="minorHAnsi" w:eastAsiaTheme="minorEastAsia" w:hAnsiTheme="minorHAnsi"/>
                <w:b w:val="0"/>
                <w:noProof/>
                <w:sz w:val="22"/>
              </w:rPr>
              <w:tab/>
            </w:r>
            <w:r w:rsidR="003E5237" w:rsidRPr="00033ADA">
              <w:rPr>
                <w:rStyle w:val="Hyperlink"/>
                <w:noProof/>
              </w:rPr>
              <w:t>Lý thuyết  Python Django</w:t>
            </w:r>
            <w:r w:rsidR="003E5237">
              <w:rPr>
                <w:noProof/>
                <w:webHidden/>
              </w:rPr>
              <w:tab/>
            </w:r>
            <w:r w:rsidR="003E5237">
              <w:rPr>
                <w:noProof/>
                <w:webHidden/>
              </w:rPr>
              <w:fldChar w:fldCharType="begin"/>
            </w:r>
            <w:r w:rsidR="003E5237">
              <w:rPr>
                <w:noProof/>
                <w:webHidden/>
              </w:rPr>
              <w:instrText xml:space="preserve"> PAGEREF _Toc87218548 \h </w:instrText>
            </w:r>
            <w:r w:rsidR="003E5237">
              <w:rPr>
                <w:noProof/>
                <w:webHidden/>
              </w:rPr>
            </w:r>
            <w:r w:rsidR="003E5237">
              <w:rPr>
                <w:noProof/>
                <w:webHidden/>
              </w:rPr>
              <w:fldChar w:fldCharType="separate"/>
            </w:r>
            <w:r w:rsidR="00F4518A">
              <w:rPr>
                <w:noProof/>
                <w:webHidden/>
              </w:rPr>
              <w:t>45</w:t>
            </w:r>
            <w:r w:rsidR="003E5237">
              <w:rPr>
                <w:noProof/>
                <w:webHidden/>
              </w:rPr>
              <w:fldChar w:fldCharType="end"/>
            </w:r>
          </w:hyperlink>
        </w:p>
        <w:p w14:paraId="36764A5C" w14:textId="512B21ED"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49" w:history="1">
            <w:r w:rsidR="003E5237" w:rsidRPr="00033ADA">
              <w:rPr>
                <w:rStyle w:val="Hyperlink"/>
                <w:noProof/>
              </w:rPr>
              <w:t>3.1.</w:t>
            </w:r>
            <w:r w:rsidR="003E5237">
              <w:rPr>
                <w:rFonts w:asciiTheme="minorHAnsi" w:eastAsiaTheme="minorEastAsia" w:hAnsiTheme="minorHAnsi"/>
                <w:noProof/>
                <w:sz w:val="22"/>
                <w:lang w:val="en-US"/>
              </w:rPr>
              <w:tab/>
            </w:r>
            <w:r w:rsidR="003E5237" w:rsidRPr="00033ADA">
              <w:rPr>
                <w:rStyle w:val="Hyperlink"/>
                <w:noProof/>
              </w:rPr>
              <w:t>Giới thiệu Python Django</w:t>
            </w:r>
            <w:r w:rsidR="003E5237">
              <w:rPr>
                <w:noProof/>
                <w:webHidden/>
              </w:rPr>
              <w:tab/>
            </w:r>
            <w:r w:rsidR="003E5237">
              <w:rPr>
                <w:noProof/>
                <w:webHidden/>
              </w:rPr>
              <w:fldChar w:fldCharType="begin"/>
            </w:r>
            <w:r w:rsidR="003E5237">
              <w:rPr>
                <w:noProof/>
                <w:webHidden/>
              </w:rPr>
              <w:instrText xml:space="preserve"> PAGEREF _Toc87218549 \h </w:instrText>
            </w:r>
            <w:r w:rsidR="003E5237">
              <w:rPr>
                <w:noProof/>
                <w:webHidden/>
              </w:rPr>
            </w:r>
            <w:r w:rsidR="003E5237">
              <w:rPr>
                <w:noProof/>
                <w:webHidden/>
              </w:rPr>
              <w:fldChar w:fldCharType="separate"/>
            </w:r>
            <w:r w:rsidR="00F4518A">
              <w:rPr>
                <w:noProof/>
                <w:webHidden/>
              </w:rPr>
              <w:t>45</w:t>
            </w:r>
            <w:r w:rsidR="003E5237">
              <w:rPr>
                <w:noProof/>
                <w:webHidden/>
              </w:rPr>
              <w:fldChar w:fldCharType="end"/>
            </w:r>
          </w:hyperlink>
        </w:p>
        <w:p w14:paraId="730F8987" w14:textId="7540F037"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0" w:history="1">
            <w:r w:rsidR="003E5237" w:rsidRPr="00033ADA">
              <w:rPr>
                <w:rStyle w:val="Hyperlink"/>
                <w:noProof/>
              </w:rPr>
              <w:t>3.2.</w:t>
            </w:r>
            <w:r w:rsidR="003E5237">
              <w:rPr>
                <w:rFonts w:asciiTheme="minorHAnsi" w:eastAsiaTheme="minorEastAsia" w:hAnsiTheme="minorHAnsi"/>
                <w:noProof/>
                <w:sz w:val="22"/>
                <w:lang w:val="en-US"/>
              </w:rPr>
              <w:tab/>
            </w:r>
            <w:r w:rsidR="003E5237" w:rsidRPr="00033ADA">
              <w:rPr>
                <w:rStyle w:val="Hyperlink"/>
                <w:noProof/>
              </w:rPr>
              <w:t>Tìm hiểu về model, meta options và migrations</w:t>
            </w:r>
            <w:r w:rsidR="003E5237">
              <w:rPr>
                <w:noProof/>
                <w:webHidden/>
              </w:rPr>
              <w:tab/>
            </w:r>
            <w:r w:rsidR="003E5237">
              <w:rPr>
                <w:noProof/>
                <w:webHidden/>
              </w:rPr>
              <w:fldChar w:fldCharType="begin"/>
            </w:r>
            <w:r w:rsidR="003E5237">
              <w:rPr>
                <w:noProof/>
                <w:webHidden/>
              </w:rPr>
              <w:instrText xml:space="preserve"> PAGEREF _Toc87218550 \h </w:instrText>
            </w:r>
            <w:r w:rsidR="003E5237">
              <w:rPr>
                <w:noProof/>
                <w:webHidden/>
              </w:rPr>
            </w:r>
            <w:r w:rsidR="003E5237">
              <w:rPr>
                <w:noProof/>
                <w:webHidden/>
              </w:rPr>
              <w:fldChar w:fldCharType="separate"/>
            </w:r>
            <w:r w:rsidR="00F4518A">
              <w:rPr>
                <w:noProof/>
                <w:webHidden/>
              </w:rPr>
              <w:t>47</w:t>
            </w:r>
            <w:r w:rsidR="003E5237">
              <w:rPr>
                <w:noProof/>
                <w:webHidden/>
              </w:rPr>
              <w:fldChar w:fldCharType="end"/>
            </w:r>
          </w:hyperlink>
        </w:p>
        <w:p w14:paraId="361C05A4" w14:textId="4131C4DF"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1" w:history="1">
            <w:r w:rsidR="003E5237" w:rsidRPr="00033ADA">
              <w:rPr>
                <w:rStyle w:val="Hyperlink"/>
                <w:noProof/>
              </w:rPr>
              <w:t>3.3.</w:t>
            </w:r>
            <w:r w:rsidR="003E5237">
              <w:rPr>
                <w:rFonts w:asciiTheme="minorHAnsi" w:eastAsiaTheme="minorEastAsia" w:hAnsiTheme="minorHAnsi"/>
                <w:noProof/>
                <w:sz w:val="22"/>
                <w:lang w:val="en-US"/>
              </w:rPr>
              <w:tab/>
            </w:r>
            <w:r w:rsidR="003E5237" w:rsidRPr="00033ADA">
              <w:rPr>
                <w:rStyle w:val="Hyperlink"/>
                <w:noProof/>
              </w:rPr>
              <w:t>Url Dispatcher</w:t>
            </w:r>
            <w:r w:rsidR="003E5237">
              <w:rPr>
                <w:noProof/>
                <w:webHidden/>
              </w:rPr>
              <w:tab/>
            </w:r>
            <w:r w:rsidR="003E5237">
              <w:rPr>
                <w:noProof/>
                <w:webHidden/>
              </w:rPr>
              <w:fldChar w:fldCharType="begin"/>
            </w:r>
            <w:r w:rsidR="003E5237">
              <w:rPr>
                <w:noProof/>
                <w:webHidden/>
              </w:rPr>
              <w:instrText xml:space="preserve"> PAGEREF _Toc87218551 \h </w:instrText>
            </w:r>
            <w:r w:rsidR="003E5237">
              <w:rPr>
                <w:noProof/>
                <w:webHidden/>
              </w:rPr>
            </w:r>
            <w:r w:rsidR="003E5237">
              <w:rPr>
                <w:noProof/>
                <w:webHidden/>
              </w:rPr>
              <w:fldChar w:fldCharType="separate"/>
            </w:r>
            <w:r w:rsidR="00F4518A">
              <w:rPr>
                <w:noProof/>
                <w:webHidden/>
              </w:rPr>
              <w:t>50</w:t>
            </w:r>
            <w:r w:rsidR="003E5237">
              <w:rPr>
                <w:noProof/>
                <w:webHidden/>
              </w:rPr>
              <w:fldChar w:fldCharType="end"/>
            </w:r>
          </w:hyperlink>
        </w:p>
        <w:p w14:paraId="6C113952" w14:textId="3B18A0D4"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2" w:history="1">
            <w:r w:rsidR="003E5237" w:rsidRPr="00033ADA">
              <w:rPr>
                <w:rStyle w:val="Hyperlink"/>
                <w:noProof/>
              </w:rPr>
              <w:t>3.4.</w:t>
            </w:r>
            <w:r w:rsidR="003E5237">
              <w:rPr>
                <w:rFonts w:asciiTheme="minorHAnsi" w:eastAsiaTheme="minorEastAsia" w:hAnsiTheme="minorHAnsi"/>
                <w:noProof/>
                <w:sz w:val="22"/>
                <w:lang w:val="en-US"/>
              </w:rPr>
              <w:tab/>
            </w:r>
            <w:r w:rsidR="003E5237" w:rsidRPr="00033ADA">
              <w:rPr>
                <w:rStyle w:val="Hyperlink"/>
                <w:noProof/>
              </w:rPr>
              <w:t>View</w:t>
            </w:r>
            <w:r w:rsidR="003E5237">
              <w:rPr>
                <w:noProof/>
                <w:webHidden/>
              </w:rPr>
              <w:tab/>
            </w:r>
            <w:r w:rsidR="003E5237">
              <w:rPr>
                <w:noProof/>
                <w:webHidden/>
              </w:rPr>
              <w:fldChar w:fldCharType="begin"/>
            </w:r>
            <w:r w:rsidR="003E5237">
              <w:rPr>
                <w:noProof/>
                <w:webHidden/>
              </w:rPr>
              <w:instrText xml:space="preserve"> PAGEREF _Toc87218552 \h </w:instrText>
            </w:r>
            <w:r w:rsidR="003E5237">
              <w:rPr>
                <w:noProof/>
                <w:webHidden/>
              </w:rPr>
            </w:r>
            <w:r w:rsidR="003E5237">
              <w:rPr>
                <w:noProof/>
                <w:webHidden/>
              </w:rPr>
              <w:fldChar w:fldCharType="separate"/>
            </w:r>
            <w:r w:rsidR="00F4518A">
              <w:rPr>
                <w:noProof/>
                <w:webHidden/>
              </w:rPr>
              <w:t>51</w:t>
            </w:r>
            <w:r w:rsidR="003E5237">
              <w:rPr>
                <w:noProof/>
                <w:webHidden/>
              </w:rPr>
              <w:fldChar w:fldCharType="end"/>
            </w:r>
          </w:hyperlink>
        </w:p>
        <w:p w14:paraId="6BD0E956" w14:textId="2688A2AD"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3" w:history="1">
            <w:r w:rsidR="003E5237" w:rsidRPr="00033ADA">
              <w:rPr>
                <w:rStyle w:val="Hyperlink"/>
                <w:noProof/>
              </w:rPr>
              <w:t>3.5.</w:t>
            </w:r>
            <w:r w:rsidR="003E5237">
              <w:rPr>
                <w:rFonts w:asciiTheme="minorHAnsi" w:eastAsiaTheme="minorEastAsia" w:hAnsiTheme="minorHAnsi"/>
                <w:noProof/>
                <w:sz w:val="22"/>
                <w:lang w:val="en-US"/>
              </w:rPr>
              <w:tab/>
            </w:r>
            <w:r w:rsidR="003E5237" w:rsidRPr="00033ADA">
              <w:rPr>
                <w:rStyle w:val="Hyperlink"/>
                <w:noProof/>
              </w:rPr>
              <w:t>Authentication và Authorization</w:t>
            </w:r>
            <w:r w:rsidR="003E5237">
              <w:rPr>
                <w:noProof/>
                <w:webHidden/>
              </w:rPr>
              <w:tab/>
            </w:r>
            <w:r w:rsidR="003E5237">
              <w:rPr>
                <w:noProof/>
                <w:webHidden/>
              </w:rPr>
              <w:fldChar w:fldCharType="begin"/>
            </w:r>
            <w:r w:rsidR="003E5237">
              <w:rPr>
                <w:noProof/>
                <w:webHidden/>
              </w:rPr>
              <w:instrText xml:space="preserve"> PAGEREF _Toc87218553 \h </w:instrText>
            </w:r>
            <w:r w:rsidR="003E5237">
              <w:rPr>
                <w:noProof/>
                <w:webHidden/>
              </w:rPr>
            </w:r>
            <w:r w:rsidR="003E5237">
              <w:rPr>
                <w:noProof/>
                <w:webHidden/>
              </w:rPr>
              <w:fldChar w:fldCharType="separate"/>
            </w:r>
            <w:r w:rsidR="00F4518A">
              <w:rPr>
                <w:noProof/>
                <w:webHidden/>
              </w:rPr>
              <w:t>51</w:t>
            </w:r>
            <w:r w:rsidR="003E5237">
              <w:rPr>
                <w:noProof/>
                <w:webHidden/>
              </w:rPr>
              <w:fldChar w:fldCharType="end"/>
            </w:r>
          </w:hyperlink>
        </w:p>
        <w:p w14:paraId="48946D78" w14:textId="2A18DA4E"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4" w:history="1">
            <w:r w:rsidR="003E5237" w:rsidRPr="00033ADA">
              <w:rPr>
                <w:rStyle w:val="Hyperlink"/>
                <w:noProof/>
              </w:rPr>
              <w:t>3.6.</w:t>
            </w:r>
            <w:r w:rsidR="003E5237">
              <w:rPr>
                <w:rFonts w:asciiTheme="minorHAnsi" w:eastAsiaTheme="minorEastAsia" w:hAnsiTheme="minorHAnsi"/>
                <w:noProof/>
                <w:sz w:val="22"/>
                <w:lang w:val="en-US"/>
              </w:rPr>
              <w:tab/>
            </w:r>
            <w:r w:rsidR="003E5237" w:rsidRPr="00033ADA">
              <w:rPr>
                <w:rStyle w:val="Hyperlink"/>
                <w:noProof/>
              </w:rPr>
              <w:t>Query</w:t>
            </w:r>
            <w:r w:rsidR="003E5237">
              <w:rPr>
                <w:noProof/>
                <w:webHidden/>
              </w:rPr>
              <w:tab/>
            </w:r>
            <w:r w:rsidR="003E5237">
              <w:rPr>
                <w:noProof/>
                <w:webHidden/>
              </w:rPr>
              <w:fldChar w:fldCharType="begin"/>
            </w:r>
            <w:r w:rsidR="003E5237">
              <w:rPr>
                <w:noProof/>
                <w:webHidden/>
              </w:rPr>
              <w:instrText xml:space="preserve"> PAGEREF _Toc87218554 \h </w:instrText>
            </w:r>
            <w:r w:rsidR="003E5237">
              <w:rPr>
                <w:noProof/>
                <w:webHidden/>
              </w:rPr>
            </w:r>
            <w:r w:rsidR="003E5237">
              <w:rPr>
                <w:noProof/>
                <w:webHidden/>
              </w:rPr>
              <w:fldChar w:fldCharType="separate"/>
            </w:r>
            <w:r w:rsidR="00F4518A">
              <w:rPr>
                <w:noProof/>
                <w:webHidden/>
              </w:rPr>
              <w:t>53</w:t>
            </w:r>
            <w:r w:rsidR="003E5237">
              <w:rPr>
                <w:noProof/>
                <w:webHidden/>
              </w:rPr>
              <w:fldChar w:fldCharType="end"/>
            </w:r>
          </w:hyperlink>
        </w:p>
        <w:p w14:paraId="01387DB9" w14:textId="6074F868"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5" w:history="1">
            <w:r w:rsidR="003E5237" w:rsidRPr="00033ADA">
              <w:rPr>
                <w:rStyle w:val="Hyperlink"/>
                <w:noProof/>
              </w:rPr>
              <w:t>3.7.</w:t>
            </w:r>
            <w:r w:rsidR="003E5237">
              <w:rPr>
                <w:rFonts w:asciiTheme="minorHAnsi" w:eastAsiaTheme="minorEastAsia" w:hAnsiTheme="minorHAnsi"/>
                <w:noProof/>
                <w:sz w:val="22"/>
                <w:lang w:val="en-US"/>
              </w:rPr>
              <w:tab/>
            </w:r>
            <w:r w:rsidR="003E5237" w:rsidRPr="00033ADA">
              <w:rPr>
                <w:rStyle w:val="Hyperlink"/>
                <w:noProof/>
              </w:rPr>
              <w:t>Giới thiệu Django Rest Framework</w:t>
            </w:r>
            <w:r w:rsidR="003E5237">
              <w:rPr>
                <w:noProof/>
                <w:webHidden/>
              </w:rPr>
              <w:tab/>
            </w:r>
            <w:r w:rsidR="003E5237">
              <w:rPr>
                <w:noProof/>
                <w:webHidden/>
              </w:rPr>
              <w:fldChar w:fldCharType="begin"/>
            </w:r>
            <w:r w:rsidR="003E5237">
              <w:rPr>
                <w:noProof/>
                <w:webHidden/>
              </w:rPr>
              <w:instrText xml:space="preserve"> PAGEREF _Toc87218555 \h </w:instrText>
            </w:r>
            <w:r w:rsidR="003E5237">
              <w:rPr>
                <w:noProof/>
                <w:webHidden/>
              </w:rPr>
            </w:r>
            <w:r w:rsidR="003E5237">
              <w:rPr>
                <w:noProof/>
                <w:webHidden/>
              </w:rPr>
              <w:fldChar w:fldCharType="separate"/>
            </w:r>
            <w:r w:rsidR="00F4518A">
              <w:rPr>
                <w:noProof/>
                <w:webHidden/>
              </w:rPr>
              <w:t>54</w:t>
            </w:r>
            <w:r w:rsidR="003E5237">
              <w:rPr>
                <w:noProof/>
                <w:webHidden/>
              </w:rPr>
              <w:fldChar w:fldCharType="end"/>
            </w:r>
          </w:hyperlink>
        </w:p>
        <w:p w14:paraId="6F3BCF9C" w14:textId="434B56B2"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6" w:history="1">
            <w:r w:rsidR="003E5237" w:rsidRPr="00033ADA">
              <w:rPr>
                <w:rStyle w:val="Hyperlink"/>
                <w:noProof/>
              </w:rPr>
              <w:t>3.8.</w:t>
            </w:r>
            <w:r w:rsidR="003E5237">
              <w:rPr>
                <w:rFonts w:asciiTheme="minorHAnsi" w:eastAsiaTheme="minorEastAsia" w:hAnsiTheme="minorHAnsi"/>
                <w:noProof/>
                <w:sz w:val="22"/>
                <w:lang w:val="en-US"/>
              </w:rPr>
              <w:tab/>
            </w:r>
            <w:r w:rsidR="003E5237" w:rsidRPr="00033ADA">
              <w:rPr>
                <w:rStyle w:val="Hyperlink"/>
                <w:noProof/>
              </w:rPr>
              <w:t>View</w:t>
            </w:r>
            <w:r w:rsidR="003E5237">
              <w:rPr>
                <w:noProof/>
                <w:webHidden/>
              </w:rPr>
              <w:tab/>
            </w:r>
            <w:r w:rsidR="003E5237">
              <w:rPr>
                <w:noProof/>
                <w:webHidden/>
              </w:rPr>
              <w:fldChar w:fldCharType="begin"/>
            </w:r>
            <w:r w:rsidR="003E5237">
              <w:rPr>
                <w:noProof/>
                <w:webHidden/>
              </w:rPr>
              <w:instrText xml:space="preserve"> PAGEREF _Toc87218556 \h </w:instrText>
            </w:r>
            <w:r w:rsidR="003E5237">
              <w:rPr>
                <w:noProof/>
                <w:webHidden/>
              </w:rPr>
            </w:r>
            <w:r w:rsidR="003E5237">
              <w:rPr>
                <w:noProof/>
                <w:webHidden/>
              </w:rPr>
              <w:fldChar w:fldCharType="separate"/>
            </w:r>
            <w:r w:rsidR="00F4518A">
              <w:rPr>
                <w:noProof/>
                <w:webHidden/>
              </w:rPr>
              <w:t>54</w:t>
            </w:r>
            <w:r w:rsidR="003E5237">
              <w:rPr>
                <w:noProof/>
                <w:webHidden/>
              </w:rPr>
              <w:fldChar w:fldCharType="end"/>
            </w:r>
          </w:hyperlink>
        </w:p>
        <w:p w14:paraId="649896B9" w14:textId="09BA3163"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7" w:history="1">
            <w:r w:rsidR="003E5237" w:rsidRPr="00033ADA">
              <w:rPr>
                <w:rStyle w:val="Hyperlink"/>
                <w:noProof/>
              </w:rPr>
              <w:t>3.9.</w:t>
            </w:r>
            <w:r w:rsidR="003E5237">
              <w:rPr>
                <w:rFonts w:asciiTheme="minorHAnsi" w:eastAsiaTheme="minorEastAsia" w:hAnsiTheme="minorHAnsi"/>
                <w:noProof/>
                <w:sz w:val="22"/>
                <w:lang w:val="en-US"/>
              </w:rPr>
              <w:tab/>
            </w:r>
            <w:r w:rsidR="003E5237" w:rsidRPr="00033ADA">
              <w:rPr>
                <w:rStyle w:val="Hyperlink"/>
                <w:noProof/>
              </w:rPr>
              <w:t>ViewSet</w:t>
            </w:r>
            <w:r w:rsidR="003E5237">
              <w:rPr>
                <w:noProof/>
                <w:webHidden/>
              </w:rPr>
              <w:tab/>
            </w:r>
            <w:r w:rsidR="003E5237">
              <w:rPr>
                <w:noProof/>
                <w:webHidden/>
              </w:rPr>
              <w:fldChar w:fldCharType="begin"/>
            </w:r>
            <w:r w:rsidR="003E5237">
              <w:rPr>
                <w:noProof/>
                <w:webHidden/>
              </w:rPr>
              <w:instrText xml:space="preserve"> PAGEREF _Toc87218557 \h </w:instrText>
            </w:r>
            <w:r w:rsidR="003E5237">
              <w:rPr>
                <w:noProof/>
                <w:webHidden/>
              </w:rPr>
            </w:r>
            <w:r w:rsidR="003E5237">
              <w:rPr>
                <w:noProof/>
                <w:webHidden/>
              </w:rPr>
              <w:fldChar w:fldCharType="separate"/>
            </w:r>
            <w:r w:rsidR="00F4518A">
              <w:rPr>
                <w:noProof/>
                <w:webHidden/>
              </w:rPr>
              <w:t>55</w:t>
            </w:r>
            <w:r w:rsidR="003E5237">
              <w:rPr>
                <w:noProof/>
                <w:webHidden/>
              </w:rPr>
              <w:fldChar w:fldCharType="end"/>
            </w:r>
          </w:hyperlink>
        </w:p>
        <w:p w14:paraId="4CDB10BF" w14:textId="3B3EF489"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8" w:history="1">
            <w:r w:rsidR="003E5237" w:rsidRPr="00033ADA">
              <w:rPr>
                <w:rStyle w:val="Hyperlink"/>
                <w:noProof/>
              </w:rPr>
              <w:t>3.10.</w:t>
            </w:r>
            <w:r w:rsidR="003E5237">
              <w:rPr>
                <w:rFonts w:asciiTheme="minorHAnsi" w:eastAsiaTheme="minorEastAsia" w:hAnsiTheme="minorHAnsi"/>
                <w:noProof/>
                <w:sz w:val="22"/>
                <w:lang w:val="en-US"/>
              </w:rPr>
              <w:tab/>
            </w:r>
            <w:r w:rsidR="003E5237" w:rsidRPr="00033ADA">
              <w:rPr>
                <w:rStyle w:val="Hyperlink"/>
                <w:noProof/>
              </w:rPr>
              <w:t>ViewSet</w:t>
            </w:r>
            <w:r w:rsidR="003E5237">
              <w:rPr>
                <w:noProof/>
                <w:webHidden/>
              </w:rPr>
              <w:tab/>
            </w:r>
            <w:r w:rsidR="003E5237">
              <w:rPr>
                <w:noProof/>
                <w:webHidden/>
              </w:rPr>
              <w:fldChar w:fldCharType="begin"/>
            </w:r>
            <w:r w:rsidR="003E5237">
              <w:rPr>
                <w:noProof/>
                <w:webHidden/>
              </w:rPr>
              <w:instrText xml:space="preserve"> PAGEREF _Toc87218558 \h </w:instrText>
            </w:r>
            <w:r w:rsidR="003E5237">
              <w:rPr>
                <w:noProof/>
                <w:webHidden/>
              </w:rPr>
            </w:r>
            <w:r w:rsidR="003E5237">
              <w:rPr>
                <w:noProof/>
                <w:webHidden/>
              </w:rPr>
              <w:fldChar w:fldCharType="separate"/>
            </w:r>
            <w:r w:rsidR="00F4518A">
              <w:rPr>
                <w:noProof/>
                <w:webHidden/>
              </w:rPr>
              <w:t>56</w:t>
            </w:r>
            <w:r w:rsidR="003E5237">
              <w:rPr>
                <w:noProof/>
                <w:webHidden/>
              </w:rPr>
              <w:fldChar w:fldCharType="end"/>
            </w:r>
          </w:hyperlink>
        </w:p>
        <w:p w14:paraId="0B1E4B8D" w14:textId="4C348F10"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59" w:history="1">
            <w:r w:rsidR="003E5237" w:rsidRPr="00033ADA">
              <w:rPr>
                <w:rStyle w:val="Hyperlink"/>
                <w:noProof/>
              </w:rPr>
              <w:t>3.11.</w:t>
            </w:r>
            <w:r w:rsidR="003E5237">
              <w:rPr>
                <w:rFonts w:asciiTheme="minorHAnsi" w:eastAsiaTheme="minorEastAsia" w:hAnsiTheme="minorHAnsi"/>
                <w:noProof/>
                <w:sz w:val="22"/>
                <w:lang w:val="en-US"/>
              </w:rPr>
              <w:tab/>
            </w:r>
            <w:r w:rsidR="003E5237" w:rsidRPr="00033ADA">
              <w:rPr>
                <w:rStyle w:val="Hyperlink"/>
                <w:noProof/>
              </w:rPr>
              <w:t>Routers</w:t>
            </w:r>
            <w:r w:rsidR="003E5237">
              <w:rPr>
                <w:noProof/>
                <w:webHidden/>
              </w:rPr>
              <w:tab/>
            </w:r>
            <w:r w:rsidR="003E5237">
              <w:rPr>
                <w:noProof/>
                <w:webHidden/>
              </w:rPr>
              <w:fldChar w:fldCharType="begin"/>
            </w:r>
            <w:r w:rsidR="003E5237">
              <w:rPr>
                <w:noProof/>
                <w:webHidden/>
              </w:rPr>
              <w:instrText xml:space="preserve"> PAGEREF _Toc87218559 \h </w:instrText>
            </w:r>
            <w:r w:rsidR="003E5237">
              <w:rPr>
                <w:noProof/>
                <w:webHidden/>
              </w:rPr>
            </w:r>
            <w:r w:rsidR="003E5237">
              <w:rPr>
                <w:noProof/>
                <w:webHidden/>
              </w:rPr>
              <w:fldChar w:fldCharType="separate"/>
            </w:r>
            <w:r w:rsidR="00F4518A">
              <w:rPr>
                <w:noProof/>
                <w:webHidden/>
              </w:rPr>
              <w:t>57</w:t>
            </w:r>
            <w:r w:rsidR="003E5237">
              <w:rPr>
                <w:noProof/>
                <w:webHidden/>
              </w:rPr>
              <w:fldChar w:fldCharType="end"/>
            </w:r>
          </w:hyperlink>
        </w:p>
        <w:p w14:paraId="244523BC" w14:textId="5A20E2DC"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60" w:history="1">
            <w:r w:rsidR="003E5237" w:rsidRPr="00033ADA">
              <w:rPr>
                <w:rStyle w:val="Hyperlink"/>
                <w:noProof/>
              </w:rPr>
              <w:t>3.12.</w:t>
            </w:r>
            <w:r w:rsidR="003E5237">
              <w:rPr>
                <w:rFonts w:asciiTheme="minorHAnsi" w:eastAsiaTheme="minorEastAsia" w:hAnsiTheme="minorHAnsi"/>
                <w:noProof/>
                <w:sz w:val="22"/>
                <w:lang w:val="en-US"/>
              </w:rPr>
              <w:tab/>
            </w:r>
            <w:r w:rsidR="003E5237" w:rsidRPr="00033ADA">
              <w:rPr>
                <w:rStyle w:val="Hyperlink"/>
                <w:noProof/>
              </w:rPr>
              <w:t>Request và Response</w:t>
            </w:r>
            <w:r w:rsidR="003E5237">
              <w:rPr>
                <w:noProof/>
                <w:webHidden/>
              </w:rPr>
              <w:tab/>
            </w:r>
            <w:r w:rsidR="003E5237">
              <w:rPr>
                <w:noProof/>
                <w:webHidden/>
              </w:rPr>
              <w:fldChar w:fldCharType="begin"/>
            </w:r>
            <w:r w:rsidR="003E5237">
              <w:rPr>
                <w:noProof/>
                <w:webHidden/>
              </w:rPr>
              <w:instrText xml:space="preserve"> PAGEREF _Toc87218560 \h </w:instrText>
            </w:r>
            <w:r w:rsidR="003E5237">
              <w:rPr>
                <w:noProof/>
                <w:webHidden/>
              </w:rPr>
            </w:r>
            <w:r w:rsidR="003E5237">
              <w:rPr>
                <w:noProof/>
                <w:webHidden/>
              </w:rPr>
              <w:fldChar w:fldCharType="separate"/>
            </w:r>
            <w:r w:rsidR="00F4518A">
              <w:rPr>
                <w:noProof/>
                <w:webHidden/>
              </w:rPr>
              <w:t>58</w:t>
            </w:r>
            <w:r w:rsidR="003E5237">
              <w:rPr>
                <w:noProof/>
                <w:webHidden/>
              </w:rPr>
              <w:fldChar w:fldCharType="end"/>
            </w:r>
          </w:hyperlink>
        </w:p>
        <w:p w14:paraId="0B78B007" w14:textId="28283853"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61" w:history="1">
            <w:r w:rsidR="003E5237" w:rsidRPr="00033ADA">
              <w:rPr>
                <w:rStyle w:val="Hyperlink"/>
                <w:noProof/>
              </w:rPr>
              <w:t>3.12.1.</w:t>
            </w:r>
            <w:r w:rsidR="003E5237">
              <w:rPr>
                <w:rFonts w:asciiTheme="minorHAnsi" w:eastAsiaTheme="minorEastAsia" w:hAnsiTheme="minorHAnsi"/>
                <w:noProof/>
                <w:sz w:val="22"/>
                <w:lang w:val="en-US"/>
              </w:rPr>
              <w:tab/>
            </w:r>
            <w:r w:rsidR="003E5237" w:rsidRPr="00033ADA">
              <w:rPr>
                <w:rStyle w:val="Hyperlink"/>
                <w:noProof/>
              </w:rPr>
              <w:t>Request</w:t>
            </w:r>
            <w:r w:rsidR="003E5237">
              <w:rPr>
                <w:noProof/>
                <w:webHidden/>
              </w:rPr>
              <w:tab/>
            </w:r>
            <w:r w:rsidR="003E5237">
              <w:rPr>
                <w:noProof/>
                <w:webHidden/>
              </w:rPr>
              <w:fldChar w:fldCharType="begin"/>
            </w:r>
            <w:r w:rsidR="003E5237">
              <w:rPr>
                <w:noProof/>
                <w:webHidden/>
              </w:rPr>
              <w:instrText xml:space="preserve"> PAGEREF _Toc87218561 \h </w:instrText>
            </w:r>
            <w:r w:rsidR="003E5237">
              <w:rPr>
                <w:noProof/>
                <w:webHidden/>
              </w:rPr>
            </w:r>
            <w:r w:rsidR="003E5237">
              <w:rPr>
                <w:noProof/>
                <w:webHidden/>
              </w:rPr>
              <w:fldChar w:fldCharType="separate"/>
            </w:r>
            <w:r w:rsidR="00F4518A">
              <w:rPr>
                <w:noProof/>
                <w:webHidden/>
              </w:rPr>
              <w:t>58</w:t>
            </w:r>
            <w:r w:rsidR="003E5237">
              <w:rPr>
                <w:noProof/>
                <w:webHidden/>
              </w:rPr>
              <w:fldChar w:fldCharType="end"/>
            </w:r>
          </w:hyperlink>
        </w:p>
        <w:p w14:paraId="3005B005" w14:textId="4DF0D3AB"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62" w:history="1">
            <w:r w:rsidR="003E5237" w:rsidRPr="00033ADA">
              <w:rPr>
                <w:rStyle w:val="Hyperlink"/>
                <w:noProof/>
              </w:rPr>
              <w:t>3.12.2.</w:t>
            </w:r>
            <w:r w:rsidR="003E5237">
              <w:rPr>
                <w:rFonts w:asciiTheme="minorHAnsi" w:eastAsiaTheme="minorEastAsia" w:hAnsiTheme="minorHAnsi"/>
                <w:noProof/>
                <w:sz w:val="22"/>
                <w:lang w:val="en-US"/>
              </w:rPr>
              <w:tab/>
            </w:r>
            <w:r w:rsidR="003E5237" w:rsidRPr="00033ADA">
              <w:rPr>
                <w:rStyle w:val="Hyperlink"/>
                <w:noProof/>
              </w:rPr>
              <w:t>Response</w:t>
            </w:r>
            <w:r w:rsidR="003E5237">
              <w:rPr>
                <w:noProof/>
                <w:webHidden/>
              </w:rPr>
              <w:tab/>
            </w:r>
            <w:r w:rsidR="003E5237">
              <w:rPr>
                <w:noProof/>
                <w:webHidden/>
              </w:rPr>
              <w:fldChar w:fldCharType="begin"/>
            </w:r>
            <w:r w:rsidR="003E5237">
              <w:rPr>
                <w:noProof/>
                <w:webHidden/>
              </w:rPr>
              <w:instrText xml:space="preserve"> PAGEREF _Toc87218562 \h </w:instrText>
            </w:r>
            <w:r w:rsidR="003E5237">
              <w:rPr>
                <w:noProof/>
                <w:webHidden/>
              </w:rPr>
            </w:r>
            <w:r w:rsidR="003E5237">
              <w:rPr>
                <w:noProof/>
                <w:webHidden/>
              </w:rPr>
              <w:fldChar w:fldCharType="separate"/>
            </w:r>
            <w:r w:rsidR="00F4518A">
              <w:rPr>
                <w:noProof/>
                <w:webHidden/>
              </w:rPr>
              <w:t>59</w:t>
            </w:r>
            <w:r w:rsidR="003E5237">
              <w:rPr>
                <w:noProof/>
                <w:webHidden/>
              </w:rPr>
              <w:fldChar w:fldCharType="end"/>
            </w:r>
          </w:hyperlink>
        </w:p>
        <w:p w14:paraId="653E817C" w14:textId="49F018D9"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63" w:history="1">
            <w:r w:rsidR="003E5237" w:rsidRPr="00033ADA">
              <w:rPr>
                <w:rStyle w:val="Hyperlink"/>
                <w:noProof/>
              </w:rPr>
              <w:t>3.13.</w:t>
            </w:r>
            <w:r w:rsidR="003E5237">
              <w:rPr>
                <w:rFonts w:asciiTheme="minorHAnsi" w:eastAsiaTheme="minorEastAsia" w:hAnsiTheme="minorHAnsi"/>
                <w:noProof/>
                <w:sz w:val="22"/>
                <w:lang w:val="en-US"/>
              </w:rPr>
              <w:tab/>
            </w:r>
            <w:r w:rsidR="003E5237" w:rsidRPr="00033ADA">
              <w:rPr>
                <w:rStyle w:val="Hyperlink"/>
                <w:noProof/>
              </w:rPr>
              <w:t>Serializer</w:t>
            </w:r>
            <w:r w:rsidR="003E5237">
              <w:rPr>
                <w:noProof/>
                <w:webHidden/>
              </w:rPr>
              <w:tab/>
            </w:r>
            <w:r w:rsidR="003E5237">
              <w:rPr>
                <w:noProof/>
                <w:webHidden/>
              </w:rPr>
              <w:fldChar w:fldCharType="begin"/>
            </w:r>
            <w:r w:rsidR="003E5237">
              <w:rPr>
                <w:noProof/>
                <w:webHidden/>
              </w:rPr>
              <w:instrText xml:space="preserve"> PAGEREF _Toc87218563 \h </w:instrText>
            </w:r>
            <w:r w:rsidR="003E5237">
              <w:rPr>
                <w:noProof/>
                <w:webHidden/>
              </w:rPr>
            </w:r>
            <w:r w:rsidR="003E5237">
              <w:rPr>
                <w:noProof/>
                <w:webHidden/>
              </w:rPr>
              <w:fldChar w:fldCharType="separate"/>
            </w:r>
            <w:r w:rsidR="00F4518A">
              <w:rPr>
                <w:noProof/>
                <w:webHidden/>
              </w:rPr>
              <w:t>59</w:t>
            </w:r>
            <w:r w:rsidR="003E5237">
              <w:rPr>
                <w:noProof/>
                <w:webHidden/>
              </w:rPr>
              <w:fldChar w:fldCharType="end"/>
            </w:r>
          </w:hyperlink>
        </w:p>
        <w:p w14:paraId="29FA71CD" w14:textId="04284103"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64" w:history="1">
            <w:r w:rsidR="003E5237" w:rsidRPr="00033ADA">
              <w:rPr>
                <w:rStyle w:val="Hyperlink"/>
                <w:noProof/>
              </w:rPr>
              <w:t>3.14.</w:t>
            </w:r>
            <w:r w:rsidR="003E5237">
              <w:rPr>
                <w:rFonts w:asciiTheme="minorHAnsi" w:eastAsiaTheme="minorEastAsia" w:hAnsiTheme="minorHAnsi"/>
                <w:noProof/>
                <w:sz w:val="22"/>
                <w:lang w:val="en-US"/>
              </w:rPr>
              <w:tab/>
            </w:r>
            <w:r w:rsidR="003E5237" w:rsidRPr="00033ADA">
              <w:rPr>
                <w:rStyle w:val="Hyperlink"/>
                <w:noProof/>
              </w:rPr>
              <w:t>Authentication</w:t>
            </w:r>
            <w:r w:rsidR="003E5237">
              <w:rPr>
                <w:noProof/>
                <w:webHidden/>
              </w:rPr>
              <w:tab/>
            </w:r>
            <w:r w:rsidR="003E5237">
              <w:rPr>
                <w:noProof/>
                <w:webHidden/>
              </w:rPr>
              <w:fldChar w:fldCharType="begin"/>
            </w:r>
            <w:r w:rsidR="003E5237">
              <w:rPr>
                <w:noProof/>
                <w:webHidden/>
              </w:rPr>
              <w:instrText xml:space="preserve"> PAGEREF _Toc87218564 \h </w:instrText>
            </w:r>
            <w:r w:rsidR="003E5237">
              <w:rPr>
                <w:noProof/>
                <w:webHidden/>
              </w:rPr>
            </w:r>
            <w:r w:rsidR="003E5237">
              <w:rPr>
                <w:noProof/>
                <w:webHidden/>
              </w:rPr>
              <w:fldChar w:fldCharType="separate"/>
            </w:r>
            <w:r w:rsidR="00F4518A">
              <w:rPr>
                <w:noProof/>
                <w:webHidden/>
              </w:rPr>
              <w:t>60</w:t>
            </w:r>
            <w:r w:rsidR="003E5237">
              <w:rPr>
                <w:noProof/>
                <w:webHidden/>
              </w:rPr>
              <w:fldChar w:fldCharType="end"/>
            </w:r>
          </w:hyperlink>
        </w:p>
        <w:p w14:paraId="07EC93B4" w14:textId="07E39B0B"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65" w:history="1">
            <w:r w:rsidR="003E5237" w:rsidRPr="00033ADA">
              <w:rPr>
                <w:rStyle w:val="Hyperlink"/>
                <w:noProof/>
              </w:rPr>
              <w:t>3.15.</w:t>
            </w:r>
            <w:r w:rsidR="003E5237">
              <w:rPr>
                <w:rFonts w:asciiTheme="minorHAnsi" w:eastAsiaTheme="minorEastAsia" w:hAnsiTheme="minorHAnsi"/>
                <w:noProof/>
                <w:sz w:val="22"/>
                <w:lang w:val="en-US"/>
              </w:rPr>
              <w:tab/>
            </w:r>
            <w:r w:rsidR="003E5237" w:rsidRPr="00033ADA">
              <w:rPr>
                <w:rStyle w:val="Hyperlink"/>
                <w:noProof/>
              </w:rPr>
              <w:t>Giới thiệu Oauth2</w:t>
            </w:r>
            <w:r w:rsidR="003E5237">
              <w:rPr>
                <w:noProof/>
                <w:webHidden/>
              </w:rPr>
              <w:tab/>
            </w:r>
            <w:r w:rsidR="003E5237">
              <w:rPr>
                <w:noProof/>
                <w:webHidden/>
              </w:rPr>
              <w:fldChar w:fldCharType="begin"/>
            </w:r>
            <w:r w:rsidR="003E5237">
              <w:rPr>
                <w:noProof/>
                <w:webHidden/>
              </w:rPr>
              <w:instrText xml:space="preserve"> PAGEREF _Toc87218565 \h </w:instrText>
            </w:r>
            <w:r w:rsidR="003E5237">
              <w:rPr>
                <w:noProof/>
                <w:webHidden/>
              </w:rPr>
            </w:r>
            <w:r w:rsidR="003E5237">
              <w:rPr>
                <w:noProof/>
                <w:webHidden/>
              </w:rPr>
              <w:fldChar w:fldCharType="separate"/>
            </w:r>
            <w:r w:rsidR="00F4518A">
              <w:rPr>
                <w:noProof/>
                <w:webHidden/>
              </w:rPr>
              <w:t>61</w:t>
            </w:r>
            <w:r w:rsidR="003E5237">
              <w:rPr>
                <w:noProof/>
                <w:webHidden/>
              </w:rPr>
              <w:fldChar w:fldCharType="end"/>
            </w:r>
          </w:hyperlink>
        </w:p>
        <w:p w14:paraId="19EB05C8" w14:textId="620E8967"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66" w:history="1">
            <w:r w:rsidR="003E5237" w:rsidRPr="00033ADA">
              <w:rPr>
                <w:rStyle w:val="Hyperlink"/>
                <w:noProof/>
              </w:rPr>
              <w:t>3.15.1.</w:t>
            </w:r>
            <w:r w:rsidR="003E5237">
              <w:rPr>
                <w:rFonts w:asciiTheme="minorHAnsi" w:eastAsiaTheme="minorEastAsia" w:hAnsiTheme="minorHAnsi"/>
                <w:noProof/>
                <w:sz w:val="22"/>
                <w:lang w:val="en-US"/>
              </w:rPr>
              <w:tab/>
            </w:r>
            <w:r w:rsidR="003E5237" w:rsidRPr="00033ADA">
              <w:rPr>
                <w:rStyle w:val="Hyperlink"/>
                <w:noProof/>
              </w:rPr>
              <w:t>OAuth2</w:t>
            </w:r>
            <w:r w:rsidR="003E5237">
              <w:rPr>
                <w:noProof/>
                <w:webHidden/>
              </w:rPr>
              <w:tab/>
            </w:r>
            <w:r w:rsidR="003E5237">
              <w:rPr>
                <w:noProof/>
                <w:webHidden/>
              </w:rPr>
              <w:fldChar w:fldCharType="begin"/>
            </w:r>
            <w:r w:rsidR="003E5237">
              <w:rPr>
                <w:noProof/>
                <w:webHidden/>
              </w:rPr>
              <w:instrText xml:space="preserve"> PAGEREF _Toc87218566 \h </w:instrText>
            </w:r>
            <w:r w:rsidR="003E5237">
              <w:rPr>
                <w:noProof/>
                <w:webHidden/>
              </w:rPr>
            </w:r>
            <w:r w:rsidR="003E5237">
              <w:rPr>
                <w:noProof/>
                <w:webHidden/>
              </w:rPr>
              <w:fldChar w:fldCharType="separate"/>
            </w:r>
            <w:r w:rsidR="00F4518A">
              <w:rPr>
                <w:noProof/>
                <w:webHidden/>
              </w:rPr>
              <w:t>61</w:t>
            </w:r>
            <w:r w:rsidR="003E5237">
              <w:rPr>
                <w:noProof/>
                <w:webHidden/>
              </w:rPr>
              <w:fldChar w:fldCharType="end"/>
            </w:r>
          </w:hyperlink>
        </w:p>
        <w:p w14:paraId="684995A2" w14:textId="78618201"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67" w:history="1">
            <w:r w:rsidR="003E5237" w:rsidRPr="00033ADA">
              <w:rPr>
                <w:rStyle w:val="Hyperlink"/>
                <w:noProof/>
              </w:rPr>
              <w:t>3.15.2.</w:t>
            </w:r>
            <w:r w:rsidR="003E5237">
              <w:rPr>
                <w:rFonts w:asciiTheme="minorHAnsi" w:eastAsiaTheme="minorEastAsia" w:hAnsiTheme="minorHAnsi"/>
                <w:noProof/>
                <w:sz w:val="22"/>
                <w:lang w:val="en-US"/>
              </w:rPr>
              <w:tab/>
            </w:r>
            <w:r w:rsidR="003E5237" w:rsidRPr="00033ADA">
              <w:rPr>
                <w:rStyle w:val="Hyperlink"/>
                <w:noProof/>
              </w:rPr>
              <w:t>Django OAuth Toolkit</w:t>
            </w:r>
            <w:r w:rsidR="003E5237">
              <w:rPr>
                <w:noProof/>
                <w:webHidden/>
              </w:rPr>
              <w:tab/>
            </w:r>
            <w:r w:rsidR="003E5237">
              <w:rPr>
                <w:noProof/>
                <w:webHidden/>
              </w:rPr>
              <w:fldChar w:fldCharType="begin"/>
            </w:r>
            <w:r w:rsidR="003E5237">
              <w:rPr>
                <w:noProof/>
                <w:webHidden/>
              </w:rPr>
              <w:instrText xml:space="preserve"> PAGEREF _Toc87218567 \h </w:instrText>
            </w:r>
            <w:r w:rsidR="003E5237">
              <w:rPr>
                <w:noProof/>
                <w:webHidden/>
              </w:rPr>
            </w:r>
            <w:r w:rsidR="003E5237">
              <w:rPr>
                <w:noProof/>
                <w:webHidden/>
              </w:rPr>
              <w:fldChar w:fldCharType="separate"/>
            </w:r>
            <w:r w:rsidR="00F4518A">
              <w:rPr>
                <w:noProof/>
                <w:webHidden/>
              </w:rPr>
              <w:t>62</w:t>
            </w:r>
            <w:r w:rsidR="003E5237">
              <w:rPr>
                <w:noProof/>
                <w:webHidden/>
              </w:rPr>
              <w:fldChar w:fldCharType="end"/>
            </w:r>
          </w:hyperlink>
        </w:p>
        <w:p w14:paraId="69FE48BB" w14:textId="74247D3A"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68" w:history="1">
            <w:r w:rsidR="003E5237" w:rsidRPr="00033ADA">
              <w:rPr>
                <w:rStyle w:val="Hyperlink"/>
                <w:noProof/>
              </w:rPr>
              <w:t>3.16.</w:t>
            </w:r>
            <w:r w:rsidR="003E5237">
              <w:rPr>
                <w:rFonts w:asciiTheme="minorHAnsi" w:eastAsiaTheme="minorEastAsia" w:hAnsiTheme="minorHAnsi"/>
                <w:noProof/>
                <w:sz w:val="22"/>
                <w:lang w:val="en-US"/>
              </w:rPr>
              <w:tab/>
            </w:r>
            <w:r w:rsidR="003E5237" w:rsidRPr="00033ADA">
              <w:rPr>
                <w:rStyle w:val="Hyperlink"/>
                <w:noProof/>
              </w:rPr>
              <w:t>Cors</w:t>
            </w:r>
            <w:r w:rsidR="003E5237">
              <w:rPr>
                <w:noProof/>
                <w:webHidden/>
              </w:rPr>
              <w:tab/>
            </w:r>
            <w:r w:rsidR="003E5237">
              <w:rPr>
                <w:noProof/>
                <w:webHidden/>
              </w:rPr>
              <w:fldChar w:fldCharType="begin"/>
            </w:r>
            <w:r w:rsidR="003E5237">
              <w:rPr>
                <w:noProof/>
                <w:webHidden/>
              </w:rPr>
              <w:instrText xml:space="preserve"> PAGEREF _Toc87218568 \h </w:instrText>
            </w:r>
            <w:r w:rsidR="003E5237">
              <w:rPr>
                <w:noProof/>
                <w:webHidden/>
              </w:rPr>
            </w:r>
            <w:r w:rsidR="003E5237">
              <w:rPr>
                <w:noProof/>
                <w:webHidden/>
              </w:rPr>
              <w:fldChar w:fldCharType="separate"/>
            </w:r>
            <w:r w:rsidR="00F4518A">
              <w:rPr>
                <w:noProof/>
                <w:webHidden/>
              </w:rPr>
              <w:t>65</w:t>
            </w:r>
            <w:r w:rsidR="003E5237">
              <w:rPr>
                <w:noProof/>
                <w:webHidden/>
              </w:rPr>
              <w:fldChar w:fldCharType="end"/>
            </w:r>
          </w:hyperlink>
        </w:p>
        <w:p w14:paraId="5B3928D1" w14:textId="4FAF863A"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69" w:history="1">
            <w:r w:rsidR="003E5237" w:rsidRPr="00033ADA">
              <w:rPr>
                <w:rStyle w:val="Hyperlink"/>
                <w:noProof/>
              </w:rPr>
              <w:t>3.17.</w:t>
            </w:r>
            <w:r w:rsidR="003E5237">
              <w:rPr>
                <w:rFonts w:asciiTheme="minorHAnsi" w:eastAsiaTheme="minorEastAsia" w:hAnsiTheme="minorHAnsi"/>
                <w:noProof/>
                <w:sz w:val="22"/>
                <w:lang w:val="en-US"/>
              </w:rPr>
              <w:tab/>
            </w:r>
            <w:r w:rsidR="003E5237" w:rsidRPr="00033ADA">
              <w:rPr>
                <w:rStyle w:val="Hyperlink"/>
                <w:noProof/>
              </w:rPr>
              <w:t>Tích hợp Swagger</w:t>
            </w:r>
            <w:r w:rsidR="003E5237">
              <w:rPr>
                <w:noProof/>
                <w:webHidden/>
              </w:rPr>
              <w:tab/>
            </w:r>
            <w:r w:rsidR="003E5237">
              <w:rPr>
                <w:noProof/>
                <w:webHidden/>
              </w:rPr>
              <w:fldChar w:fldCharType="begin"/>
            </w:r>
            <w:r w:rsidR="003E5237">
              <w:rPr>
                <w:noProof/>
                <w:webHidden/>
              </w:rPr>
              <w:instrText xml:space="preserve"> PAGEREF _Toc87218569 \h </w:instrText>
            </w:r>
            <w:r w:rsidR="003E5237">
              <w:rPr>
                <w:noProof/>
                <w:webHidden/>
              </w:rPr>
            </w:r>
            <w:r w:rsidR="003E5237">
              <w:rPr>
                <w:noProof/>
                <w:webHidden/>
              </w:rPr>
              <w:fldChar w:fldCharType="separate"/>
            </w:r>
            <w:r w:rsidR="00F4518A">
              <w:rPr>
                <w:noProof/>
                <w:webHidden/>
              </w:rPr>
              <w:t>66</w:t>
            </w:r>
            <w:r w:rsidR="003E5237">
              <w:rPr>
                <w:noProof/>
                <w:webHidden/>
              </w:rPr>
              <w:fldChar w:fldCharType="end"/>
            </w:r>
          </w:hyperlink>
        </w:p>
        <w:p w14:paraId="3ADFAF92" w14:textId="54ABB073"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70" w:history="1">
            <w:r w:rsidR="003E5237" w:rsidRPr="00033ADA">
              <w:rPr>
                <w:rStyle w:val="Hyperlink"/>
                <w:noProof/>
              </w:rPr>
              <w:t>3.18.</w:t>
            </w:r>
            <w:r w:rsidR="003E5237">
              <w:rPr>
                <w:rFonts w:asciiTheme="minorHAnsi" w:eastAsiaTheme="minorEastAsia" w:hAnsiTheme="minorHAnsi"/>
                <w:noProof/>
                <w:sz w:val="22"/>
                <w:lang w:val="en-US"/>
              </w:rPr>
              <w:tab/>
            </w:r>
            <w:r w:rsidR="003E5237" w:rsidRPr="00033ADA">
              <w:rPr>
                <w:rStyle w:val="Hyperlink"/>
                <w:noProof/>
              </w:rPr>
              <w:t>Cloudinary storage</w:t>
            </w:r>
            <w:r w:rsidR="003E5237">
              <w:rPr>
                <w:noProof/>
                <w:webHidden/>
              </w:rPr>
              <w:tab/>
            </w:r>
            <w:r w:rsidR="003E5237">
              <w:rPr>
                <w:noProof/>
                <w:webHidden/>
              </w:rPr>
              <w:fldChar w:fldCharType="begin"/>
            </w:r>
            <w:r w:rsidR="003E5237">
              <w:rPr>
                <w:noProof/>
                <w:webHidden/>
              </w:rPr>
              <w:instrText xml:space="preserve"> PAGEREF _Toc87218570 \h </w:instrText>
            </w:r>
            <w:r w:rsidR="003E5237">
              <w:rPr>
                <w:noProof/>
                <w:webHidden/>
              </w:rPr>
            </w:r>
            <w:r w:rsidR="003E5237">
              <w:rPr>
                <w:noProof/>
                <w:webHidden/>
              </w:rPr>
              <w:fldChar w:fldCharType="separate"/>
            </w:r>
            <w:r w:rsidR="00F4518A">
              <w:rPr>
                <w:noProof/>
                <w:webHidden/>
              </w:rPr>
              <w:t>68</w:t>
            </w:r>
            <w:r w:rsidR="003E5237">
              <w:rPr>
                <w:noProof/>
                <w:webHidden/>
              </w:rPr>
              <w:fldChar w:fldCharType="end"/>
            </w:r>
          </w:hyperlink>
        </w:p>
        <w:p w14:paraId="325F3F1E" w14:textId="0EF01D05" w:rsidR="003E5237" w:rsidRDefault="00035FFC">
          <w:pPr>
            <w:pStyle w:val="TOC1"/>
            <w:tabs>
              <w:tab w:val="left" w:pos="2107"/>
            </w:tabs>
            <w:rPr>
              <w:rFonts w:asciiTheme="minorHAnsi" w:eastAsiaTheme="minorEastAsia" w:hAnsiTheme="minorHAnsi"/>
              <w:b w:val="0"/>
              <w:noProof/>
              <w:sz w:val="22"/>
            </w:rPr>
          </w:pPr>
          <w:hyperlink w:anchor="_Toc87218571" w:history="1">
            <w:r w:rsidR="003E5237" w:rsidRPr="00033ADA">
              <w:rPr>
                <w:rStyle w:val="Hyperlink"/>
                <w:noProof/>
              </w:rPr>
              <w:t>Chương 4.</w:t>
            </w:r>
            <w:r w:rsidR="003E5237">
              <w:rPr>
                <w:rFonts w:asciiTheme="minorHAnsi" w:eastAsiaTheme="minorEastAsia" w:hAnsiTheme="minorHAnsi"/>
                <w:b w:val="0"/>
                <w:noProof/>
                <w:sz w:val="22"/>
              </w:rPr>
              <w:tab/>
            </w:r>
            <w:r w:rsidR="003E5237" w:rsidRPr="00033ADA">
              <w:rPr>
                <w:rStyle w:val="Hyperlink"/>
                <w:noProof/>
              </w:rPr>
              <w:t>Phân tích hệ thống WMS.PY</w:t>
            </w:r>
            <w:r w:rsidR="003E5237">
              <w:rPr>
                <w:noProof/>
                <w:webHidden/>
              </w:rPr>
              <w:tab/>
            </w:r>
            <w:r w:rsidR="003E5237">
              <w:rPr>
                <w:noProof/>
                <w:webHidden/>
              </w:rPr>
              <w:fldChar w:fldCharType="begin"/>
            </w:r>
            <w:r w:rsidR="003E5237">
              <w:rPr>
                <w:noProof/>
                <w:webHidden/>
              </w:rPr>
              <w:instrText xml:space="preserve"> PAGEREF _Toc87218571 \h </w:instrText>
            </w:r>
            <w:r w:rsidR="003E5237">
              <w:rPr>
                <w:noProof/>
                <w:webHidden/>
              </w:rPr>
            </w:r>
            <w:r w:rsidR="003E5237">
              <w:rPr>
                <w:noProof/>
                <w:webHidden/>
              </w:rPr>
              <w:fldChar w:fldCharType="separate"/>
            </w:r>
            <w:r w:rsidR="00F4518A">
              <w:rPr>
                <w:noProof/>
                <w:webHidden/>
              </w:rPr>
              <w:t>70</w:t>
            </w:r>
            <w:r w:rsidR="003E5237">
              <w:rPr>
                <w:noProof/>
                <w:webHidden/>
              </w:rPr>
              <w:fldChar w:fldCharType="end"/>
            </w:r>
          </w:hyperlink>
        </w:p>
        <w:p w14:paraId="0B053BE4" w14:textId="1007AEE7"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72" w:history="1">
            <w:r w:rsidR="003E5237" w:rsidRPr="00033ADA">
              <w:rPr>
                <w:rStyle w:val="Hyperlink"/>
                <w:noProof/>
              </w:rPr>
              <w:t>4.1.</w:t>
            </w:r>
            <w:r w:rsidR="003E5237">
              <w:rPr>
                <w:rFonts w:asciiTheme="minorHAnsi" w:eastAsiaTheme="minorEastAsia" w:hAnsiTheme="minorHAnsi"/>
                <w:noProof/>
                <w:sz w:val="22"/>
                <w:lang w:val="en-US"/>
              </w:rPr>
              <w:tab/>
            </w:r>
            <w:r w:rsidR="003E5237" w:rsidRPr="00033ADA">
              <w:rPr>
                <w:rStyle w:val="Hyperlink"/>
                <w:noProof/>
              </w:rPr>
              <w:t>Xác định yêu cầu</w:t>
            </w:r>
            <w:r w:rsidR="003E5237">
              <w:rPr>
                <w:noProof/>
                <w:webHidden/>
              </w:rPr>
              <w:tab/>
            </w:r>
            <w:r w:rsidR="003E5237">
              <w:rPr>
                <w:noProof/>
                <w:webHidden/>
              </w:rPr>
              <w:fldChar w:fldCharType="begin"/>
            </w:r>
            <w:r w:rsidR="003E5237">
              <w:rPr>
                <w:noProof/>
                <w:webHidden/>
              </w:rPr>
              <w:instrText xml:space="preserve"> PAGEREF _Toc87218572 \h </w:instrText>
            </w:r>
            <w:r w:rsidR="003E5237">
              <w:rPr>
                <w:noProof/>
                <w:webHidden/>
              </w:rPr>
            </w:r>
            <w:r w:rsidR="003E5237">
              <w:rPr>
                <w:noProof/>
                <w:webHidden/>
              </w:rPr>
              <w:fldChar w:fldCharType="separate"/>
            </w:r>
            <w:r w:rsidR="00F4518A">
              <w:rPr>
                <w:noProof/>
                <w:webHidden/>
              </w:rPr>
              <w:t>70</w:t>
            </w:r>
            <w:r w:rsidR="003E5237">
              <w:rPr>
                <w:noProof/>
                <w:webHidden/>
              </w:rPr>
              <w:fldChar w:fldCharType="end"/>
            </w:r>
          </w:hyperlink>
        </w:p>
        <w:p w14:paraId="62D75312" w14:textId="127D53C1"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73" w:history="1">
            <w:r w:rsidR="003E5237" w:rsidRPr="00033ADA">
              <w:rPr>
                <w:rStyle w:val="Hyperlink"/>
                <w:noProof/>
              </w:rPr>
              <w:t>4.2.</w:t>
            </w:r>
            <w:r w:rsidR="003E5237">
              <w:rPr>
                <w:rFonts w:asciiTheme="minorHAnsi" w:eastAsiaTheme="minorEastAsia" w:hAnsiTheme="minorHAnsi"/>
                <w:noProof/>
                <w:sz w:val="22"/>
                <w:lang w:val="en-US"/>
              </w:rPr>
              <w:tab/>
            </w:r>
            <w:r w:rsidR="003E5237" w:rsidRPr="00033ADA">
              <w:rPr>
                <w:rStyle w:val="Hyperlink"/>
                <w:noProof/>
              </w:rPr>
              <w:t>Tổng quan nghiệp vụ hệ thống</w:t>
            </w:r>
            <w:r w:rsidR="003E5237">
              <w:rPr>
                <w:noProof/>
                <w:webHidden/>
              </w:rPr>
              <w:tab/>
            </w:r>
            <w:r w:rsidR="003E5237">
              <w:rPr>
                <w:noProof/>
                <w:webHidden/>
              </w:rPr>
              <w:fldChar w:fldCharType="begin"/>
            </w:r>
            <w:r w:rsidR="003E5237">
              <w:rPr>
                <w:noProof/>
                <w:webHidden/>
              </w:rPr>
              <w:instrText xml:space="preserve"> PAGEREF _Toc87218573 \h </w:instrText>
            </w:r>
            <w:r w:rsidR="003E5237">
              <w:rPr>
                <w:noProof/>
                <w:webHidden/>
              </w:rPr>
            </w:r>
            <w:r w:rsidR="003E5237">
              <w:rPr>
                <w:noProof/>
                <w:webHidden/>
              </w:rPr>
              <w:fldChar w:fldCharType="separate"/>
            </w:r>
            <w:r w:rsidR="00F4518A">
              <w:rPr>
                <w:noProof/>
                <w:webHidden/>
              </w:rPr>
              <w:t>71</w:t>
            </w:r>
            <w:r w:rsidR="003E5237">
              <w:rPr>
                <w:noProof/>
                <w:webHidden/>
              </w:rPr>
              <w:fldChar w:fldCharType="end"/>
            </w:r>
          </w:hyperlink>
        </w:p>
        <w:p w14:paraId="799AD10C" w14:textId="07572549"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74" w:history="1">
            <w:r w:rsidR="003E5237" w:rsidRPr="00033ADA">
              <w:rPr>
                <w:rStyle w:val="Hyperlink"/>
                <w:noProof/>
              </w:rPr>
              <w:t>4.3.</w:t>
            </w:r>
            <w:r w:rsidR="003E5237">
              <w:rPr>
                <w:rFonts w:asciiTheme="minorHAnsi" w:eastAsiaTheme="minorEastAsia" w:hAnsiTheme="minorHAnsi"/>
                <w:noProof/>
                <w:sz w:val="22"/>
                <w:lang w:val="en-US"/>
              </w:rPr>
              <w:tab/>
            </w:r>
            <w:r w:rsidR="003E5237" w:rsidRPr="00033ADA">
              <w:rPr>
                <w:rStyle w:val="Hyperlink"/>
                <w:noProof/>
              </w:rPr>
              <w:t>Phân tích yêu cầu</w:t>
            </w:r>
            <w:r w:rsidR="003E5237">
              <w:rPr>
                <w:noProof/>
                <w:webHidden/>
              </w:rPr>
              <w:tab/>
            </w:r>
            <w:r w:rsidR="003E5237">
              <w:rPr>
                <w:noProof/>
                <w:webHidden/>
              </w:rPr>
              <w:fldChar w:fldCharType="begin"/>
            </w:r>
            <w:r w:rsidR="003E5237">
              <w:rPr>
                <w:noProof/>
                <w:webHidden/>
              </w:rPr>
              <w:instrText xml:space="preserve"> PAGEREF _Toc87218574 \h </w:instrText>
            </w:r>
            <w:r w:rsidR="003E5237">
              <w:rPr>
                <w:noProof/>
                <w:webHidden/>
              </w:rPr>
            </w:r>
            <w:r w:rsidR="003E5237">
              <w:rPr>
                <w:noProof/>
                <w:webHidden/>
              </w:rPr>
              <w:fldChar w:fldCharType="separate"/>
            </w:r>
            <w:r w:rsidR="00F4518A">
              <w:rPr>
                <w:noProof/>
                <w:webHidden/>
              </w:rPr>
              <w:t>74</w:t>
            </w:r>
            <w:r w:rsidR="003E5237">
              <w:rPr>
                <w:noProof/>
                <w:webHidden/>
              </w:rPr>
              <w:fldChar w:fldCharType="end"/>
            </w:r>
          </w:hyperlink>
        </w:p>
        <w:p w14:paraId="4352AEB2" w14:textId="7D255B40"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75" w:history="1">
            <w:r w:rsidR="003E5237" w:rsidRPr="00033ADA">
              <w:rPr>
                <w:rStyle w:val="Hyperlink"/>
                <w:noProof/>
              </w:rPr>
              <w:t>4.4.</w:t>
            </w:r>
            <w:r w:rsidR="003E5237">
              <w:rPr>
                <w:rFonts w:asciiTheme="minorHAnsi" w:eastAsiaTheme="minorEastAsia" w:hAnsiTheme="minorHAnsi"/>
                <w:noProof/>
                <w:sz w:val="22"/>
                <w:lang w:val="en-US"/>
              </w:rPr>
              <w:tab/>
            </w:r>
            <w:r w:rsidR="003E5237" w:rsidRPr="00033ADA">
              <w:rPr>
                <w:rStyle w:val="Hyperlink"/>
                <w:noProof/>
              </w:rPr>
              <w:t>Thiết kế cơ sở dữ liệu</w:t>
            </w:r>
            <w:r w:rsidR="003E5237">
              <w:rPr>
                <w:noProof/>
                <w:webHidden/>
              </w:rPr>
              <w:tab/>
            </w:r>
            <w:r w:rsidR="003E5237">
              <w:rPr>
                <w:noProof/>
                <w:webHidden/>
              </w:rPr>
              <w:fldChar w:fldCharType="begin"/>
            </w:r>
            <w:r w:rsidR="003E5237">
              <w:rPr>
                <w:noProof/>
                <w:webHidden/>
              </w:rPr>
              <w:instrText xml:space="preserve"> PAGEREF _Toc87218575 \h </w:instrText>
            </w:r>
            <w:r w:rsidR="003E5237">
              <w:rPr>
                <w:noProof/>
                <w:webHidden/>
              </w:rPr>
            </w:r>
            <w:r w:rsidR="003E5237">
              <w:rPr>
                <w:noProof/>
                <w:webHidden/>
              </w:rPr>
              <w:fldChar w:fldCharType="separate"/>
            </w:r>
            <w:r w:rsidR="00F4518A">
              <w:rPr>
                <w:noProof/>
                <w:webHidden/>
              </w:rPr>
              <w:t>76</w:t>
            </w:r>
            <w:r w:rsidR="003E5237">
              <w:rPr>
                <w:noProof/>
                <w:webHidden/>
              </w:rPr>
              <w:fldChar w:fldCharType="end"/>
            </w:r>
          </w:hyperlink>
        </w:p>
        <w:p w14:paraId="5604CDE3" w14:textId="5CDE80A3"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76" w:history="1">
            <w:r w:rsidR="003E5237" w:rsidRPr="00033ADA">
              <w:rPr>
                <w:rStyle w:val="Hyperlink"/>
                <w:noProof/>
              </w:rPr>
              <w:t>4.4.1.</w:t>
            </w:r>
            <w:r w:rsidR="003E5237">
              <w:rPr>
                <w:rFonts w:asciiTheme="minorHAnsi" w:eastAsiaTheme="minorEastAsia" w:hAnsiTheme="minorHAnsi"/>
                <w:noProof/>
                <w:sz w:val="22"/>
                <w:lang w:val="en-US"/>
              </w:rPr>
              <w:tab/>
            </w:r>
            <w:r w:rsidR="003E5237" w:rsidRPr="00033ADA">
              <w:rPr>
                <w:rStyle w:val="Hyperlink"/>
                <w:noProof/>
              </w:rPr>
              <w:t>Bảng tài khoản người dùng – User</w:t>
            </w:r>
            <w:r w:rsidR="003E5237">
              <w:rPr>
                <w:noProof/>
                <w:webHidden/>
              </w:rPr>
              <w:tab/>
            </w:r>
            <w:r w:rsidR="003E5237">
              <w:rPr>
                <w:noProof/>
                <w:webHidden/>
              </w:rPr>
              <w:fldChar w:fldCharType="begin"/>
            </w:r>
            <w:r w:rsidR="003E5237">
              <w:rPr>
                <w:noProof/>
                <w:webHidden/>
              </w:rPr>
              <w:instrText xml:space="preserve"> PAGEREF _Toc87218576 \h </w:instrText>
            </w:r>
            <w:r w:rsidR="003E5237">
              <w:rPr>
                <w:noProof/>
                <w:webHidden/>
              </w:rPr>
            </w:r>
            <w:r w:rsidR="003E5237">
              <w:rPr>
                <w:noProof/>
                <w:webHidden/>
              </w:rPr>
              <w:fldChar w:fldCharType="separate"/>
            </w:r>
            <w:r w:rsidR="00F4518A">
              <w:rPr>
                <w:noProof/>
                <w:webHidden/>
              </w:rPr>
              <w:t>76</w:t>
            </w:r>
            <w:r w:rsidR="003E5237">
              <w:rPr>
                <w:noProof/>
                <w:webHidden/>
              </w:rPr>
              <w:fldChar w:fldCharType="end"/>
            </w:r>
          </w:hyperlink>
        </w:p>
        <w:p w14:paraId="115B5489" w14:textId="0F1C09E9"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77" w:history="1">
            <w:r w:rsidR="003E5237" w:rsidRPr="00033ADA">
              <w:rPr>
                <w:rStyle w:val="Hyperlink"/>
                <w:noProof/>
              </w:rPr>
              <w:t>4.4.2.</w:t>
            </w:r>
            <w:r w:rsidR="003E5237">
              <w:rPr>
                <w:rFonts w:asciiTheme="minorHAnsi" w:eastAsiaTheme="minorEastAsia" w:hAnsiTheme="minorHAnsi"/>
                <w:noProof/>
                <w:sz w:val="22"/>
                <w:lang w:val="en-US"/>
              </w:rPr>
              <w:tab/>
            </w:r>
            <w:r w:rsidR="003E5237" w:rsidRPr="00033ADA">
              <w:rPr>
                <w:rStyle w:val="Hyperlink"/>
                <w:noProof/>
              </w:rPr>
              <w:t>Bảng nhà cung cấp – Supplier</w:t>
            </w:r>
            <w:r w:rsidR="003E5237">
              <w:rPr>
                <w:noProof/>
                <w:webHidden/>
              </w:rPr>
              <w:tab/>
            </w:r>
            <w:r w:rsidR="003E5237">
              <w:rPr>
                <w:noProof/>
                <w:webHidden/>
              </w:rPr>
              <w:fldChar w:fldCharType="begin"/>
            </w:r>
            <w:r w:rsidR="003E5237">
              <w:rPr>
                <w:noProof/>
                <w:webHidden/>
              </w:rPr>
              <w:instrText xml:space="preserve"> PAGEREF _Toc87218577 \h </w:instrText>
            </w:r>
            <w:r w:rsidR="003E5237">
              <w:rPr>
                <w:noProof/>
                <w:webHidden/>
              </w:rPr>
            </w:r>
            <w:r w:rsidR="003E5237">
              <w:rPr>
                <w:noProof/>
                <w:webHidden/>
              </w:rPr>
              <w:fldChar w:fldCharType="separate"/>
            </w:r>
            <w:r w:rsidR="00F4518A">
              <w:rPr>
                <w:noProof/>
                <w:webHidden/>
              </w:rPr>
              <w:t>77</w:t>
            </w:r>
            <w:r w:rsidR="003E5237">
              <w:rPr>
                <w:noProof/>
                <w:webHidden/>
              </w:rPr>
              <w:fldChar w:fldCharType="end"/>
            </w:r>
          </w:hyperlink>
        </w:p>
        <w:p w14:paraId="77C6C1CA" w14:textId="762E6751"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78" w:history="1">
            <w:r w:rsidR="003E5237" w:rsidRPr="00033ADA">
              <w:rPr>
                <w:rStyle w:val="Hyperlink"/>
                <w:noProof/>
              </w:rPr>
              <w:t>4.4.3.</w:t>
            </w:r>
            <w:r w:rsidR="003E5237">
              <w:rPr>
                <w:rFonts w:asciiTheme="minorHAnsi" w:eastAsiaTheme="minorEastAsia" w:hAnsiTheme="minorHAnsi"/>
                <w:noProof/>
                <w:sz w:val="22"/>
                <w:lang w:val="en-US"/>
              </w:rPr>
              <w:tab/>
            </w:r>
            <w:r w:rsidR="003E5237" w:rsidRPr="00033ADA">
              <w:rPr>
                <w:rStyle w:val="Hyperlink"/>
                <w:noProof/>
              </w:rPr>
              <w:t>Bảng sản phẩm – Item</w:t>
            </w:r>
            <w:r w:rsidR="003E5237">
              <w:rPr>
                <w:noProof/>
                <w:webHidden/>
              </w:rPr>
              <w:tab/>
            </w:r>
            <w:r w:rsidR="003E5237">
              <w:rPr>
                <w:noProof/>
                <w:webHidden/>
              </w:rPr>
              <w:fldChar w:fldCharType="begin"/>
            </w:r>
            <w:r w:rsidR="003E5237">
              <w:rPr>
                <w:noProof/>
                <w:webHidden/>
              </w:rPr>
              <w:instrText xml:space="preserve"> PAGEREF _Toc87218578 \h </w:instrText>
            </w:r>
            <w:r w:rsidR="003E5237">
              <w:rPr>
                <w:noProof/>
                <w:webHidden/>
              </w:rPr>
            </w:r>
            <w:r w:rsidR="003E5237">
              <w:rPr>
                <w:noProof/>
                <w:webHidden/>
              </w:rPr>
              <w:fldChar w:fldCharType="separate"/>
            </w:r>
            <w:r w:rsidR="00F4518A">
              <w:rPr>
                <w:noProof/>
                <w:webHidden/>
              </w:rPr>
              <w:t>77</w:t>
            </w:r>
            <w:r w:rsidR="003E5237">
              <w:rPr>
                <w:noProof/>
                <w:webHidden/>
              </w:rPr>
              <w:fldChar w:fldCharType="end"/>
            </w:r>
          </w:hyperlink>
        </w:p>
        <w:p w14:paraId="1F05612A" w14:textId="4B2A25B8"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79" w:history="1">
            <w:r w:rsidR="003E5237" w:rsidRPr="00033ADA">
              <w:rPr>
                <w:rStyle w:val="Hyperlink"/>
                <w:noProof/>
              </w:rPr>
              <w:t>4.4.4.</w:t>
            </w:r>
            <w:r w:rsidR="003E5237">
              <w:rPr>
                <w:rFonts w:asciiTheme="minorHAnsi" w:eastAsiaTheme="minorEastAsia" w:hAnsiTheme="minorHAnsi"/>
                <w:noProof/>
                <w:sz w:val="22"/>
                <w:lang w:val="en-US"/>
              </w:rPr>
              <w:tab/>
            </w:r>
            <w:r w:rsidR="003E5237" w:rsidRPr="00033ADA">
              <w:rPr>
                <w:rStyle w:val="Hyperlink"/>
                <w:noProof/>
              </w:rPr>
              <w:t>Bảng dãy kệ hàng – Row Location</w:t>
            </w:r>
            <w:r w:rsidR="003E5237">
              <w:rPr>
                <w:noProof/>
                <w:webHidden/>
              </w:rPr>
              <w:tab/>
            </w:r>
            <w:r w:rsidR="003E5237">
              <w:rPr>
                <w:noProof/>
                <w:webHidden/>
              </w:rPr>
              <w:fldChar w:fldCharType="begin"/>
            </w:r>
            <w:r w:rsidR="003E5237">
              <w:rPr>
                <w:noProof/>
                <w:webHidden/>
              </w:rPr>
              <w:instrText xml:space="preserve"> PAGEREF _Toc87218579 \h </w:instrText>
            </w:r>
            <w:r w:rsidR="003E5237">
              <w:rPr>
                <w:noProof/>
                <w:webHidden/>
              </w:rPr>
            </w:r>
            <w:r w:rsidR="003E5237">
              <w:rPr>
                <w:noProof/>
                <w:webHidden/>
              </w:rPr>
              <w:fldChar w:fldCharType="separate"/>
            </w:r>
            <w:r w:rsidR="00F4518A">
              <w:rPr>
                <w:noProof/>
                <w:webHidden/>
              </w:rPr>
              <w:t>78</w:t>
            </w:r>
            <w:r w:rsidR="003E5237">
              <w:rPr>
                <w:noProof/>
                <w:webHidden/>
              </w:rPr>
              <w:fldChar w:fldCharType="end"/>
            </w:r>
          </w:hyperlink>
        </w:p>
        <w:p w14:paraId="2C6D489F" w14:textId="5A541E92"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80" w:history="1">
            <w:r w:rsidR="003E5237" w:rsidRPr="00033ADA">
              <w:rPr>
                <w:rStyle w:val="Hyperlink"/>
                <w:noProof/>
              </w:rPr>
              <w:t>4.4.5.</w:t>
            </w:r>
            <w:r w:rsidR="003E5237">
              <w:rPr>
                <w:rFonts w:asciiTheme="minorHAnsi" w:eastAsiaTheme="minorEastAsia" w:hAnsiTheme="minorHAnsi"/>
                <w:noProof/>
                <w:sz w:val="22"/>
                <w:lang w:val="en-US"/>
              </w:rPr>
              <w:tab/>
            </w:r>
            <w:r w:rsidR="003E5237" w:rsidRPr="00033ADA">
              <w:rPr>
                <w:rStyle w:val="Hyperlink"/>
                <w:noProof/>
              </w:rPr>
              <w:t>Bảng cột kệ hàng – Shelf Column</w:t>
            </w:r>
            <w:r w:rsidR="003E5237">
              <w:rPr>
                <w:noProof/>
                <w:webHidden/>
              </w:rPr>
              <w:tab/>
            </w:r>
            <w:r w:rsidR="003E5237">
              <w:rPr>
                <w:noProof/>
                <w:webHidden/>
              </w:rPr>
              <w:fldChar w:fldCharType="begin"/>
            </w:r>
            <w:r w:rsidR="003E5237">
              <w:rPr>
                <w:noProof/>
                <w:webHidden/>
              </w:rPr>
              <w:instrText xml:space="preserve"> PAGEREF _Toc87218580 \h </w:instrText>
            </w:r>
            <w:r w:rsidR="003E5237">
              <w:rPr>
                <w:noProof/>
                <w:webHidden/>
              </w:rPr>
            </w:r>
            <w:r w:rsidR="003E5237">
              <w:rPr>
                <w:noProof/>
                <w:webHidden/>
              </w:rPr>
              <w:fldChar w:fldCharType="separate"/>
            </w:r>
            <w:r w:rsidR="00F4518A">
              <w:rPr>
                <w:noProof/>
                <w:webHidden/>
              </w:rPr>
              <w:t>78</w:t>
            </w:r>
            <w:r w:rsidR="003E5237">
              <w:rPr>
                <w:noProof/>
                <w:webHidden/>
              </w:rPr>
              <w:fldChar w:fldCharType="end"/>
            </w:r>
          </w:hyperlink>
        </w:p>
        <w:p w14:paraId="7787D6B9" w14:textId="5D5536FB"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81" w:history="1">
            <w:r w:rsidR="003E5237" w:rsidRPr="00033ADA">
              <w:rPr>
                <w:rStyle w:val="Hyperlink"/>
                <w:noProof/>
              </w:rPr>
              <w:t>4.4.6.</w:t>
            </w:r>
            <w:r w:rsidR="003E5237">
              <w:rPr>
                <w:rFonts w:asciiTheme="minorHAnsi" w:eastAsiaTheme="minorEastAsia" w:hAnsiTheme="minorHAnsi"/>
                <w:noProof/>
                <w:sz w:val="22"/>
                <w:lang w:val="en-US"/>
              </w:rPr>
              <w:tab/>
            </w:r>
            <w:r w:rsidR="003E5237" w:rsidRPr="00033ADA">
              <w:rPr>
                <w:rStyle w:val="Hyperlink"/>
                <w:noProof/>
              </w:rPr>
              <w:t>Bảng tầng kệ hàng – Floor Column</w:t>
            </w:r>
            <w:r w:rsidR="003E5237">
              <w:rPr>
                <w:noProof/>
                <w:webHidden/>
              </w:rPr>
              <w:tab/>
            </w:r>
            <w:r w:rsidR="003E5237">
              <w:rPr>
                <w:noProof/>
                <w:webHidden/>
              </w:rPr>
              <w:fldChar w:fldCharType="begin"/>
            </w:r>
            <w:r w:rsidR="003E5237">
              <w:rPr>
                <w:noProof/>
                <w:webHidden/>
              </w:rPr>
              <w:instrText xml:space="preserve"> PAGEREF _Toc87218581 \h </w:instrText>
            </w:r>
            <w:r w:rsidR="003E5237">
              <w:rPr>
                <w:noProof/>
                <w:webHidden/>
              </w:rPr>
            </w:r>
            <w:r w:rsidR="003E5237">
              <w:rPr>
                <w:noProof/>
                <w:webHidden/>
              </w:rPr>
              <w:fldChar w:fldCharType="separate"/>
            </w:r>
            <w:r w:rsidR="00F4518A">
              <w:rPr>
                <w:noProof/>
                <w:webHidden/>
              </w:rPr>
              <w:t>78</w:t>
            </w:r>
            <w:r w:rsidR="003E5237">
              <w:rPr>
                <w:noProof/>
                <w:webHidden/>
              </w:rPr>
              <w:fldChar w:fldCharType="end"/>
            </w:r>
          </w:hyperlink>
        </w:p>
        <w:p w14:paraId="314564AE" w14:textId="28EEFDBB"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82" w:history="1">
            <w:r w:rsidR="003E5237" w:rsidRPr="00033ADA">
              <w:rPr>
                <w:rStyle w:val="Hyperlink"/>
                <w:noProof/>
              </w:rPr>
              <w:t>4.4.7.</w:t>
            </w:r>
            <w:r w:rsidR="003E5237">
              <w:rPr>
                <w:rFonts w:asciiTheme="minorHAnsi" w:eastAsiaTheme="minorEastAsia" w:hAnsiTheme="minorHAnsi"/>
                <w:noProof/>
                <w:sz w:val="22"/>
                <w:lang w:val="en-US"/>
              </w:rPr>
              <w:tab/>
            </w:r>
            <w:r w:rsidR="003E5237" w:rsidRPr="00033ADA">
              <w:rPr>
                <w:rStyle w:val="Hyperlink"/>
                <w:noProof/>
              </w:rPr>
              <w:t>Bảng vị trí – Location</w:t>
            </w:r>
            <w:r w:rsidR="003E5237">
              <w:rPr>
                <w:noProof/>
                <w:webHidden/>
              </w:rPr>
              <w:tab/>
            </w:r>
            <w:r w:rsidR="003E5237">
              <w:rPr>
                <w:noProof/>
                <w:webHidden/>
              </w:rPr>
              <w:fldChar w:fldCharType="begin"/>
            </w:r>
            <w:r w:rsidR="003E5237">
              <w:rPr>
                <w:noProof/>
                <w:webHidden/>
              </w:rPr>
              <w:instrText xml:space="preserve"> PAGEREF _Toc87218582 \h </w:instrText>
            </w:r>
            <w:r w:rsidR="003E5237">
              <w:rPr>
                <w:noProof/>
                <w:webHidden/>
              </w:rPr>
            </w:r>
            <w:r w:rsidR="003E5237">
              <w:rPr>
                <w:noProof/>
                <w:webHidden/>
              </w:rPr>
              <w:fldChar w:fldCharType="separate"/>
            </w:r>
            <w:r w:rsidR="00F4518A">
              <w:rPr>
                <w:noProof/>
                <w:webHidden/>
              </w:rPr>
              <w:t>79</w:t>
            </w:r>
            <w:r w:rsidR="003E5237">
              <w:rPr>
                <w:noProof/>
                <w:webHidden/>
              </w:rPr>
              <w:fldChar w:fldCharType="end"/>
            </w:r>
          </w:hyperlink>
        </w:p>
        <w:p w14:paraId="4E342939" w14:textId="32AAD2EA"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83" w:history="1">
            <w:r w:rsidR="003E5237" w:rsidRPr="00033ADA">
              <w:rPr>
                <w:rStyle w:val="Hyperlink"/>
                <w:noProof/>
              </w:rPr>
              <w:t>4.4.8.</w:t>
            </w:r>
            <w:r w:rsidR="003E5237">
              <w:rPr>
                <w:rFonts w:asciiTheme="minorHAnsi" w:eastAsiaTheme="minorEastAsia" w:hAnsiTheme="minorHAnsi"/>
                <w:noProof/>
                <w:sz w:val="22"/>
                <w:lang w:val="en-US"/>
              </w:rPr>
              <w:tab/>
            </w:r>
            <w:r w:rsidR="003E5237" w:rsidRPr="00033ADA">
              <w:rPr>
                <w:rStyle w:val="Hyperlink"/>
                <w:noProof/>
              </w:rPr>
              <w:t>Bảng sản phẩm tại vị trí – Item Location</w:t>
            </w:r>
            <w:r w:rsidR="003E5237">
              <w:rPr>
                <w:noProof/>
                <w:webHidden/>
              </w:rPr>
              <w:tab/>
            </w:r>
            <w:r w:rsidR="003E5237">
              <w:rPr>
                <w:noProof/>
                <w:webHidden/>
              </w:rPr>
              <w:fldChar w:fldCharType="begin"/>
            </w:r>
            <w:r w:rsidR="003E5237">
              <w:rPr>
                <w:noProof/>
                <w:webHidden/>
              </w:rPr>
              <w:instrText xml:space="preserve"> PAGEREF _Toc87218583 \h </w:instrText>
            </w:r>
            <w:r w:rsidR="003E5237">
              <w:rPr>
                <w:noProof/>
                <w:webHidden/>
              </w:rPr>
            </w:r>
            <w:r w:rsidR="003E5237">
              <w:rPr>
                <w:noProof/>
                <w:webHidden/>
              </w:rPr>
              <w:fldChar w:fldCharType="separate"/>
            </w:r>
            <w:r w:rsidR="00F4518A">
              <w:rPr>
                <w:noProof/>
                <w:webHidden/>
              </w:rPr>
              <w:t>79</w:t>
            </w:r>
            <w:r w:rsidR="003E5237">
              <w:rPr>
                <w:noProof/>
                <w:webHidden/>
              </w:rPr>
              <w:fldChar w:fldCharType="end"/>
            </w:r>
          </w:hyperlink>
        </w:p>
        <w:p w14:paraId="421E4A85" w14:textId="01BFE90B"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84" w:history="1">
            <w:r w:rsidR="003E5237" w:rsidRPr="00033ADA">
              <w:rPr>
                <w:rStyle w:val="Hyperlink"/>
                <w:noProof/>
              </w:rPr>
              <w:t>4.4.9.</w:t>
            </w:r>
            <w:r w:rsidR="003E5237">
              <w:rPr>
                <w:rFonts w:asciiTheme="minorHAnsi" w:eastAsiaTheme="minorEastAsia" w:hAnsiTheme="minorHAnsi"/>
                <w:noProof/>
                <w:sz w:val="22"/>
                <w:lang w:val="en-US"/>
              </w:rPr>
              <w:tab/>
            </w:r>
            <w:r w:rsidR="003E5237" w:rsidRPr="00033ADA">
              <w:rPr>
                <w:rStyle w:val="Hyperlink"/>
                <w:noProof/>
              </w:rPr>
              <w:t>Bảng đơn nhập – PO</w:t>
            </w:r>
            <w:r w:rsidR="003E5237">
              <w:rPr>
                <w:noProof/>
                <w:webHidden/>
              </w:rPr>
              <w:tab/>
            </w:r>
            <w:r w:rsidR="003E5237">
              <w:rPr>
                <w:noProof/>
                <w:webHidden/>
              </w:rPr>
              <w:fldChar w:fldCharType="begin"/>
            </w:r>
            <w:r w:rsidR="003E5237">
              <w:rPr>
                <w:noProof/>
                <w:webHidden/>
              </w:rPr>
              <w:instrText xml:space="preserve"> PAGEREF _Toc87218584 \h </w:instrText>
            </w:r>
            <w:r w:rsidR="003E5237">
              <w:rPr>
                <w:noProof/>
                <w:webHidden/>
              </w:rPr>
            </w:r>
            <w:r w:rsidR="003E5237">
              <w:rPr>
                <w:noProof/>
                <w:webHidden/>
              </w:rPr>
              <w:fldChar w:fldCharType="separate"/>
            </w:r>
            <w:r w:rsidR="00F4518A">
              <w:rPr>
                <w:noProof/>
                <w:webHidden/>
              </w:rPr>
              <w:t>80</w:t>
            </w:r>
            <w:r w:rsidR="003E5237">
              <w:rPr>
                <w:noProof/>
                <w:webHidden/>
              </w:rPr>
              <w:fldChar w:fldCharType="end"/>
            </w:r>
          </w:hyperlink>
        </w:p>
        <w:p w14:paraId="1F1DAFDA" w14:textId="7F1E4CD2"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85" w:history="1">
            <w:r w:rsidR="003E5237" w:rsidRPr="00033ADA">
              <w:rPr>
                <w:rStyle w:val="Hyperlink"/>
                <w:noProof/>
              </w:rPr>
              <w:t>4.4.10.</w:t>
            </w:r>
            <w:r w:rsidR="003E5237">
              <w:rPr>
                <w:rFonts w:asciiTheme="minorHAnsi" w:eastAsiaTheme="minorEastAsia" w:hAnsiTheme="minorHAnsi"/>
                <w:noProof/>
                <w:sz w:val="22"/>
                <w:lang w:val="en-US"/>
              </w:rPr>
              <w:tab/>
            </w:r>
            <w:r w:rsidR="003E5237" w:rsidRPr="00033ADA">
              <w:rPr>
                <w:rStyle w:val="Hyperlink"/>
                <w:noProof/>
              </w:rPr>
              <w:t>Bảng chi tiết đơn nhập – PO Detail</w:t>
            </w:r>
            <w:r w:rsidR="003E5237">
              <w:rPr>
                <w:noProof/>
                <w:webHidden/>
              </w:rPr>
              <w:tab/>
            </w:r>
            <w:r w:rsidR="003E5237">
              <w:rPr>
                <w:noProof/>
                <w:webHidden/>
              </w:rPr>
              <w:fldChar w:fldCharType="begin"/>
            </w:r>
            <w:r w:rsidR="003E5237">
              <w:rPr>
                <w:noProof/>
                <w:webHidden/>
              </w:rPr>
              <w:instrText xml:space="preserve"> PAGEREF _Toc87218585 \h </w:instrText>
            </w:r>
            <w:r w:rsidR="003E5237">
              <w:rPr>
                <w:noProof/>
                <w:webHidden/>
              </w:rPr>
            </w:r>
            <w:r w:rsidR="003E5237">
              <w:rPr>
                <w:noProof/>
                <w:webHidden/>
              </w:rPr>
              <w:fldChar w:fldCharType="separate"/>
            </w:r>
            <w:r w:rsidR="00F4518A">
              <w:rPr>
                <w:noProof/>
                <w:webHidden/>
              </w:rPr>
              <w:t>80</w:t>
            </w:r>
            <w:r w:rsidR="003E5237">
              <w:rPr>
                <w:noProof/>
                <w:webHidden/>
              </w:rPr>
              <w:fldChar w:fldCharType="end"/>
            </w:r>
          </w:hyperlink>
        </w:p>
        <w:p w14:paraId="50F00860" w14:textId="357D3A8D"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86" w:history="1">
            <w:r w:rsidR="003E5237" w:rsidRPr="00033ADA">
              <w:rPr>
                <w:rStyle w:val="Hyperlink"/>
                <w:noProof/>
              </w:rPr>
              <w:t>4.4.11.</w:t>
            </w:r>
            <w:r w:rsidR="003E5237">
              <w:rPr>
                <w:rFonts w:asciiTheme="minorHAnsi" w:eastAsiaTheme="minorEastAsia" w:hAnsiTheme="minorHAnsi"/>
                <w:noProof/>
                <w:sz w:val="22"/>
                <w:lang w:val="en-US"/>
              </w:rPr>
              <w:tab/>
            </w:r>
            <w:r w:rsidR="003E5237" w:rsidRPr="00033ADA">
              <w:rPr>
                <w:rStyle w:val="Hyperlink"/>
                <w:noProof/>
              </w:rPr>
              <w:t>Bảng đơn xuất – SO</w:t>
            </w:r>
            <w:r w:rsidR="003E5237">
              <w:rPr>
                <w:noProof/>
                <w:webHidden/>
              </w:rPr>
              <w:tab/>
            </w:r>
            <w:r w:rsidR="003E5237">
              <w:rPr>
                <w:noProof/>
                <w:webHidden/>
              </w:rPr>
              <w:fldChar w:fldCharType="begin"/>
            </w:r>
            <w:r w:rsidR="003E5237">
              <w:rPr>
                <w:noProof/>
                <w:webHidden/>
              </w:rPr>
              <w:instrText xml:space="preserve"> PAGEREF _Toc87218586 \h </w:instrText>
            </w:r>
            <w:r w:rsidR="003E5237">
              <w:rPr>
                <w:noProof/>
                <w:webHidden/>
              </w:rPr>
            </w:r>
            <w:r w:rsidR="003E5237">
              <w:rPr>
                <w:noProof/>
                <w:webHidden/>
              </w:rPr>
              <w:fldChar w:fldCharType="separate"/>
            </w:r>
            <w:r w:rsidR="00F4518A">
              <w:rPr>
                <w:noProof/>
                <w:webHidden/>
              </w:rPr>
              <w:t>81</w:t>
            </w:r>
            <w:r w:rsidR="003E5237">
              <w:rPr>
                <w:noProof/>
                <w:webHidden/>
              </w:rPr>
              <w:fldChar w:fldCharType="end"/>
            </w:r>
          </w:hyperlink>
        </w:p>
        <w:p w14:paraId="237E1DF9" w14:textId="3559098E"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87" w:history="1">
            <w:r w:rsidR="003E5237" w:rsidRPr="00033ADA">
              <w:rPr>
                <w:rStyle w:val="Hyperlink"/>
                <w:noProof/>
              </w:rPr>
              <w:t>4.4.12.</w:t>
            </w:r>
            <w:r w:rsidR="003E5237">
              <w:rPr>
                <w:rFonts w:asciiTheme="minorHAnsi" w:eastAsiaTheme="minorEastAsia" w:hAnsiTheme="minorHAnsi"/>
                <w:noProof/>
                <w:sz w:val="22"/>
                <w:lang w:val="en-US"/>
              </w:rPr>
              <w:tab/>
            </w:r>
            <w:r w:rsidR="003E5237" w:rsidRPr="00033ADA">
              <w:rPr>
                <w:rStyle w:val="Hyperlink"/>
                <w:noProof/>
              </w:rPr>
              <w:t>Bảng chi tiết đơn xuất – SO Detail</w:t>
            </w:r>
            <w:r w:rsidR="003E5237">
              <w:rPr>
                <w:noProof/>
                <w:webHidden/>
              </w:rPr>
              <w:tab/>
            </w:r>
            <w:r w:rsidR="003E5237">
              <w:rPr>
                <w:noProof/>
                <w:webHidden/>
              </w:rPr>
              <w:fldChar w:fldCharType="begin"/>
            </w:r>
            <w:r w:rsidR="003E5237">
              <w:rPr>
                <w:noProof/>
                <w:webHidden/>
              </w:rPr>
              <w:instrText xml:space="preserve"> PAGEREF _Toc87218587 \h </w:instrText>
            </w:r>
            <w:r w:rsidR="003E5237">
              <w:rPr>
                <w:noProof/>
                <w:webHidden/>
              </w:rPr>
            </w:r>
            <w:r w:rsidR="003E5237">
              <w:rPr>
                <w:noProof/>
                <w:webHidden/>
              </w:rPr>
              <w:fldChar w:fldCharType="separate"/>
            </w:r>
            <w:r w:rsidR="00F4518A">
              <w:rPr>
                <w:noProof/>
                <w:webHidden/>
              </w:rPr>
              <w:t>81</w:t>
            </w:r>
            <w:r w:rsidR="003E5237">
              <w:rPr>
                <w:noProof/>
                <w:webHidden/>
              </w:rPr>
              <w:fldChar w:fldCharType="end"/>
            </w:r>
          </w:hyperlink>
        </w:p>
        <w:p w14:paraId="38509DCB" w14:textId="1C5AFC06"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88" w:history="1">
            <w:r w:rsidR="003E5237" w:rsidRPr="00033ADA">
              <w:rPr>
                <w:rStyle w:val="Hyperlink"/>
                <w:noProof/>
              </w:rPr>
              <w:t>4.4.13.</w:t>
            </w:r>
            <w:r w:rsidR="003E5237">
              <w:rPr>
                <w:rFonts w:asciiTheme="minorHAnsi" w:eastAsiaTheme="minorEastAsia" w:hAnsiTheme="minorHAnsi"/>
                <w:noProof/>
                <w:sz w:val="22"/>
                <w:lang w:val="en-US"/>
              </w:rPr>
              <w:tab/>
            </w:r>
            <w:r w:rsidR="003E5237" w:rsidRPr="00033ADA">
              <w:rPr>
                <w:rStyle w:val="Hyperlink"/>
                <w:noProof/>
              </w:rPr>
              <w:t>Bảng biên lai nhập – Receipt</w:t>
            </w:r>
            <w:r w:rsidR="003E5237">
              <w:rPr>
                <w:noProof/>
                <w:webHidden/>
              </w:rPr>
              <w:tab/>
            </w:r>
            <w:r w:rsidR="003E5237">
              <w:rPr>
                <w:noProof/>
                <w:webHidden/>
              </w:rPr>
              <w:fldChar w:fldCharType="begin"/>
            </w:r>
            <w:r w:rsidR="003E5237">
              <w:rPr>
                <w:noProof/>
                <w:webHidden/>
              </w:rPr>
              <w:instrText xml:space="preserve"> PAGEREF _Toc87218588 \h </w:instrText>
            </w:r>
            <w:r w:rsidR="003E5237">
              <w:rPr>
                <w:noProof/>
                <w:webHidden/>
              </w:rPr>
            </w:r>
            <w:r w:rsidR="003E5237">
              <w:rPr>
                <w:noProof/>
                <w:webHidden/>
              </w:rPr>
              <w:fldChar w:fldCharType="separate"/>
            </w:r>
            <w:r w:rsidR="00F4518A">
              <w:rPr>
                <w:noProof/>
                <w:webHidden/>
              </w:rPr>
              <w:t>82</w:t>
            </w:r>
            <w:r w:rsidR="003E5237">
              <w:rPr>
                <w:noProof/>
                <w:webHidden/>
              </w:rPr>
              <w:fldChar w:fldCharType="end"/>
            </w:r>
          </w:hyperlink>
        </w:p>
        <w:p w14:paraId="07C24167" w14:textId="3F65DDA0"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89" w:history="1">
            <w:r w:rsidR="003E5237" w:rsidRPr="00033ADA">
              <w:rPr>
                <w:rStyle w:val="Hyperlink"/>
                <w:noProof/>
              </w:rPr>
              <w:t>4.4.14.</w:t>
            </w:r>
            <w:r w:rsidR="003E5237">
              <w:rPr>
                <w:rFonts w:asciiTheme="minorHAnsi" w:eastAsiaTheme="minorEastAsia" w:hAnsiTheme="minorHAnsi"/>
                <w:noProof/>
                <w:sz w:val="22"/>
                <w:lang w:val="en-US"/>
              </w:rPr>
              <w:tab/>
            </w:r>
            <w:r w:rsidR="003E5237" w:rsidRPr="00033ADA">
              <w:rPr>
                <w:rStyle w:val="Hyperlink"/>
                <w:noProof/>
              </w:rPr>
              <w:t>Bảng chi tiết biên lai nhập – Receipt Detail</w:t>
            </w:r>
            <w:r w:rsidR="003E5237">
              <w:rPr>
                <w:noProof/>
                <w:webHidden/>
              </w:rPr>
              <w:tab/>
            </w:r>
            <w:r w:rsidR="003E5237">
              <w:rPr>
                <w:noProof/>
                <w:webHidden/>
              </w:rPr>
              <w:fldChar w:fldCharType="begin"/>
            </w:r>
            <w:r w:rsidR="003E5237">
              <w:rPr>
                <w:noProof/>
                <w:webHidden/>
              </w:rPr>
              <w:instrText xml:space="preserve"> PAGEREF _Toc87218589 \h </w:instrText>
            </w:r>
            <w:r w:rsidR="003E5237">
              <w:rPr>
                <w:noProof/>
                <w:webHidden/>
              </w:rPr>
            </w:r>
            <w:r w:rsidR="003E5237">
              <w:rPr>
                <w:noProof/>
                <w:webHidden/>
              </w:rPr>
              <w:fldChar w:fldCharType="separate"/>
            </w:r>
            <w:r w:rsidR="00F4518A">
              <w:rPr>
                <w:noProof/>
                <w:webHidden/>
              </w:rPr>
              <w:t>82</w:t>
            </w:r>
            <w:r w:rsidR="003E5237">
              <w:rPr>
                <w:noProof/>
                <w:webHidden/>
              </w:rPr>
              <w:fldChar w:fldCharType="end"/>
            </w:r>
          </w:hyperlink>
        </w:p>
        <w:p w14:paraId="4253B8ED" w14:textId="5ACB1FFB"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90" w:history="1">
            <w:r w:rsidR="003E5237" w:rsidRPr="00033ADA">
              <w:rPr>
                <w:rStyle w:val="Hyperlink"/>
                <w:noProof/>
              </w:rPr>
              <w:t>4.4.15.</w:t>
            </w:r>
            <w:r w:rsidR="003E5237">
              <w:rPr>
                <w:rFonts w:asciiTheme="minorHAnsi" w:eastAsiaTheme="minorEastAsia" w:hAnsiTheme="minorHAnsi"/>
                <w:noProof/>
                <w:sz w:val="22"/>
                <w:lang w:val="en-US"/>
              </w:rPr>
              <w:tab/>
            </w:r>
            <w:r w:rsidR="003E5237" w:rsidRPr="00033ADA">
              <w:rPr>
                <w:rStyle w:val="Hyperlink"/>
                <w:noProof/>
              </w:rPr>
              <w:t>Bảng biên lai xuất – Order</w:t>
            </w:r>
            <w:r w:rsidR="003E5237">
              <w:rPr>
                <w:noProof/>
                <w:webHidden/>
              </w:rPr>
              <w:tab/>
            </w:r>
            <w:r w:rsidR="003E5237">
              <w:rPr>
                <w:noProof/>
                <w:webHidden/>
              </w:rPr>
              <w:fldChar w:fldCharType="begin"/>
            </w:r>
            <w:r w:rsidR="003E5237">
              <w:rPr>
                <w:noProof/>
                <w:webHidden/>
              </w:rPr>
              <w:instrText xml:space="preserve"> PAGEREF _Toc87218590 \h </w:instrText>
            </w:r>
            <w:r w:rsidR="003E5237">
              <w:rPr>
                <w:noProof/>
                <w:webHidden/>
              </w:rPr>
            </w:r>
            <w:r w:rsidR="003E5237">
              <w:rPr>
                <w:noProof/>
                <w:webHidden/>
              </w:rPr>
              <w:fldChar w:fldCharType="separate"/>
            </w:r>
            <w:r w:rsidR="00F4518A">
              <w:rPr>
                <w:noProof/>
                <w:webHidden/>
              </w:rPr>
              <w:t>83</w:t>
            </w:r>
            <w:r w:rsidR="003E5237">
              <w:rPr>
                <w:noProof/>
                <w:webHidden/>
              </w:rPr>
              <w:fldChar w:fldCharType="end"/>
            </w:r>
          </w:hyperlink>
        </w:p>
        <w:p w14:paraId="20EA31E5" w14:textId="7E7D4F65"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91" w:history="1">
            <w:r w:rsidR="003E5237" w:rsidRPr="00033ADA">
              <w:rPr>
                <w:rStyle w:val="Hyperlink"/>
                <w:noProof/>
              </w:rPr>
              <w:t>4.4.16.</w:t>
            </w:r>
            <w:r w:rsidR="003E5237">
              <w:rPr>
                <w:rFonts w:asciiTheme="minorHAnsi" w:eastAsiaTheme="minorEastAsia" w:hAnsiTheme="minorHAnsi"/>
                <w:noProof/>
                <w:sz w:val="22"/>
                <w:lang w:val="en-US"/>
              </w:rPr>
              <w:tab/>
            </w:r>
            <w:r w:rsidR="003E5237" w:rsidRPr="00033ADA">
              <w:rPr>
                <w:rStyle w:val="Hyperlink"/>
                <w:noProof/>
              </w:rPr>
              <w:t>Bảng chi tiết biên lai xuất – Order Detail</w:t>
            </w:r>
            <w:r w:rsidR="003E5237">
              <w:rPr>
                <w:noProof/>
                <w:webHidden/>
              </w:rPr>
              <w:tab/>
            </w:r>
            <w:r w:rsidR="003E5237">
              <w:rPr>
                <w:noProof/>
                <w:webHidden/>
              </w:rPr>
              <w:fldChar w:fldCharType="begin"/>
            </w:r>
            <w:r w:rsidR="003E5237">
              <w:rPr>
                <w:noProof/>
                <w:webHidden/>
              </w:rPr>
              <w:instrText xml:space="preserve"> PAGEREF _Toc87218591 \h </w:instrText>
            </w:r>
            <w:r w:rsidR="003E5237">
              <w:rPr>
                <w:noProof/>
                <w:webHidden/>
              </w:rPr>
            </w:r>
            <w:r w:rsidR="003E5237">
              <w:rPr>
                <w:noProof/>
                <w:webHidden/>
              </w:rPr>
              <w:fldChar w:fldCharType="separate"/>
            </w:r>
            <w:r w:rsidR="00F4518A">
              <w:rPr>
                <w:noProof/>
                <w:webHidden/>
              </w:rPr>
              <w:t>83</w:t>
            </w:r>
            <w:r w:rsidR="003E5237">
              <w:rPr>
                <w:noProof/>
                <w:webHidden/>
              </w:rPr>
              <w:fldChar w:fldCharType="end"/>
            </w:r>
          </w:hyperlink>
        </w:p>
        <w:p w14:paraId="5388D0D8" w14:textId="3093CEB0"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92" w:history="1">
            <w:r w:rsidR="003E5237" w:rsidRPr="00033ADA">
              <w:rPr>
                <w:rStyle w:val="Hyperlink"/>
                <w:noProof/>
              </w:rPr>
              <w:t>4.4.17.</w:t>
            </w:r>
            <w:r w:rsidR="003E5237">
              <w:rPr>
                <w:rFonts w:asciiTheme="minorHAnsi" w:eastAsiaTheme="minorEastAsia" w:hAnsiTheme="minorHAnsi"/>
                <w:noProof/>
                <w:sz w:val="22"/>
                <w:lang w:val="en-US"/>
              </w:rPr>
              <w:tab/>
            </w:r>
            <w:r w:rsidR="003E5237" w:rsidRPr="00033ADA">
              <w:rPr>
                <w:rStyle w:val="Hyperlink"/>
                <w:noProof/>
              </w:rPr>
              <w:t>Bảng lưu kho tại vị trí – ImportView</w:t>
            </w:r>
            <w:r w:rsidR="003E5237">
              <w:rPr>
                <w:noProof/>
                <w:webHidden/>
              </w:rPr>
              <w:tab/>
            </w:r>
            <w:r w:rsidR="003E5237">
              <w:rPr>
                <w:noProof/>
                <w:webHidden/>
              </w:rPr>
              <w:fldChar w:fldCharType="begin"/>
            </w:r>
            <w:r w:rsidR="003E5237">
              <w:rPr>
                <w:noProof/>
                <w:webHidden/>
              </w:rPr>
              <w:instrText xml:space="preserve"> PAGEREF _Toc87218592 \h </w:instrText>
            </w:r>
            <w:r w:rsidR="003E5237">
              <w:rPr>
                <w:noProof/>
                <w:webHidden/>
              </w:rPr>
            </w:r>
            <w:r w:rsidR="003E5237">
              <w:rPr>
                <w:noProof/>
                <w:webHidden/>
              </w:rPr>
              <w:fldChar w:fldCharType="separate"/>
            </w:r>
            <w:r w:rsidR="00F4518A">
              <w:rPr>
                <w:noProof/>
                <w:webHidden/>
              </w:rPr>
              <w:t>84</w:t>
            </w:r>
            <w:r w:rsidR="003E5237">
              <w:rPr>
                <w:noProof/>
                <w:webHidden/>
              </w:rPr>
              <w:fldChar w:fldCharType="end"/>
            </w:r>
          </w:hyperlink>
        </w:p>
        <w:p w14:paraId="42C0C037" w14:textId="2422C628" w:rsidR="003E5237" w:rsidRDefault="00035FFC">
          <w:pPr>
            <w:pStyle w:val="TOC3"/>
            <w:tabs>
              <w:tab w:val="left" w:pos="2175"/>
              <w:tab w:val="right" w:leader="dot" w:pos="9061"/>
            </w:tabs>
            <w:rPr>
              <w:rFonts w:asciiTheme="minorHAnsi" w:eastAsiaTheme="minorEastAsia" w:hAnsiTheme="minorHAnsi"/>
              <w:noProof/>
              <w:sz w:val="22"/>
              <w:lang w:val="en-US"/>
            </w:rPr>
          </w:pPr>
          <w:hyperlink w:anchor="_Toc87218593" w:history="1">
            <w:r w:rsidR="003E5237" w:rsidRPr="00033ADA">
              <w:rPr>
                <w:rStyle w:val="Hyperlink"/>
                <w:noProof/>
              </w:rPr>
              <w:t>4.4.18.</w:t>
            </w:r>
            <w:r w:rsidR="003E5237">
              <w:rPr>
                <w:rFonts w:asciiTheme="minorHAnsi" w:eastAsiaTheme="minorEastAsia" w:hAnsiTheme="minorHAnsi"/>
                <w:noProof/>
                <w:sz w:val="22"/>
                <w:lang w:val="en-US"/>
              </w:rPr>
              <w:tab/>
            </w:r>
            <w:r w:rsidR="003E5237" w:rsidRPr="00033ADA">
              <w:rPr>
                <w:rStyle w:val="Hyperlink"/>
                <w:noProof/>
              </w:rPr>
              <w:t>Bảng xuất kho tại vị trí – ExportView</w:t>
            </w:r>
            <w:r w:rsidR="003E5237">
              <w:rPr>
                <w:noProof/>
                <w:webHidden/>
              </w:rPr>
              <w:tab/>
            </w:r>
            <w:r w:rsidR="003E5237">
              <w:rPr>
                <w:noProof/>
                <w:webHidden/>
              </w:rPr>
              <w:fldChar w:fldCharType="begin"/>
            </w:r>
            <w:r w:rsidR="003E5237">
              <w:rPr>
                <w:noProof/>
                <w:webHidden/>
              </w:rPr>
              <w:instrText xml:space="preserve"> PAGEREF _Toc87218593 \h </w:instrText>
            </w:r>
            <w:r w:rsidR="003E5237">
              <w:rPr>
                <w:noProof/>
                <w:webHidden/>
              </w:rPr>
            </w:r>
            <w:r w:rsidR="003E5237">
              <w:rPr>
                <w:noProof/>
                <w:webHidden/>
              </w:rPr>
              <w:fldChar w:fldCharType="separate"/>
            </w:r>
            <w:r w:rsidR="00F4518A">
              <w:rPr>
                <w:noProof/>
                <w:webHidden/>
              </w:rPr>
              <w:t>84</w:t>
            </w:r>
            <w:r w:rsidR="003E5237">
              <w:rPr>
                <w:noProof/>
                <w:webHidden/>
              </w:rPr>
              <w:fldChar w:fldCharType="end"/>
            </w:r>
          </w:hyperlink>
        </w:p>
        <w:p w14:paraId="779ADE56" w14:textId="27ED2291"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94" w:history="1">
            <w:r w:rsidR="003E5237" w:rsidRPr="00033ADA">
              <w:rPr>
                <w:rStyle w:val="Hyperlink"/>
                <w:noProof/>
              </w:rPr>
              <w:t>4.5.</w:t>
            </w:r>
            <w:r w:rsidR="003E5237">
              <w:rPr>
                <w:rFonts w:asciiTheme="minorHAnsi" w:eastAsiaTheme="minorEastAsia" w:hAnsiTheme="minorHAnsi"/>
                <w:noProof/>
                <w:sz w:val="22"/>
                <w:lang w:val="en-US"/>
              </w:rPr>
              <w:tab/>
            </w:r>
            <w:r w:rsidR="003E5237" w:rsidRPr="00033ADA">
              <w:rPr>
                <w:rStyle w:val="Hyperlink"/>
                <w:noProof/>
              </w:rPr>
              <w:t>Lược đồ cơ sở dữ liệu</w:t>
            </w:r>
            <w:r w:rsidR="003E5237">
              <w:rPr>
                <w:noProof/>
                <w:webHidden/>
              </w:rPr>
              <w:tab/>
            </w:r>
            <w:r w:rsidR="003E5237">
              <w:rPr>
                <w:noProof/>
                <w:webHidden/>
              </w:rPr>
              <w:fldChar w:fldCharType="begin"/>
            </w:r>
            <w:r w:rsidR="003E5237">
              <w:rPr>
                <w:noProof/>
                <w:webHidden/>
              </w:rPr>
              <w:instrText xml:space="preserve"> PAGEREF _Toc87218594 \h </w:instrText>
            </w:r>
            <w:r w:rsidR="003E5237">
              <w:rPr>
                <w:noProof/>
                <w:webHidden/>
              </w:rPr>
            </w:r>
            <w:r w:rsidR="003E5237">
              <w:rPr>
                <w:noProof/>
                <w:webHidden/>
              </w:rPr>
              <w:fldChar w:fldCharType="separate"/>
            </w:r>
            <w:r w:rsidR="00F4518A">
              <w:rPr>
                <w:noProof/>
                <w:webHidden/>
              </w:rPr>
              <w:t>85</w:t>
            </w:r>
            <w:r w:rsidR="003E5237">
              <w:rPr>
                <w:noProof/>
                <w:webHidden/>
              </w:rPr>
              <w:fldChar w:fldCharType="end"/>
            </w:r>
          </w:hyperlink>
        </w:p>
        <w:p w14:paraId="0B5079B7" w14:textId="6BE233FF"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595" w:history="1">
            <w:r w:rsidR="003E5237" w:rsidRPr="00033ADA">
              <w:rPr>
                <w:rStyle w:val="Hyperlink"/>
                <w:noProof/>
              </w:rPr>
              <w:t>4.6.</w:t>
            </w:r>
            <w:r w:rsidR="003E5237">
              <w:rPr>
                <w:rFonts w:asciiTheme="minorHAnsi" w:eastAsiaTheme="minorEastAsia" w:hAnsiTheme="minorHAnsi"/>
                <w:noProof/>
                <w:sz w:val="22"/>
                <w:lang w:val="en-US"/>
              </w:rPr>
              <w:tab/>
            </w:r>
            <w:r w:rsidR="003E5237" w:rsidRPr="00033ADA">
              <w:rPr>
                <w:rStyle w:val="Hyperlink"/>
                <w:noProof/>
              </w:rPr>
              <w:t>Lược đồ usecase</w:t>
            </w:r>
            <w:r w:rsidR="003E5237">
              <w:rPr>
                <w:noProof/>
                <w:webHidden/>
              </w:rPr>
              <w:tab/>
            </w:r>
            <w:r w:rsidR="003E5237">
              <w:rPr>
                <w:noProof/>
                <w:webHidden/>
              </w:rPr>
              <w:fldChar w:fldCharType="begin"/>
            </w:r>
            <w:r w:rsidR="003E5237">
              <w:rPr>
                <w:noProof/>
                <w:webHidden/>
              </w:rPr>
              <w:instrText xml:space="preserve"> PAGEREF _Toc87218595 \h </w:instrText>
            </w:r>
            <w:r w:rsidR="003E5237">
              <w:rPr>
                <w:noProof/>
                <w:webHidden/>
              </w:rPr>
            </w:r>
            <w:r w:rsidR="003E5237">
              <w:rPr>
                <w:noProof/>
                <w:webHidden/>
              </w:rPr>
              <w:fldChar w:fldCharType="separate"/>
            </w:r>
            <w:r w:rsidR="00F4518A">
              <w:rPr>
                <w:noProof/>
                <w:webHidden/>
              </w:rPr>
              <w:t>85</w:t>
            </w:r>
            <w:r w:rsidR="003E5237">
              <w:rPr>
                <w:noProof/>
                <w:webHidden/>
              </w:rPr>
              <w:fldChar w:fldCharType="end"/>
            </w:r>
          </w:hyperlink>
        </w:p>
        <w:p w14:paraId="295A0752" w14:textId="6CC3FC20"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96" w:history="1">
            <w:r w:rsidR="003E5237" w:rsidRPr="00033ADA">
              <w:rPr>
                <w:rStyle w:val="Hyperlink"/>
                <w:noProof/>
              </w:rPr>
              <w:t>4.6.1.</w:t>
            </w:r>
            <w:r w:rsidR="003E5237">
              <w:rPr>
                <w:rFonts w:asciiTheme="minorHAnsi" w:eastAsiaTheme="minorEastAsia" w:hAnsiTheme="minorHAnsi"/>
                <w:noProof/>
                <w:sz w:val="22"/>
                <w:lang w:val="en-US"/>
              </w:rPr>
              <w:tab/>
            </w:r>
            <w:r w:rsidR="003E5237" w:rsidRPr="00033ADA">
              <w:rPr>
                <w:rStyle w:val="Hyperlink"/>
                <w:noProof/>
              </w:rPr>
              <w:t>Đặc tả use case đăng nhập</w:t>
            </w:r>
            <w:r w:rsidR="003E5237">
              <w:rPr>
                <w:noProof/>
                <w:webHidden/>
              </w:rPr>
              <w:tab/>
            </w:r>
            <w:r w:rsidR="003E5237">
              <w:rPr>
                <w:noProof/>
                <w:webHidden/>
              </w:rPr>
              <w:fldChar w:fldCharType="begin"/>
            </w:r>
            <w:r w:rsidR="003E5237">
              <w:rPr>
                <w:noProof/>
                <w:webHidden/>
              </w:rPr>
              <w:instrText xml:space="preserve"> PAGEREF _Toc87218596 \h </w:instrText>
            </w:r>
            <w:r w:rsidR="003E5237">
              <w:rPr>
                <w:noProof/>
                <w:webHidden/>
              </w:rPr>
            </w:r>
            <w:r w:rsidR="003E5237">
              <w:rPr>
                <w:noProof/>
                <w:webHidden/>
              </w:rPr>
              <w:fldChar w:fldCharType="separate"/>
            </w:r>
            <w:r w:rsidR="00F4518A">
              <w:rPr>
                <w:noProof/>
                <w:webHidden/>
              </w:rPr>
              <w:t>87</w:t>
            </w:r>
            <w:r w:rsidR="003E5237">
              <w:rPr>
                <w:noProof/>
                <w:webHidden/>
              </w:rPr>
              <w:fldChar w:fldCharType="end"/>
            </w:r>
          </w:hyperlink>
        </w:p>
        <w:p w14:paraId="7DD7A436" w14:textId="74049969"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97" w:history="1">
            <w:r w:rsidR="003E5237" w:rsidRPr="00033ADA">
              <w:rPr>
                <w:rStyle w:val="Hyperlink"/>
                <w:noProof/>
              </w:rPr>
              <w:t>4.6.2.</w:t>
            </w:r>
            <w:r w:rsidR="003E5237">
              <w:rPr>
                <w:rFonts w:asciiTheme="minorHAnsi" w:eastAsiaTheme="minorEastAsia" w:hAnsiTheme="minorHAnsi"/>
                <w:noProof/>
                <w:sz w:val="22"/>
                <w:lang w:val="en-US"/>
              </w:rPr>
              <w:tab/>
            </w:r>
            <w:r w:rsidR="003E5237" w:rsidRPr="00033ADA">
              <w:rPr>
                <w:rStyle w:val="Hyperlink"/>
                <w:noProof/>
              </w:rPr>
              <w:t>Đặc tả use case thống kê</w:t>
            </w:r>
            <w:r w:rsidR="003E5237">
              <w:rPr>
                <w:noProof/>
                <w:webHidden/>
              </w:rPr>
              <w:tab/>
            </w:r>
            <w:r w:rsidR="003E5237">
              <w:rPr>
                <w:noProof/>
                <w:webHidden/>
              </w:rPr>
              <w:fldChar w:fldCharType="begin"/>
            </w:r>
            <w:r w:rsidR="003E5237">
              <w:rPr>
                <w:noProof/>
                <w:webHidden/>
              </w:rPr>
              <w:instrText xml:space="preserve"> PAGEREF _Toc87218597 \h </w:instrText>
            </w:r>
            <w:r w:rsidR="003E5237">
              <w:rPr>
                <w:noProof/>
                <w:webHidden/>
              </w:rPr>
            </w:r>
            <w:r w:rsidR="003E5237">
              <w:rPr>
                <w:noProof/>
                <w:webHidden/>
              </w:rPr>
              <w:fldChar w:fldCharType="separate"/>
            </w:r>
            <w:r w:rsidR="00F4518A">
              <w:rPr>
                <w:noProof/>
                <w:webHidden/>
              </w:rPr>
              <w:t>89</w:t>
            </w:r>
            <w:r w:rsidR="003E5237">
              <w:rPr>
                <w:noProof/>
                <w:webHidden/>
              </w:rPr>
              <w:fldChar w:fldCharType="end"/>
            </w:r>
          </w:hyperlink>
        </w:p>
        <w:p w14:paraId="54C39A23" w14:textId="00C76BC4"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98" w:history="1">
            <w:r w:rsidR="003E5237" w:rsidRPr="00033ADA">
              <w:rPr>
                <w:rStyle w:val="Hyperlink"/>
                <w:noProof/>
              </w:rPr>
              <w:t>4.6.3.</w:t>
            </w:r>
            <w:r w:rsidR="003E5237">
              <w:rPr>
                <w:rFonts w:asciiTheme="minorHAnsi" w:eastAsiaTheme="minorEastAsia" w:hAnsiTheme="minorHAnsi"/>
                <w:noProof/>
                <w:sz w:val="22"/>
                <w:lang w:val="en-US"/>
              </w:rPr>
              <w:tab/>
            </w:r>
            <w:r w:rsidR="003E5237" w:rsidRPr="00033ADA">
              <w:rPr>
                <w:rStyle w:val="Hyperlink"/>
                <w:noProof/>
              </w:rPr>
              <w:t>Đặc tả use case quản lý sản phẩm</w:t>
            </w:r>
            <w:r w:rsidR="003E5237">
              <w:rPr>
                <w:noProof/>
                <w:webHidden/>
              </w:rPr>
              <w:tab/>
            </w:r>
            <w:r w:rsidR="003E5237">
              <w:rPr>
                <w:noProof/>
                <w:webHidden/>
              </w:rPr>
              <w:fldChar w:fldCharType="begin"/>
            </w:r>
            <w:r w:rsidR="003E5237">
              <w:rPr>
                <w:noProof/>
                <w:webHidden/>
              </w:rPr>
              <w:instrText xml:space="preserve"> PAGEREF _Toc87218598 \h </w:instrText>
            </w:r>
            <w:r w:rsidR="003E5237">
              <w:rPr>
                <w:noProof/>
                <w:webHidden/>
              </w:rPr>
            </w:r>
            <w:r w:rsidR="003E5237">
              <w:rPr>
                <w:noProof/>
                <w:webHidden/>
              </w:rPr>
              <w:fldChar w:fldCharType="separate"/>
            </w:r>
            <w:r w:rsidR="00F4518A">
              <w:rPr>
                <w:noProof/>
                <w:webHidden/>
              </w:rPr>
              <w:t>90</w:t>
            </w:r>
            <w:r w:rsidR="003E5237">
              <w:rPr>
                <w:noProof/>
                <w:webHidden/>
              </w:rPr>
              <w:fldChar w:fldCharType="end"/>
            </w:r>
          </w:hyperlink>
        </w:p>
        <w:p w14:paraId="6EFD078E" w14:textId="5B468234"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599" w:history="1">
            <w:r w:rsidR="003E5237" w:rsidRPr="00033ADA">
              <w:rPr>
                <w:rStyle w:val="Hyperlink"/>
                <w:noProof/>
              </w:rPr>
              <w:t>4.6.4.</w:t>
            </w:r>
            <w:r w:rsidR="003E5237">
              <w:rPr>
                <w:rFonts w:asciiTheme="minorHAnsi" w:eastAsiaTheme="minorEastAsia" w:hAnsiTheme="minorHAnsi"/>
                <w:noProof/>
                <w:sz w:val="22"/>
                <w:lang w:val="en-US"/>
              </w:rPr>
              <w:tab/>
            </w:r>
            <w:r w:rsidR="003E5237" w:rsidRPr="00033ADA">
              <w:rPr>
                <w:rStyle w:val="Hyperlink"/>
                <w:noProof/>
              </w:rPr>
              <w:t>Đặc tả use case tạo đơn hàng.</w:t>
            </w:r>
            <w:r w:rsidR="003E5237">
              <w:rPr>
                <w:noProof/>
                <w:webHidden/>
              </w:rPr>
              <w:tab/>
            </w:r>
            <w:r w:rsidR="003E5237">
              <w:rPr>
                <w:noProof/>
                <w:webHidden/>
              </w:rPr>
              <w:fldChar w:fldCharType="begin"/>
            </w:r>
            <w:r w:rsidR="003E5237">
              <w:rPr>
                <w:noProof/>
                <w:webHidden/>
              </w:rPr>
              <w:instrText xml:space="preserve"> PAGEREF _Toc87218599 \h </w:instrText>
            </w:r>
            <w:r w:rsidR="003E5237">
              <w:rPr>
                <w:noProof/>
                <w:webHidden/>
              </w:rPr>
            </w:r>
            <w:r w:rsidR="003E5237">
              <w:rPr>
                <w:noProof/>
                <w:webHidden/>
              </w:rPr>
              <w:fldChar w:fldCharType="separate"/>
            </w:r>
            <w:r w:rsidR="00F4518A">
              <w:rPr>
                <w:noProof/>
                <w:webHidden/>
              </w:rPr>
              <w:t>91</w:t>
            </w:r>
            <w:r w:rsidR="003E5237">
              <w:rPr>
                <w:noProof/>
                <w:webHidden/>
              </w:rPr>
              <w:fldChar w:fldCharType="end"/>
            </w:r>
          </w:hyperlink>
        </w:p>
        <w:p w14:paraId="7C17C06D" w14:textId="4B3FDF90"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600" w:history="1">
            <w:r w:rsidR="003E5237" w:rsidRPr="00033ADA">
              <w:rPr>
                <w:rStyle w:val="Hyperlink"/>
                <w:noProof/>
              </w:rPr>
              <w:t>4.6.5.</w:t>
            </w:r>
            <w:r w:rsidR="003E5237">
              <w:rPr>
                <w:rFonts w:asciiTheme="minorHAnsi" w:eastAsiaTheme="minorEastAsia" w:hAnsiTheme="minorHAnsi"/>
                <w:noProof/>
                <w:sz w:val="22"/>
                <w:lang w:val="en-US"/>
              </w:rPr>
              <w:tab/>
            </w:r>
            <w:r w:rsidR="003E5237" w:rsidRPr="00033ADA">
              <w:rPr>
                <w:rStyle w:val="Hyperlink"/>
                <w:noProof/>
              </w:rPr>
              <w:t>Đặc tả use case xóa đơn hàng</w:t>
            </w:r>
            <w:r w:rsidR="003E5237">
              <w:rPr>
                <w:noProof/>
                <w:webHidden/>
              </w:rPr>
              <w:tab/>
            </w:r>
            <w:r w:rsidR="003E5237">
              <w:rPr>
                <w:noProof/>
                <w:webHidden/>
              </w:rPr>
              <w:fldChar w:fldCharType="begin"/>
            </w:r>
            <w:r w:rsidR="003E5237">
              <w:rPr>
                <w:noProof/>
                <w:webHidden/>
              </w:rPr>
              <w:instrText xml:space="preserve"> PAGEREF _Toc87218600 \h </w:instrText>
            </w:r>
            <w:r w:rsidR="003E5237">
              <w:rPr>
                <w:noProof/>
                <w:webHidden/>
              </w:rPr>
            </w:r>
            <w:r w:rsidR="003E5237">
              <w:rPr>
                <w:noProof/>
                <w:webHidden/>
              </w:rPr>
              <w:fldChar w:fldCharType="separate"/>
            </w:r>
            <w:r w:rsidR="00F4518A">
              <w:rPr>
                <w:noProof/>
                <w:webHidden/>
              </w:rPr>
              <w:t>92</w:t>
            </w:r>
            <w:r w:rsidR="003E5237">
              <w:rPr>
                <w:noProof/>
                <w:webHidden/>
              </w:rPr>
              <w:fldChar w:fldCharType="end"/>
            </w:r>
          </w:hyperlink>
        </w:p>
        <w:p w14:paraId="363E20E4" w14:textId="45F638E7"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601" w:history="1">
            <w:r w:rsidR="003E5237" w:rsidRPr="00033ADA">
              <w:rPr>
                <w:rStyle w:val="Hyperlink"/>
                <w:noProof/>
              </w:rPr>
              <w:t>4.6.6.</w:t>
            </w:r>
            <w:r w:rsidR="003E5237">
              <w:rPr>
                <w:rFonts w:asciiTheme="minorHAnsi" w:eastAsiaTheme="minorEastAsia" w:hAnsiTheme="minorHAnsi"/>
                <w:noProof/>
                <w:sz w:val="22"/>
                <w:lang w:val="en-US"/>
              </w:rPr>
              <w:tab/>
            </w:r>
            <w:r w:rsidR="003E5237" w:rsidRPr="00033ADA">
              <w:rPr>
                <w:rStyle w:val="Hyperlink"/>
                <w:noProof/>
              </w:rPr>
              <w:t>Đặc tả use case duyệt đơn hàng.</w:t>
            </w:r>
            <w:r w:rsidR="003E5237">
              <w:rPr>
                <w:noProof/>
                <w:webHidden/>
              </w:rPr>
              <w:tab/>
            </w:r>
            <w:r w:rsidR="003E5237">
              <w:rPr>
                <w:noProof/>
                <w:webHidden/>
              </w:rPr>
              <w:fldChar w:fldCharType="begin"/>
            </w:r>
            <w:r w:rsidR="003E5237">
              <w:rPr>
                <w:noProof/>
                <w:webHidden/>
              </w:rPr>
              <w:instrText xml:space="preserve"> PAGEREF _Toc87218601 \h </w:instrText>
            </w:r>
            <w:r w:rsidR="003E5237">
              <w:rPr>
                <w:noProof/>
                <w:webHidden/>
              </w:rPr>
            </w:r>
            <w:r w:rsidR="003E5237">
              <w:rPr>
                <w:noProof/>
                <w:webHidden/>
              </w:rPr>
              <w:fldChar w:fldCharType="separate"/>
            </w:r>
            <w:r w:rsidR="00F4518A">
              <w:rPr>
                <w:noProof/>
                <w:webHidden/>
              </w:rPr>
              <w:t>93</w:t>
            </w:r>
            <w:r w:rsidR="003E5237">
              <w:rPr>
                <w:noProof/>
                <w:webHidden/>
              </w:rPr>
              <w:fldChar w:fldCharType="end"/>
            </w:r>
          </w:hyperlink>
        </w:p>
        <w:p w14:paraId="08809815" w14:textId="7DBE570D"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602" w:history="1">
            <w:r w:rsidR="003E5237" w:rsidRPr="00033ADA">
              <w:rPr>
                <w:rStyle w:val="Hyperlink"/>
                <w:noProof/>
              </w:rPr>
              <w:t>4.6.7.</w:t>
            </w:r>
            <w:r w:rsidR="003E5237">
              <w:rPr>
                <w:rFonts w:asciiTheme="minorHAnsi" w:eastAsiaTheme="minorEastAsia" w:hAnsiTheme="minorHAnsi"/>
                <w:noProof/>
                <w:sz w:val="22"/>
                <w:lang w:val="en-US"/>
              </w:rPr>
              <w:tab/>
            </w:r>
            <w:r w:rsidR="003E5237" w:rsidRPr="00033ADA">
              <w:rPr>
                <w:rStyle w:val="Hyperlink"/>
                <w:noProof/>
              </w:rPr>
              <w:t>Đặc tả use case nhập hàng.</w:t>
            </w:r>
            <w:r w:rsidR="003E5237">
              <w:rPr>
                <w:noProof/>
                <w:webHidden/>
              </w:rPr>
              <w:tab/>
            </w:r>
            <w:r w:rsidR="003E5237">
              <w:rPr>
                <w:noProof/>
                <w:webHidden/>
              </w:rPr>
              <w:fldChar w:fldCharType="begin"/>
            </w:r>
            <w:r w:rsidR="003E5237">
              <w:rPr>
                <w:noProof/>
                <w:webHidden/>
              </w:rPr>
              <w:instrText xml:space="preserve"> PAGEREF _Toc87218602 \h </w:instrText>
            </w:r>
            <w:r w:rsidR="003E5237">
              <w:rPr>
                <w:noProof/>
                <w:webHidden/>
              </w:rPr>
            </w:r>
            <w:r w:rsidR="003E5237">
              <w:rPr>
                <w:noProof/>
                <w:webHidden/>
              </w:rPr>
              <w:fldChar w:fldCharType="separate"/>
            </w:r>
            <w:r w:rsidR="00F4518A">
              <w:rPr>
                <w:noProof/>
                <w:webHidden/>
              </w:rPr>
              <w:t>94</w:t>
            </w:r>
            <w:r w:rsidR="003E5237">
              <w:rPr>
                <w:noProof/>
                <w:webHidden/>
              </w:rPr>
              <w:fldChar w:fldCharType="end"/>
            </w:r>
          </w:hyperlink>
        </w:p>
        <w:p w14:paraId="48571B85" w14:textId="5170EC14"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603" w:history="1">
            <w:r w:rsidR="003E5237" w:rsidRPr="00033ADA">
              <w:rPr>
                <w:rStyle w:val="Hyperlink"/>
                <w:noProof/>
              </w:rPr>
              <w:t>4.6.8.</w:t>
            </w:r>
            <w:r w:rsidR="003E5237">
              <w:rPr>
                <w:rFonts w:asciiTheme="minorHAnsi" w:eastAsiaTheme="minorEastAsia" w:hAnsiTheme="minorHAnsi"/>
                <w:noProof/>
                <w:sz w:val="22"/>
                <w:lang w:val="en-US"/>
              </w:rPr>
              <w:tab/>
            </w:r>
            <w:r w:rsidR="003E5237" w:rsidRPr="00033ADA">
              <w:rPr>
                <w:rStyle w:val="Hyperlink"/>
                <w:noProof/>
              </w:rPr>
              <w:t>Đặc tả use case xuất hàng.</w:t>
            </w:r>
            <w:r w:rsidR="003E5237">
              <w:rPr>
                <w:noProof/>
                <w:webHidden/>
              </w:rPr>
              <w:tab/>
            </w:r>
            <w:r w:rsidR="003E5237">
              <w:rPr>
                <w:noProof/>
                <w:webHidden/>
              </w:rPr>
              <w:fldChar w:fldCharType="begin"/>
            </w:r>
            <w:r w:rsidR="003E5237">
              <w:rPr>
                <w:noProof/>
                <w:webHidden/>
              </w:rPr>
              <w:instrText xml:space="preserve"> PAGEREF _Toc87218603 \h </w:instrText>
            </w:r>
            <w:r w:rsidR="003E5237">
              <w:rPr>
                <w:noProof/>
                <w:webHidden/>
              </w:rPr>
            </w:r>
            <w:r w:rsidR="003E5237">
              <w:rPr>
                <w:noProof/>
                <w:webHidden/>
              </w:rPr>
              <w:fldChar w:fldCharType="separate"/>
            </w:r>
            <w:r w:rsidR="00F4518A">
              <w:rPr>
                <w:noProof/>
                <w:webHidden/>
              </w:rPr>
              <w:t>95</w:t>
            </w:r>
            <w:r w:rsidR="003E5237">
              <w:rPr>
                <w:noProof/>
                <w:webHidden/>
              </w:rPr>
              <w:fldChar w:fldCharType="end"/>
            </w:r>
          </w:hyperlink>
        </w:p>
        <w:p w14:paraId="50C79881" w14:textId="768B254C"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604" w:history="1">
            <w:r w:rsidR="003E5237" w:rsidRPr="00033ADA">
              <w:rPr>
                <w:rStyle w:val="Hyperlink"/>
                <w:noProof/>
              </w:rPr>
              <w:t>4.6.9.</w:t>
            </w:r>
            <w:r w:rsidR="003E5237">
              <w:rPr>
                <w:rFonts w:asciiTheme="minorHAnsi" w:eastAsiaTheme="minorEastAsia" w:hAnsiTheme="minorHAnsi"/>
                <w:noProof/>
                <w:sz w:val="22"/>
                <w:lang w:val="en-US"/>
              </w:rPr>
              <w:tab/>
            </w:r>
            <w:r w:rsidR="003E5237" w:rsidRPr="00033ADA">
              <w:rPr>
                <w:rStyle w:val="Hyperlink"/>
                <w:noProof/>
              </w:rPr>
              <w:t>Đặc tả use case quản lý biên lai</w:t>
            </w:r>
            <w:r w:rsidR="003E5237">
              <w:rPr>
                <w:noProof/>
                <w:webHidden/>
              </w:rPr>
              <w:tab/>
            </w:r>
            <w:r w:rsidR="003E5237">
              <w:rPr>
                <w:noProof/>
                <w:webHidden/>
              </w:rPr>
              <w:fldChar w:fldCharType="begin"/>
            </w:r>
            <w:r w:rsidR="003E5237">
              <w:rPr>
                <w:noProof/>
                <w:webHidden/>
              </w:rPr>
              <w:instrText xml:space="preserve"> PAGEREF _Toc87218604 \h </w:instrText>
            </w:r>
            <w:r w:rsidR="003E5237">
              <w:rPr>
                <w:noProof/>
                <w:webHidden/>
              </w:rPr>
            </w:r>
            <w:r w:rsidR="003E5237">
              <w:rPr>
                <w:noProof/>
                <w:webHidden/>
              </w:rPr>
              <w:fldChar w:fldCharType="separate"/>
            </w:r>
            <w:r w:rsidR="00F4518A">
              <w:rPr>
                <w:noProof/>
                <w:webHidden/>
              </w:rPr>
              <w:t>97</w:t>
            </w:r>
            <w:r w:rsidR="003E5237">
              <w:rPr>
                <w:noProof/>
                <w:webHidden/>
              </w:rPr>
              <w:fldChar w:fldCharType="end"/>
            </w:r>
          </w:hyperlink>
        </w:p>
        <w:p w14:paraId="143268E1" w14:textId="05843AF8"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605" w:history="1">
            <w:r w:rsidR="003E5237" w:rsidRPr="00033ADA">
              <w:rPr>
                <w:rStyle w:val="Hyperlink"/>
                <w:noProof/>
              </w:rPr>
              <w:t>4.7.</w:t>
            </w:r>
            <w:r w:rsidR="003E5237">
              <w:rPr>
                <w:rFonts w:asciiTheme="minorHAnsi" w:eastAsiaTheme="minorEastAsia" w:hAnsiTheme="minorHAnsi"/>
                <w:noProof/>
                <w:sz w:val="22"/>
                <w:lang w:val="en-US"/>
              </w:rPr>
              <w:tab/>
            </w:r>
            <w:r w:rsidR="003E5237" w:rsidRPr="00033ADA">
              <w:rPr>
                <w:rStyle w:val="Hyperlink"/>
                <w:noProof/>
              </w:rPr>
              <w:t>Xây dựng giao diện hệ thống</w:t>
            </w:r>
            <w:r w:rsidR="003E5237">
              <w:rPr>
                <w:noProof/>
                <w:webHidden/>
              </w:rPr>
              <w:tab/>
            </w:r>
            <w:r w:rsidR="003E5237">
              <w:rPr>
                <w:noProof/>
                <w:webHidden/>
              </w:rPr>
              <w:fldChar w:fldCharType="begin"/>
            </w:r>
            <w:r w:rsidR="003E5237">
              <w:rPr>
                <w:noProof/>
                <w:webHidden/>
              </w:rPr>
              <w:instrText xml:space="preserve"> PAGEREF _Toc87218605 \h </w:instrText>
            </w:r>
            <w:r w:rsidR="003E5237">
              <w:rPr>
                <w:noProof/>
                <w:webHidden/>
              </w:rPr>
            </w:r>
            <w:r w:rsidR="003E5237">
              <w:rPr>
                <w:noProof/>
                <w:webHidden/>
              </w:rPr>
              <w:fldChar w:fldCharType="separate"/>
            </w:r>
            <w:r w:rsidR="00F4518A">
              <w:rPr>
                <w:noProof/>
                <w:webHidden/>
              </w:rPr>
              <w:t>98</w:t>
            </w:r>
            <w:r w:rsidR="003E5237">
              <w:rPr>
                <w:noProof/>
                <w:webHidden/>
              </w:rPr>
              <w:fldChar w:fldCharType="end"/>
            </w:r>
          </w:hyperlink>
        </w:p>
        <w:p w14:paraId="6CEE354F" w14:textId="04986284"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606" w:history="1">
            <w:r w:rsidR="003E5237" w:rsidRPr="00033ADA">
              <w:rPr>
                <w:rStyle w:val="Hyperlink"/>
                <w:noProof/>
              </w:rPr>
              <w:t>4.7.1.</w:t>
            </w:r>
            <w:r w:rsidR="003E5237">
              <w:rPr>
                <w:rFonts w:asciiTheme="minorHAnsi" w:eastAsiaTheme="minorEastAsia" w:hAnsiTheme="minorHAnsi"/>
                <w:noProof/>
                <w:sz w:val="22"/>
                <w:lang w:val="en-US"/>
              </w:rPr>
              <w:tab/>
            </w:r>
            <w:r w:rsidR="003E5237" w:rsidRPr="00033ADA">
              <w:rPr>
                <w:rStyle w:val="Hyperlink"/>
                <w:noProof/>
              </w:rPr>
              <w:t>Thiết kế giao diện</w:t>
            </w:r>
            <w:r w:rsidR="003E5237">
              <w:rPr>
                <w:noProof/>
                <w:webHidden/>
              </w:rPr>
              <w:tab/>
            </w:r>
            <w:r w:rsidR="003E5237">
              <w:rPr>
                <w:noProof/>
                <w:webHidden/>
              </w:rPr>
              <w:fldChar w:fldCharType="begin"/>
            </w:r>
            <w:r w:rsidR="003E5237">
              <w:rPr>
                <w:noProof/>
                <w:webHidden/>
              </w:rPr>
              <w:instrText xml:space="preserve"> PAGEREF _Toc87218606 \h </w:instrText>
            </w:r>
            <w:r w:rsidR="003E5237">
              <w:rPr>
                <w:noProof/>
                <w:webHidden/>
              </w:rPr>
            </w:r>
            <w:r w:rsidR="003E5237">
              <w:rPr>
                <w:noProof/>
                <w:webHidden/>
              </w:rPr>
              <w:fldChar w:fldCharType="separate"/>
            </w:r>
            <w:r w:rsidR="00F4518A">
              <w:rPr>
                <w:noProof/>
                <w:webHidden/>
              </w:rPr>
              <w:t>98</w:t>
            </w:r>
            <w:r w:rsidR="003E5237">
              <w:rPr>
                <w:noProof/>
                <w:webHidden/>
              </w:rPr>
              <w:fldChar w:fldCharType="end"/>
            </w:r>
          </w:hyperlink>
        </w:p>
        <w:p w14:paraId="09801309" w14:textId="22A46B32" w:rsidR="003E5237" w:rsidRDefault="00035FFC">
          <w:pPr>
            <w:pStyle w:val="TOC1"/>
            <w:tabs>
              <w:tab w:val="left" w:pos="2107"/>
            </w:tabs>
            <w:rPr>
              <w:rFonts w:asciiTheme="minorHAnsi" w:eastAsiaTheme="minorEastAsia" w:hAnsiTheme="minorHAnsi"/>
              <w:b w:val="0"/>
              <w:noProof/>
              <w:sz w:val="22"/>
            </w:rPr>
          </w:pPr>
          <w:hyperlink w:anchor="_Toc87218607" w:history="1">
            <w:r w:rsidR="003E5237" w:rsidRPr="00033ADA">
              <w:rPr>
                <w:rStyle w:val="Hyperlink"/>
                <w:noProof/>
              </w:rPr>
              <w:t>Chương 5.</w:t>
            </w:r>
            <w:r w:rsidR="003E5237">
              <w:rPr>
                <w:rFonts w:asciiTheme="minorHAnsi" w:eastAsiaTheme="minorEastAsia" w:hAnsiTheme="minorHAnsi"/>
                <w:b w:val="0"/>
                <w:noProof/>
                <w:sz w:val="22"/>
              </w:rPr>
              <w:tab/>
            </w:r>
            <w:r w:rsidR="003E5237" w:rsidRPr="00033ADA">
              <w:rPr>
                <w:rStyle w:val="Hyperlink"/>
                <w:noProof/>
              </w:rPr>
              <w:t>Kết luận và hướng phát triển</w:t>
            </w:r>
            <w:r w:rsidR="003E5237">
              <w:rPr>
                <w:noProof/>
                <w:webHidden/>
              </w:rPr>
              <w:tab/>
            </w:r>
            <w:r w:rsidR="003E5237">
              <w:rPr>
                <w:noProof/>
                <w:webHidden/>
              </w:rPr>
              <w:fldChar w:fldCharType="begin"/>
            </w:r>
            <w:r w:rsidR="003E5237">
              <w:rPr>
                <w:noProof/>
                <w:webHidden/>
              </w:rPr>
              <w:instrText xml:space="preserve"> PAGEREF _Toc87218607 \h </w:instrText>
            </w:r>
            <w:r w:rsidR="003E5237">
              <w:rPr>
                <w:noProof/>
                <w:webHidden/>
              </w:rPr>
            </w:r>
            <w:r w:rsidR="003E5237">
              <w:rPr>
                <w:noProof/>
                <w:webHidden/>
              </w:rPr>
              <w:fldChar w:fldCharType="separate"/>
            </w:r>
            <w:r w:rsidR="00F4518A">
              <w:rPr>
                <w:noProof/>
                <w:webHidden/>
              </w:rPr>
              <w:t>107</w:t>
            </w:r>
            <w:r w:rsidR="003E5237">
              <w:rPr>
                <w:noProof/>
                <w:webHidden/>
              </w:rPr>
              <w:fldChar w:fldCharType="end"/>
            </w:r>
          </w:hyperlink>
        </w:p>
        <w:p w14:paraId="1166F326" w14:textId="3501FDAA"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608" w:history="1">
            <w:r w:rsidR="003E5237" w:rsidRPr="00033ADA">
              <w:rPr>
                <w:rStyle w:val="Hyperlink"/>
                <w:noProof/>
              </w:rPr>
              <w:t>5.1.</w:t>
            </w:r>
            <w:r w:rsidR="003E5237">
              <w:rPr>
                <w:rFonts w:asciiTheme="minorHAnsi" w:eastAsiaTheme="minorEastAsia" w:hAnsiTheme="minorHAnsi"/>
                <w:noProof/>
                <w:sz w:val="22"/>
                <w:lang w:val="en-US"/>
              </w:rPr>
              <w:tab/>
            </w:r>
            <w:r w:rsidR="003E5237" w:rsidRPr="00033ADA">
              <w:rPr>
                <w:rStyle w:val="Hyperlink"/>
                <w:noProof/>
              </w:rPr>
              <w:t>Kết luận</w:t>
            </w:r>
            <w:r w:rsidR="003E5237">
              <w:rPr>
                <w:noProof/>
                <w:webHidden/>
              </w:rPr>
              <w:tab/>
            </w:r>
            <w:r w:rsidR="003E5237">
              <w:rPr>
                <w:noProof/>
                <w:webHidden/>
              </w:rPr>
              <w:fldChar w:fldCharType="begin"/>
            </w:r>
            <w:r w:rsidR="003E5237">
              <w:rPr>
                <w:noProof/>
                <w:webHidden/>
              </w:rPr>
              <w:instrText xml:space="preserve"> PAGEREF _Toc87218608 \h </w:instrText>
            </w:r>
            <w:r w:rsidR="003E5237">
              <w:rPr>
                <w:noProof/>
                <w:webHidden/>
              </w:rPr>
            </w:r>
            <w:r w:rsidR="003E5237">
              <w:rPr>
                <w:noProof/>
                <w:webHidden/>
              </w:rPr>
              <w:fldChar w:fldCharType="separate"/>
            </w:r>
            <w:r w:rsidR="00F4518A">
              <w:rPr>
                <w:noProof/>
                <w:webHidden/>
              </w:rPr>
              <w:t>107</w:t>
            </w:r>
            <w:r w:rsidR="003E5237">
              <w:rPr>
                <w:noProof/>
                <w:webHidden/>
              </w:rPr>
              <w:fldChar w:fldCharType="end"/>
            </w:r>
          </w:hyperlink>
        </w:p>
        <w:p w14:paraId="358AB918" w14:textId="70891857"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609" w:history="1">
            <w:r w:rsidR="003E5237" w:rsidRPr="00033ADA">
              <w:rPr>
                <w:rStyle w:val="Hyperlink"/>
                <w:noProof/>
              </w:rPr>
              <w:t>5.1.1.</w:t>
            </w:r>
            <w:r w:rsidR="003E5237">
              <w:rPr>
                <w:rFonts w:asciiTheme="minorHAnsi" w:eastAsiaTheme="minorEastAsia" w:hAnsiTheme="minorHAnsi"/>
                <w:noProof/>
                <w:sz w:val="22"/>
                <w:lang w:val="en-US"/>
              </w:rPr>
              <w:tab/>
            </w:r>
            <w:r w:rsidR="003E5237" w:rsidRPr="00033ADA">
              <w:rPr>
                <w:rStyle w:val="Hyperlink"/>
                <w:noProof/>
              </w:rPr>
              <w:t>Ưu điểm:</w:t>
            </w:r>
            <w:r w:rsidR="003E5237">
              <w:rPr>
                <w:noProof/>
                <w:webHidden/>
              </w:rPr>
              <w:tab/>
            </w:r>
            <w:r w:rsidR="003E5237">
              <w:rPr>
                <w:noProof/>
                <w:webHidden/>
              </w:rPr>
              <w:fldChar w:fldCharType="begin"/>
            </w:r>
            <w:r w:rsidR="003E5237">
              <w:rPr>
                <w:noProof/>
                <w:webHidden/>
              </w:rPr>
              <w:instrText xml:space="preserve"> PAGEREF _Toc87218609 \h </w:instrText>
            </w:r>
            <w:r w:rsidR="003E5237">
              <w:rPr>
                <w:noProof/>
                <w:webHidden/>
              </w:rPr>
            </w:r>
            <w:r w:rsidR="003E5237">
              <w:rPr>
                <w:noProof/>
                <w:webHidden/>
              </w:rPr>
              <w:fldChar w:fldCharType="separate"/>
            </w:r>
            <w:r w:rsidR="00F4518A">
              <w:rPr>
                <w:noProof/>
                <w:webHidden/>
              </w:rPr>
              <w:t>107</w:t>
            </w:r>
            <w:r w:rsidR="003E5237">
              <w:rPr>
                <w:noProof/>
                <w:webHidden/>
              </w:rPr>
              <w:fldChar w:fldCharType="end"/>
            </w:r>
          </w:hyperlink>
        </w:p>
        <w:p w14:paraId="25EBA1B7" w14:textId="268AEE29" w:rsidR="003E5237" w:rsidRDefault="00035FFC">
          <w:pPr>
            <w:pStyle w:val="TOC3"/>
            <w:tabs>
              <w:tab w:val="left" w:pos="2045"/>
              <w:tab w:val="right" w:leader="dot" w:pos="9061"/>
            </w:tabs>
            <w:rPr>
              <w:rFonts w:asciiTheme="minorHAnsi" w:eastAsiaTheme="minorEastAsia" w:hAnsiTheme="minorHAnsi"/>
              <w:noProof/>
              <w:sz w:val="22"/>
              <w:lang w:val="en-US"/>
            </w:rPr>
          </w:pPr>
          <w:hyperlink w:anchor="_Toc87218610" w:history="1">
            <w:r w:rsidR="003E5237" w:rsidRPr="00033ADA">
              <w:rPr>
                <w:rStyle w:val="Hyperlink"/>
                <w:noProof/>
              </w:rPr>
              <w:t>5.1.2.</w:t>
            </w:r>
            <w:r w:rsidR="003E5237">
              <w:rPr>
                <w:rFonts w:asciiTheme="minorHAnsi" w:eastAsiaTheme="minorEastAsia" w:hAnsiTheme="minorHAnsi"/>
                <w:noProof/>
                <w:sz w:val="22"/>
                <w:lang w:val="en-US"/>
              </w:rPr>
              <w:tab/>
            </w:r>
            <w:r w:rsidR="003E5237" w:rsidRPr="00033ADA">
              <w:rPr>
                <w:rStyle w:val="Hyperlink"/>
                <w:noProof/>
              </w:rPr>
              <w:t>Hạn chế:</w:t>
            </w:r>
            <w:r w:rsidR="003E5237">
              <w:rPr>
                <w:noProof/>
                <w:webHidden/>
              </w:rPr>
              <w:tab/>
            </w:r>
            <w:r w:rsidR="003E5237">
              <w:rPr>
                <w:noProof/>
                <w:webHidden/>
              </w:rPr>
              <w:fldChar w:fldCharType="begin"/>
            </w:r>
            <w:r w:rsidR="003E5237">
              <w:rPr>
                <w:noProof/>
                <w:webHidden/>
              </w:rPr>
              <w:instrText xml:space="preserve"> PAGEREF _Toc87218610 \h </w:instrText>
            </w:r>
            <w:r w:rsidR="003E5237">
              <w:rPr>
                <w:noProof/>
                <w:webHidden/>
              </w:rPr>
            </w:r>
            <w:r w:rsidR="003E5237">
              <w:rPr>
                <w:noProof/>
                <w:webHidden/>
              </w:rPr>
              <w:fldChar w:fldCharType="separate"/>
            </w:r>
            <w:r w:rsidR="00F4518A">
              <w:rPr>
                <w:noProof/>
                <w:webHidden/>
              </w:rPr>
              <w:t>107</w:t>
            </w:r>
            <w:r w:rsidR="003E5237">
              <w:rPr>
                <w:noProof/>
                <w:webHidden/>
              </w:rPr>
              <w:fldChar w:fldCharType="end"/>
            </w:r>
          </w:hyperlink>
        </w:p>
        <w:p w14:paraId="5BA7B4B5" w14:textId="15C57733" w:rsidR="003E5237" w:rsidRDefault="00035FFC">
          <w:pPr>
            <w:pStyle w:val="TOC2"/>
            <w:tabs>
              <w:tab w:val="left" w:pos="1760"/>
              <w:tab w:val="right" w:leader="dot" w:pos="9061"/>
            </w:tabs>
            <w:rPr>
              <w:rFonts w:asciiTheme="minorHAnsi" w:eastAsiaTheme="minorEastAsia" w:hAnsiTheme="minorHAnsi"/>
              <w:noProof/>
              <w:sz w:val="22"/>
              <w:lang w:val="en-US"/>
            </w:rPr>
          </w:pPr>
          <w:hyperlink w:anchor="_Toc87218611" w:history="1">
            <w:r w:rsidR="003E5237" w:rsidRPr="00033ADA">
              <w:rPr>
                <w:rStyle w:val="Hyperlink"/>
                <w:noProof/>
              </w:rPr>
              <w:t>5.2.</w:t>
            </w:r>
            <w:r w:rsidR="003E5237">
              <w:rPr>
                <w:rFonts w:asciiTheme="minorHAnsi" w:eastAsiaTheme="minorEastAsia" w:hAnsiTheme="minorHAnsi"/>
                <w:noProof/>
                <w:sz w:val="22"/>
                <w:lang w:val="en-US"/>
              </w:rPr>
              <w:tab/>
            </w:r>
            <w:r w:rsidR="003E5237" w:rsidRPr="00033ADA">
              <w:rPr>
                <w:rStyle w:val="Hyperlink"/>
                <w:noProof/>
              </w:rPr>
              <w:t>Hướng phát triển</w:t>
            </w:r>
            <w:r w:rsidR="003E5237">
              <w:rPr>
                <w:noProof/>
                <w:webHidden/>
              </w:rPr>
              <w:tab/>
            </w:r>
            <w:r w:rsidR="003E5237">
              <w:rPr>
                <w:noProof/>
                <w:webHidden/>
              </w:rPr>
              <w:fldChar w:fldCharType="begin"/>
            </w:r>
            <w:r w:rsidR="003E5237">
              <w:rPr>
                <w:noProof/>
                <w:webHidden/>
              </w:rPr>
              <w:instrText xml:space="preserve"> PAGEREF _Toc87218611 \h </w:instrText>
            </w:r>
            <w:r w:rsidR="003E5237">
              <w:rPr>
                <w:noProof/>
                <w:webHidden/>
              </w:rPr>
            </w:r>
            <w:r w:rsidR="003E5237">
              <w:rPr>
                <w:noProof/>
                <w:webHidden/>
              </w:rPr>
              <w:fldChar w:fldCharType="separate"/>
            </w:r>
            <w:r w:rsidR="00F4518A">
              <w:rPr>
                <w:noProof/>
                <w:webHidden/>
              </w:rPr>
              <w:t>108</w:t>
            </w:r>
            <w:r w:rsidR="003E5237">
              <w:rPr>
                <w:noProof/>
                <w:webHidden/>
              </w:rPr>
              <w:fldChar w:fldCharType="end"/>
            </w:r>
          </w:hyperlink>
        </w:p>
        <w:p w14:paraId="4BAA0D30" w14:textId="4BCC6BAE"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77777777" w:rsidR="004D2AE4" w:rsidRPr="000756DE" w:rsidRDefault="005111A0" w:rsidP="004D2AE4">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4D2AE4">
            <w:pPr>
              <w:pStyle w:val="SECTION"/>
            </w:pPr>
            <w:r w:rsidRPr="000756DE">
              <w:t>Từ viết tắt</w:t>
            </w:r>
          </w:p>
        </w:tc>
        <w:tc>
          <w:tcPr>
            <w:tcW w:w="4531" w:type="dxa"/>
          </w:tcPr>
          <w:p w14:paraId="6D1D48C6" w14:textId="019B2A0F" w:rsidR="004D2AE4" w:rsidRPr="000756DE" w:rsidRDefault="004D2AE4" w:rsidP="004D2AE4">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4D2AE4">
            <w:pPr>
              <w:pStyle w:val="SECTION"/>
              <w:rPr>
                <w:b w:val="0"/>
                <w:bCs/>
              </w:rPr>
            </w:pPr>
            <w:r w:rsidRPr="000756DE">
              <w:rPr>
                <w:b w:val="0"/>
                <w:bCs/>
              </w:rPr>
              <w:t>PO</w:t>
            </w:r>
          </w:p>
        </w:tc>
        <w:tc>
          <w:tcPr>
            <w:tcW w:w="4531" w:type="dxa"/>
          </w:tcPr>
          <w:p w14:paraId="48294657" w14:textId="03C2FBD0" w:rsidR="004D2AE4" w:rsidRPr="000756DE" w:rsidRDefault="004D2AE4" w:rsidP="004D2AE4">
            <w:pPr>
              <w:pStyle w:val="SECTION"/>
              <w:rPr>
                <w:b w:val="0"/>
                <w:bCs/>
              </w:rPr>
            </w:pPr>
            <w:r w:rsidRPr="000756DE">
              <w:rPr>
                <w:b w:val="0"/>
                <w:bCs/>
              </w:rPr>
              <w:t>Purchase Order</w:t>
            </w:r>
          </w:p>
        </w:tc>
      </w:tr>
      <w:tr w:rsidR="000756DE" w:rsidRPr="000756DE" w14:paraId="55E1AA46" w14:textId="77777777" w:rsidTr="004D2AE4">
        <w:tc>
          <w:tcPr>
            <w:tcW w:w="4530" w:type="dxa"/>
          </w:tcPr>
          <w:p w14:paraId="07F4BCC0" w14:textId="1A09F4D5" w:rsidR="004D2AE4" w:rsidRPr="000756DE" w:rsidRDefault="004D2AE4" w:rsidP="004D2AE4">
            <w:pPr>
              <w:pStyle w:val="SECTION"/>
              <w:rPr>
                <w:b w:val="0"/>
                <w:bCs/>
              </w:rPr>
            </w:pPr>
            <w:r w:rsidRPr="000756DE">
              <w:rPr>
                <w:b w:val="0"/>
                <w:bCs/>
              </w:rPr>
              <w:t>SO</w:t>
            </w:r>
          </w:p>
        </w:tc>
        <w:tc>
          <w:tcPr>
            <w:tcW w:w="4531" w:type="dxa"/>
          </w:tcPr>
          <w:p w14:paraId="52F9D809" w14:textId="7E3CDD33" w:rsidR="004D2AE4" w:rsidRPr="000756DE" w:rsidRDefault="004D2AE4" w:rsidP="004D2AE4">
            <w:pPr>
              <w:pStyle w:val="SECTION"/>
              <w:rPr>
                <w:b w:val="0"/>
                <w:bCs/>
              </w:rPr>
            </w:pPr>
            <w:r w:rsidRPr="000756DE">
              <w:rPr>
                <w:b w:val="0"/>
                <w:bCs/>
              </w:rPr>
              <w:t>Shipment Order</w:t>
            </w:r>
          </w:p>
        </w:tc>
      </w:tr>
      <w:tr w:rsidR="000756DE" w:rsidRPr="000756DE" w14:paraId="0D8C2FF5" w14:textId="77777777" w:rsidTr="004D2AE4">
        <w:tc>
          <w:tcPr>
            <w:tcW w:w="4530" w:type="dxa"/>
          </w:tcPr>
          <w:p w14:paraId="38F08DA6" w14:textId="1C5E39DF" w:rsidR="00B333BA" w:rsidRPr="000756DE" w:rsidRDefault="00B333BA" w:rsidP="004D2AE4">
            <w:pPr>
              <w:pStyle w:val="SECTION"/>
              <w:rPr>
                <w:b w:val="0"/>
                <w:bCs/>
              </w:rPr>
            </w:pPr>
            <w:r w:rsidRPr="000756DE">
              <w:rPr>
                <w:b w:val="0"/>
                <w:bCs/>
              </w:rPr>
              <w:t>Admin</w:t>
            </w:r>
          </w:p>
        </w:tc>
        <w:tc>
          <w:tcPr>
            <w:tcW w:w="4531" w:type="dxa"/>
          </w:tcPr>
          <w:p w14:paraId="7F76D9BD" w14:textId="68EC83C9" w:rsidR="00B333BA" w:rsidRPr="000756DE" w:rsidRDefault="00B333BA" w:rsidP="004D2AE4">
            <w:pPr>
              <w:pStyle w:val="SECTION"/>
              <w:rPr>
                <w:b w:val="0"/>
                <w:bCs/>
              </w:rPr>
            </w:pPr>
            <w:r w:rsidRPr="000756DE">
              <w:rPr>
                <w:b w:val="0"/>
                <w:bCs/>
              </w:rPr>
              <w:t>Administrator</w:t>
            </w:r>
          </w:p>
        </w:tc>
      </w:tr>
    </w:tbl>
    <w:p w14:paraId="402D8218" w14:textId="03BA4EEA" w:rsidR="005111A0" w:rsidRPr="000756DE" w:rsidRDefault="005111A0" w:rsidP="004D2AE4">
      <w:pPr>
        <w:pStyle w:val="SECTION"/>
      </w:pPr>
      <w:r w:rsidRPr="000756DE">
        <w:br w:type="page"/>
      </w:r>
    </w:p>
    <w:p w14:paraId="60AFA81A" w14:textId="26C63681" w:rsidR="0045053A" w:rsidRPr="000756DE" w:rsidRDefault="001F7810" w:rsidP="004D2AE4">
      <w:pPr>
        <w:pStyle w:val="SECTION"/>
      </w:pPr>
      <w:bookmarkStart w:id="9" w:name="_Toc51061475"/>
      <w:r w:rsidRPr="000756DE">
        <w:lastRenderedPageBreak/>
        <w:t>DANH MỤC HÌNH VẼ</w:t>
      </w:r>
      <w:bookmarkEnd w:id="6"/>
      <w:bookmarkEnd w:id="9"/>
    </w:p>
    <w:p w14:paraId="774D80BD" w14:textId="77777777" w:rsidR="00B333BA" w:rsidRPr="000756DE" w:rsidRDefault="00B333BA" w:rsidP="00B333BA">
      <w:pPr>
        <w:ind w:firstLine="0"/>
        <w:rPr>
          <w:rFonts w:cs="Times New Roman"/>
          <w:b/>
          <w:sz w:val="28"/>
          <w:szCs w:val="26"/>
        </w:rPr>
      </w:pPr>
    </w:p>
    <w:p w14:paraId="3C59B0C9" w14:textId="322EAE67" w:rsidR="001E4518" w:rsidRDefault="001E4518">
      <w:pPr>
        <w:pStyle w:val="TableofFigures"/>
        <w:tabs>
          <w:tab w:val="right" w:leader="dot" w:pos="9061"/>
        </w:tabs>
        <w:rPr>
          <w:rFonts w:asciiTheme="minorHAnsi" w:eastAsiaTheme="minorEastAsia" w:hAnsiTheme="minorHAnsi"/>
          <w:noProof/>
          <w:sz w:val="22"/>
          <w:lang w:val="en-US"/>
        </w:rPr>
      </w:pPr>
      <w:r>
        <w:rPr>
          <w:lang w:val="en-US"/>
        </w:rPr>
        <w:fldChar w:fldCharType="begin"/>
      </w:r>
      <w:r>
        <w:rPr>
          <w:lang w:val="en-US"/>
        </w:rPr>
        <w:instrText xml:space="preserve"> TOC \h \z \c "Hình" </w:instrText>
      </w:r>
      <w:r>
        <w:rPr>
          <w:lang w:val="en-US"/>
        </w:rPr>
        <w:fldChar w:fldCharType="separate"/>
      </w:r>
      <w:hyperlink w:anchor="_Toc87176843" w:history="1">
        <w:r w:rsidRPr="005E3324">
          <w:rPr>
            <w:rStyle w:val="Hyperlink"/>
            <w:noProof/>
          </w:rPr>
          <w:t>Hình 2.1</w:t>
        </w:r>
        <w:r w:rsidRPr="005E3324">
          <w:rPr>
            <w:rStyle w:val="Hyperlink"/>
            <w:noProof/>
            <w:lang w:val="en-US"/>
          </w:rPr>
          <w:t>. Dự án ReactJS được tạo thành công.</w:t>
        </w:r>
        <w:r>
          <w:rPr>
            <w:noProof/>
            <w:webHidden/>
          </w:rPr>
          <w:tab/>
        </w:r>
        <w:r>
          <w:rPr>
            <w:noProof/>
            <w:webHidden/>
          </w:rPr>
          <w:fldChar w:fldCharType="begin"/>
        </w:r>
        <w:r>
          <w:rPr>
            <w:noProof/>
            <w:webHidden/>
          </w:rPr>
          <w:instrText xml:space="preserve"> PAGEREF _Toc87176843 \h </w:instrText>
        </w:r>
        <w:r>
          <w:rPr>
            <w:noProof/>
            <w:webHidden/>
          </w:rPr>
        </w:r>
        <w:r>
          <w:rPr>
            <w:noProof/>
            <w:webHidden/>
          </w:rPr>
          <w:fldChar w:fldCharType="separate"/>
        </w:r>
        <w:r>
          <w:rPr>
            <w:noProof/>
            <w:webHidden/>
          </w:rPr>
          <w:t>17</w:t>
        </w:r>
        <w:r>
          <w:rPr>
            <w:noProof/>
            <w:webHidden/>
          </w:rPr>
          <w:fldChar w:fldCharType="end"/>
        </w:r>
      </w:hyperlink>
    </w:p>
    <w:p w14:paraId="57DFD706" w14:textId="1ED552BE" w:rsidR="001E4518" w:rsidRDefault="00035FFC">
      <w:pPr>
        <w:pStyle w:val="TableofFigures"/>
        <w:tabs>
          <w:tab w:val="right" w:leader="dot" w:pos="9061"/>
        </w:tabs>
        <w:rPr>
          <w:rFonts w:asciiTheme="minorHAnsi" w:eastAsiaTheme="minorEastAsia" w:hAnsiTheme="minorHAnsi"/>
          <w:noProof/>
          <w:sz w:val="22"/>
          <w:lang w:val="en-US"/>
        </w:rPr>
      </w:pPr>
      <w:hyperlink w:anchor="_Toc87176844" w:history="1">
        <w:r w:rsidR="001E4518" w:rsidRPr="005E3324">
          <w:rPr>
            <w:rStyle w:val="Hyperlink"/>
            <w:noProof/>
          </w:rPr>
          <w:t>Hình 2.2. DOM</w:t>
        </w:r>
        <w:r w:rsidR="001E4518">
          <w:rPr>
            <w:noProof/>
            <w:webHidden/>
          </w:rPr>
          <w:tab/>
        </w:r>
        <w:r w:rsidR="001E4518">
          <w:rPr>
            <w:noProof/>
            <w:webHidden/>
          </w:rPr>
          <w:fldChar w:fldCharType="begin"/>
        </w:r>
        <w:r w:rsidR="001E4518">
          <w:rPr>
            <w:noProof/>
            <w:webHidden/>
          </w:rPr>
          <w:instrText xml:space="preserve"> PAGEREF _Toc87176844 \h </w:instrText>
        </w:r>
        <w:r w:rsidR="001E4518">
          <w:rPr>
            <w:noProof/>
            <w:webHidden/>
          </w:rPr>
        </w:r>
        <w:r w:rsidR="001E4518">
          <w:rPr>
            <w:noProof/>
            <w:webHidden/>
          </w:rPr>
          <w:fldChar w:fldCharType="separate"/>
        </w:r>
        <w:r w:rsidR="001E4518">
          <w:rPr>
            <w:noProof/>
            <w:webHidden/>
          </w:rPr>
          <w:t>18</w:t>
        </w:r>
        <w:r w:rsidR="001E4518">
          <w:rPr>
            <w:noProof/>
            <w:webHidden/>
          </w:rPr>
          <w:fldChar w:fldCharType="end"/>
        </w:r>
      </w:hyperlink>
    </w:p>
    <w:p w14:paraId="4148F060" w14:textId="09DCFE52" w:rsidR="001E4518" w:rsidRDefault="00035FFC">
      <w:pPr>
        <w:pStyle w:val="TableofFigures"/>
        <w:tabs>
          <w:tab w:val="right" w:leader="dot" w:pos="9061"/>
        </w:tabs>
        <w:rPr>
          <w:rFonts w:asciiTheme="minorHAnsi" w:eastAsiaTheme="minorEastAsia" w:hAnsiTheme="minorHAnsi"/>
          <w:noProof/>
          <w:sz w:val="22"/>
          <w:lang w:val="en-US"/>
        </w:rPr>
      </w:pPr>
      <w:hyperlink w:anchor="_Toc87176845" w:history="1">
        <w:r w:rsidR="001E4518" w:rsidRPr="005E3324">
          <w:rPr>
            <w:rStyle w:val="Hyperlink"/>
            <w:noProof/>
          </w:rPr>
          <w:t>Hình 2.3</w:t>
        </w:r>
        <w:r w:rsidR="001E4518" w:rsidRPr="005E3324">
          <w:rPr>
            <w:rStyle w:val="Hyperlink"/>
            <w:noProof/>
            <w:lang w:val="en-US"/>
          </w:rPr>
          <w:t xml:space="preserve">  Virtual DOM trong ReactJS</w:t>
        </w:r>
        <w:r w:rsidR="001E4518">
          <w:rPr>
            <w:noProof/>
            <w:webHidden/>
          </w:rPr>
          <w:tab/>
        </w:r>
        <w:r w:rsidR="001E4518">
          <w:rPr>
            <w:noProof/>
            <w:webHidden/>
          </w:rPr>
          <w:fldChar w:fldCharType="begin"/>
        </w:r>
        <w:r w:rsidR="001E4518">
          <w:rPr>
            <w:noProof/>
            <w:webHidden/>
          </w:rPr>
          <w:instrText xml:space="preserve"> PAGEREF _Toc87176845 \h </w:instrText>
        </w:r>
        <w:r w:rsidR="001E4518">
          <w:rPr>
            <w:noProof/>
            <w:webHidden/>
          </w:rPr>
        </w:r>
        <w:r w:rsidR="001E4518">
          <w:rPr>
            <w:noProof/>
            <w:webHidden/>
          </w:rPr>
          <w:fldChar w:fldCharType="separate"/>
        </w:r>
        <w:r w:rsidR="001E4518">
          <w:rPr>
            <w:noProof/>
            <w:webHidden/>
          </w:rPr>
          <w:t>20</w:t>
        </w:r>
        <w:r w:rsidR="001E4518">
          <w:rPr>
            <w:noProof/>
            <w:webHidden/>
          </w:rPr>
          <w:fldChar w:fldCharType="end"/>
        </w:r>
      </w:hyperlink>
    </w:p>
    <w:p w14:paraId="263A5BA2" w14:textId="2EF02040" w:rsidR="001E4518" w:rsidRDefault="00035FFC">
      <w:pPr>
        <w:pStyle w:val="TableofFigures"/>
        <w:tabs>
          <w:tab w:val="right" w:leader="dot" w:pos="9061"/>
        </w:tabs>
        <w:rPr>
          <w:rFonts w:asciiTheme="minorHAnsi" w:eastAsiaTheme="minorEastAsia" w:hAnsiTheme="minorHAnsi"/>
          <w:noProof/>
          <w:sz w:val="22"/>
          <w:lang w:val="en-US"/>
        </w:rPr>
      </w:pPr>
      <w:hyperlink w:anchor="_Toc87176846" w:history="1">
        <w:r w:rsidR="001E4518" w:rsidRPr="005E3324">
          <w:rPr>
            <w:rStyle w:val="Hyperlink"/>
            <w:noProof/>
          </w:rPr>
          <w:t>Hình 2.4</w:t>
        </w:r>
        <w:r w:rsidR="001E4518" w:rsidRPr="005E3324">
          <w:rPr>
            <w:rStyle w:val="Hyperlink"/>
            <w:noProof/>
            <w:lang w:val="en-US"/>
          </w:rPr>
          <w:t>. Vòng đời của component</w:t>
        </w:r>
        <w:r w:rsidR="001E4518">
          <w:rPr>
            <w:noProof/>
            <w:webHidden/>
          </w:rPr>
          <w:tab/>
        </w:r>
        <w:r w:rsidR="001E4518">
          <w:rPr>
            <w:noProof/>
            <w:webHidden/>
          </w:rPr>
          <w:fldChar w:fldCharType="begin"/>
        </w:r>
        <w:r w:rsidR="001E4518">
          <w:rPr>
            <w:noProof/>
            <w:webHidden/>
          </w:rPr>
          <w:instrText xml:space="preserve"> PAGEREF _Toc87176846 \h </w:instrText>
        </w:r>
        <w:r w:rsidR="001E4518">
          <w:rPr>
            <w:noProof/>
            <w:webHidden/>
          </w:rPr>
        </w:r>
        <w:r w:rsidR="001E4518">
          <w:rPr>
            <w:noProof/>
            <w:webHidden/>
          </w:rPr>
          <w:fldChar w:fldCharType="separate"/>
        </w:r>
        <w:r w:rsidR="001E4518">
          <w:rPr>
            <w:noProof/>
            <w:webHidden/>
          </w:rPr>
          <w:t>22</w:t>
        </w:r>
        <w:r w:rsidR="001E4518">
          <w:rPr>
            <w:noProof/>
            <w:webHidden/>
          </w:rPr>
          <w:fldChar w:fldCharType="end"/>
        </w:r>
      </w:hyperlink>
    </w:p>
    <w:p w14:paraId="27DA17A4" w14:textId="795F6B4A" w:rsidR="001E4518" w:rsidRDefault="00035FFC">
      <w:pPr>
        <w:pStyle w:val="TableofFigures"/>
        <w:tabs>
          <w:tab w:val="right" w:leader="dot" w:pos="9061"/>
        </w:tabs>
        <w:rPr>
          <w:rFonts w:asciiTheme="minorHAnsi" w:eastAsiaTheme="minorEastAsia" w:hAnsiTheme="minorHAnsi"/>
          <w:noProof/>
          <w:sz w:val="22"/>
          <w:lang w:val="en-US"/>
        </w:rPr>
      </w:pPr>
      <w:hyperlink w:anchor="_Toc87176847" w:history="1">
        <w:r w:rsidR="001E4518" w:rsidRPr="005E3324">
          <w:rPr>
            <w:rStyle w:val="Hyperlink"/>
            <w:noProof/>
          </w:rPr>
          <w:t>Hình 2.5</w:t>
        </w:r>
        <w:r w:rsidR="001E4518" w:rsidRPr="005E3324">
          <w:rPr>
            <w:rStyle w:val="Hyperlink"/>
            <w:noProof/>
            <w:lang w:val="en-US"/>
          </w:rPr>
          <w:t xml:space="preserve"> Hoạt động của Redux</w:t>
        </w:r>
        <w:r w:rsidR="001E4518">
          <w:rPr>
            <w:noProof/>
            <w:webHidden/>
          </w:rPr>
          <w:tab/>
        </w:r>
        <w:r w:rsidR="001E4518">
          <w:rPr>
            <w:noProof/>
            <w:webHidden/>
          </w:rPr>
          <w:fldChar w:fldCharType="begin"/>
        </w:r>
        <w:r w:rsidR="001E4518">
          <w:rPr>
            <w:noProof/>
            <w:webHidden/>
          </w:rPr>
          <w:instrText xml:space="preserve"> PAGEREF _Toc87176847 \h </w:instrText>
        </w:r>
        <w:r w:rsidR="001E4518">
          <w:rPr>
            <w:noProof/>
            <w:webHidden/>
          </w:rPr>
        </w:r>
        <w:r w:rsidR="001E4518">
          <w:rPr>
            <w:noProof/>
            <w:webHidden/>
          </w:rPr>
          <w:fldChar w:fldCharType="separate"/>
        </w:r>
        <w:r w:rsidR="001E4518">
          <w:rPr>
            <w:noProof/>
            <w:webHidden/>
          </w:rPr>
          <w:t>36</w:t>
        </w:r>
        <w:r w:rsidR="001E4518">
          <w:rPr>
            <w:noProof/>
            <w:webHidden/>
          </w:rPr>
          <w:fldChar w:fldCharType="end"/>
        </w:r>
      </w:hyperlink>
    </w:p>
    <w:p w14:paraId="74C9B47C" w14:textId="5E69616E" w:rsidR="001E4518" w:rsidRDefault="00035FFC">
      <w:pPr>
        <w:pStyle w:val="TableofFigures"/>
        <w:tabs>
          <w:tab w:val="right" w:leader="dot" w:pos="9061"/>
        </w:tabs>
        <w:rPr>
          <w:rFonts w:asciiTheme="minorHAnsi" w:eastAsiaTheme="minorEastAsia" w:hAnsiTheme="minorHAnsi"/>
          <w:noProof/>
          <w:sz w:val="22"/>
          <w:lang w:val="en-US"/>
        </w:rPr>
      </w:pPr>
      <w:hyperlink w:anchor="_Toc87176848" w:history="1">
        <w:r w:rsidR="001E4518" w:rsidRPr="005E3324">
          <w:rPr>
            <w:rStyle w:val="Hyperlink"/>
            <w:noProof/>
          </w:rPr>
          <w:t>Hình 3.1</w:t>
        </w:r>
        <w:r w:rsidR="001E4518" w:rsidRPr="005E3324">
          <w:rPr>
            <w:rStyle w:val="Hyperlink"/>
            <w:noProof/>
            <w:lang w:val="en-US"/>
          </w:rPr>
          <w:t xml:space="preserve"> </w:t>
        </w:r>
        <w:r w:rsidR="001E4518" w:rsidRPr="005E3324">
          <w:rPr>
            <w:rStyle w:val="Hyperlink"/>
            <w:noProof/>
          </w:rPr>
          <w:t>Cấu trúc project Django</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48 \h </w:instrText>
        </w:r>
        <w:r w:rsidR="001E4518">
          <w:rPr>
            <w:noProof/>
            <w:webHidden/>
          </w:rPr>
        </w:r>
        <w:r w:rsidR="001E4518">
          <w:rPr>
            <w:noProof/>
            <w:webHidden/>
          </w:rPr>
          <w:fldChar w:fldCharType="separate"/>
        </w:r>
        <w:r w:rsidR="001E4518">
          <w:rPr>
            <w:noProof/>
            <w:webHidden/>
          </w:rPr>
          <w:t>41</w:t>
        </w:r>
        <w:r w:rsidR="001E4518">
          <w:rPr>
            <w:noProof/>
            <w:webHidden/>
          </w:rPr>
          <w:fldChar w:fldCharType="end"/>
        </w:r>
      </w:hyperlink>
    </w:p>
    <w:p w14:paraId="791DE4F1" w14:textId="54AE5A06" w:rsidR="001E4518" w:rsidRDefault="00035FFC">
      <w:pPr>
        <w:pStyle w:val="TableofFigures"/>
        <w:tabs>
          <w:tab w:val="right" w:leader="dot" w:pos="9061"/>
        </w:tabs>
        <w:rPr>
          <w:rFonts w:asciiTheme="minorHAnsi" w:eastAsiaTheme="minorEastAsia" w:hAnsiTheme="minorHAnsi"/>
          <w:noProof/>
          <w:sz w:val="22"/>
          <w:lang w:val="en-US"/>
        </w:rPr>
      </w:pPr>
      <w:hyperlink w:anchor="_Toc87176849" w:history="1">
        <w:r w:rsidR="001E4518" w:rsidRPr="005E3324">
          <w:rPr>
            <w:rStyle w:val="Hyperlink"/>
            <w:noProof/>
          </w:rPr>
          <w:t>Hình 3.2</w:t>
        </w:r>
        <w:r w:rsidR="001E4518" w:rsidRPr="005E3324">
          <w:rPr>
            <w:rStyle w:val="Hyperlink"/>
            <w:noProof/>
            <w:lang w:val="en-US"/>
          </w:rPr>
          <w:t xml:space="preserve"> </w:t>
        </w:r>
        <w:r w:rsidR="001E4518" w:rsidRPr="005E3324">
          <w:rPr>
            <w:rStyle w:val="Hyperlink"/>
            <w:noProof/>
          </w:rPr>
          <w:t>Giao diện</w:t>
        </w:r>
        <w:r w:rsidR="001E4518" w:rsidRPr="005E3324">
          <w:rPr>
            <w:rStyle w:val="Hyperlink"/>
            <w:noProof/>
            <w:lang w:val="en-US"/>
          </w:rPr>
          <w:t xml:space="preserve"> sau khi chạy</w:t>
        </w:r>
        <w:r w:rsidR="001E4518" w:rsidRPr="005E3324">
          <w:rPr>
            <w:rStyle w:val="Hyperlink"/>
            <w:noProof/>
          </w:rPr>
          <w:t xml:space="preserve"> thành công</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49 \h </w:instrText>
        </w:r>
        <w:r w:rsidR="001E4518">
          <w:rPr>
            <w:noProof/>
            <w:webHidden/>
          </w:rPr>
        </w:r>
        <w:r w:rsidR="001E4518">
          <w:rPr>
            <w:noProof/>
            <w:webHidden/>
          </w:rPr>
          <w:fldChar w:fldCharType="separate"/>
        </w:r>
        <w:r w:rsidR="001E4518">
          <w:rPr>
            <w:noProof/>
            <w:webHidden/>
          </w:rPr>
          <w:t>42</w:t>
        </w:r>
        <w:r w:rsidR="001E4518">
          <w:rPr>
            <w:noProof/>
            <w:webHidden/>
          </w:rPr>
          <w:fldChar w:fldCharType="end"/>
        </w:r>
      </w:hyperlink>
    </w:p>
    <w:p w14:paraId="0AE4E0F9" w14:textId="256C4B9D" w:rsidR="001E4518" w:rsidRDefault="00035FFC">
      <w:pPr>
        <w:pStyle w:val="TableofFigures"/>
        <w:tabs>
          <w:tab w:val="right" w:leader="dot" w:pos="9061"/>
        </w:tabs>
        <w:rPr>
          <w:rFonts w:asciiTheme="minorHAnsi" w:eastAsiaTheme="minorEastAsia" w:hAnsiTheme="minorHAnsi"/>
          <w:noProof/>
          <w:sz w:val="22"/>
          <w:lang w:val="en-US"/>
        </w:rPr>
      </w:pPr>
      <w:hyperlink w:anchor="_Toc87176850" w:history="1">
        <w:r w:rsidR="001E4518" w:rsidRPr="005E3324">
          <w:rPr>
            <w:rStyle w:val="Hyperlink"/>
            <w:noProof/>
          </w:rPr>
          <w:t>Hình 3.3 Mô hình hoạt động của Django</w:t>
        </w:r>
        <w:r w:rsidR="001E4518">
          <w:rPr>
            <w:noProof/>
            <w:webHidden/>
          </w:rPr>
          <w:tab/>
        </w:r>
        <w:r w:rsidR="001E4518">
          <w:rPr>
            <w:noProof/>
            <w:webHidden/>
          </w:rPr>
          <w:fldChar w:fldCharType="begin"/>
        </w:r>
        <w:r w:rsidR="001E4518">
          <w:rPr>
            <w:noProof/>
            <w:webHidden/>
          </w:rPr>
          <w:instrText xml:space="preserve"> PAGEREF _Toc87176850 \h </w:instrText>
        </w:r>
        <w:r w:rsidR="001E4518">
          <w:rPr>
            <w:noProof/>
            <w:webHidden/>
          </w:rPr>
        </w:r>
        <w:r w:rsidR="001E4518">
          <w:rPr>
            <w:noProof/>
            <w:webHidden/>
          </w:rPr>
          <w:fldChar w:fldCharType="separate"/>
        </w:r>
        <w:r w:rsidR="001E4518">
          <w:rPr>
            <w:noProof/>
            <w:webHidden/>
          </w:rPr>
          <w:t>42</w:t>
        </w:r>
        <w:r w:rsidR="001E4518">
          <w:rPr>
            <w:noProof/>
            <w:webHidden/>
          </w:rPr>
          <w:fldChar w:fldCharType="end"/>
        </w:r>
      </w:hyperlink>
    </w:p>
    <w:p w14:paraId="099767D5" w14:textId="67D9E265" w:rsidR="001E4518" w:rsidRDefault="00035FFC">
      <w:pPr>
        <w:pStyle w:val="TableofFigures"/>
        <w:tabs>
          <w:tab w:val="right" w:leader="dot" w:pos="9061"/>
        </w:tabs>
        <w:rPr>
          <w:rFonts w:asciiTheme="minorHAnsi" w:eastAsiaTheme="minorEastAsia" w:hAnsiTheme="minorHAnsi"/>
          <w:noProof/>
          <w:sz w:val="22"/>
          <w:lang w:val="en-US"/>
        </w:rPr>
      </w:pPr>
      <w:hyperlink w:anchor="_Toc87176851" w:history="1">
        <w:r w:rsidR="001E4518" w:rsidRPr="005E3324">
          <w:rPr>
            <w:rStyle w:val="Hyperlink"/>
            <w:noProof/>
          </w:rPr>
          <w:t>Hình 3.4</w:t>
        </w:r>
        <w:r w:rsidR="001E4518" w:rsidRPr="005E3324">
          <w:rPr>
            <w:rStyle w:val="Hyperlink"/>
            <w:noProof/>
            <w:lang w:val="en-US"/>
          </w:rPr>
          <w:t xml:space="preserve"> </w:t>
        </w:r>
        <w:r w:rsidR="001E4518" w:rsidRPr="005E3324">
          <w:rPr>
            <w:rStyle w:val="Hyperlink"/>
            <w:noProof/>
          </w:rPr>
          <w:t>Group và Permission trang Admin</w:t>
        </w:r>
        <w:r w:rsidR="001E4518">
          <w:rPr>
            <w:noProof/>
            <w:webHidden/>
          </w:rPr>
          <w:tab/>
        </w:r>
        <w:r w:rsidR="001E4518">
          <w:rPr>
            <w:noProof/>
            <w:webHidden/>
          </w:rPr>
          <w:fldChar w:fldCharType="begin"/>
        </w:r>
        <w:r w:rsidR="001E4518">
          <w:rPr>
            <w:noProof/>
            <w:webHidden/>
          </w:rPr>
          <w:instrText xml:space="preserve"> PAGEREF _Toc87176851 \h </w:instrText>
        </w:r>
        <w:r w:rsidR="001E4518">
          <w:rPr>
            <w:noProof/>
            <w:webHidden/>
          </w:rPr>
        </w:r>
        <w:r w:rsidR="001E4518">
          <w:rPr>
            <w:noProof/>
            <w:webHidden/>
          </w:rPr>
          <w:fldChar w:fldCharType="separate"/>
        </w:r>
        <w:r w:rsidR="001E4518">
          <w:rPr>
            <w:noProof/>
            <w:webHidden/>
          </w:rPr>
          <w:t>47</w:t>
        </w:r>
        <w:r w:rsidR="001E4518">
          <w:rPr>
            <w:noProof/>
            <w:webHidden/>
          </w:rPr>
          <w:fldChar w:fldCharType="end"/>
        </w:r>
      </w:hyperlink>
    </w:p>
    <w:p w14:paraId="107712C6" w14:textId="201137A0" w:rsidR="001E4518" w:rsidRDefault="00035FFC">
      <w:pPr>
        <w:pStyle w:val="TableofFigures"/>
        <w:tabs>
          <w:tab w:val="right" w:leader="dot" w:pos="9061"/>
        </w:tabs>
        <w:rPr>
          <w:rFonts w:asciiTheme="minorHAnsi" w:eastAsiaTheme="minorEastAsia" w:hAnsiTheme="minorHAnsi"/>
          <w:noProof/>
          <w:sz w:val="22"/>
          <w:lang w:val="en-US"/>
        </w:rPr>
      </w:pPr>
      <w:hyperlink w:anchor="_Toc87176852" w:history="1">
        <w:r w:rsidR="001E4518" w:rsidRPr="005E3324">
          <w:rPr>
            <w:rStyle w:val="Hyperlink"/>
            <w:noProof/>
          </w:rPr>
          <w:t>Hình 3.5 Các APIs đã tạo</w:t>
        </w:r>
        <w:r w:rsidR="001E4518">
          <w:rPr>
            <w:noProof/>
            <w:webHidden/>
          </w:rPr>
          <w:tab/>
        </w:r>
        <w:r w:rsidR="001E4518">
          <w:rPr>
            <w:noProof/>
            <w:webHidden/>
          </w:rPr>
          <w:fldChar w:fldCharType="begin"/>
        </w:r>
        <w:r w:rsidR="001E4518">
          <w:rPr>
            <w:noProof/>
            <w:webHidden/>
          </w:rPr>
          <w:instrText xml:space="preserve"> PAGEREF _Toc87176852 \h </w:instrText>
        </w:r>
        <w:r w:rsidR="001E4518">
          <w:rPr>
            <w:noProof/>
            <w:webHidden/>
          </w:rPr>
        </w:r>
        <w:r w:rsidR="001E4518">
          <w:rPr>
            <w:noProof/>
            <w:webHidden/>
          </w:rPr>
          <w:fldChar w:fldCharType="separate"/>
        </w:r>
        <w:r w:rsidR="001E4518">
          <w:rPr>
            <w:noProof/>
            <w:webHidden/>
          </w:rPr>
          <w:t>51</w:t>
        </w:r>
        <w:r w:rsidR="001E4518">
          <w:rPr>
            <w:noProof/>
            <w:webHidden/>
          </w:rPr>
          <w:fldChar w:fldCharType="end"/>
        </w:r>
      </w:hyperlink>
    </w:p>
    <w:p w14:paraId="4317F8D7" w14:textId="70700CA1" w:rsidR="001E4518" w:rsidRDefault="00035FFC">
      <w:pPr>
        <w:pStyle w:val="TableofFigures"/>
        <w:tabs>
          <w:tab w:val="right" w:leader="dot" w:pos="9061"/>
        </w:tabs>
        <w:rPr>
          <w:rFonts w:asciiTheme="minorHAnsi" w:eastAsiaTheme="minorEastAsia" w:hAnsiTheme="minorHAnsi"/>
          <w:noProof/>
          <w:sz w:val="22"/>
          <w:lang w:val="en-US"/>
        </w:rPr>
      </w:pPr>
      <w:hyperlink w:anchor="_Toc87176853" w:history="1">
        <w:r w:rsidR="001E4518" w:rsidRPr="005E3324">
          <w:rPr>
            <w:rStyle w:val="Hyperlink"/>
            <w:noProof/>
          </w:rPr>
          <w:t>Hình 3.6</w:t>
        </w:r>
        <w:r w:rsidR="001E4518" w:rsidRPr="005E3324">
          <w:rPr>
            <w:rStyle w:val="Hyperlink"/>
            <w:noProof/>
            <w:lang w:val="en-US"/>
          </w:rPr>
          <w:t xml:space="preserve"> </w:t>
        </w:r>
        <w:r w:rsidR="001E4518" w:rsidRPr="005E3324">
          <w:rPr>
            <w:rStyle w:val="Hyperlink"/>
            <w:noProof/>
          </w:rPr>
          <w:t>Giao diện tạo application chứng thực</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53 \h </w:instrText>
        </w:r>
        <w:r w:rsidR="001E4518">
          <w:rPr>
            <w:noProof/>
            <w:webHidden/>
          </w:rPr>
        </w:r>
        <w:r w:rsidR="001E4518">
          <w:rPr>
            <w:noProof/>
            <w:webHidden/>
          </w:rPr>
          <w:fldChar w:fldCharType="separate"/>
        </w:r>
        <w:r w:rsidR="001E4518">
          <w:rPr>
            <w:noProof/>
            <w:webHidden/>
          </w:rPr>
          <w:t>57</w:t>
        </w:r>
        <w:r w:rsidR="001E4518">
          <w:rPr>
            <w:noProof/>
            <w:webHidden/>
          </w:rPr>
          <w:fldChar w:fldCharType="end"/>
        </w:r>
      </w:hyperlink>
    </w:p>
    <w:p w14:paraId="09B231D1" w14:textId="3FD23438" w:rsidR="001E4518" w:rsidRDefault="00035FFC">
      <w:pPr>
        <w:pStyle w:val="TableofFigures"/>
        <w:tabs>
          <w:tab w:val="right" w:leader="dot" w:pos="9061"/>
        </w:tabs>
        <w:rPr>
          <w:rFonts w:asciiTheme="minorHAnsi" w:eastAsiaTheme="minorEastAsia" w:hAnsiTheme="minorHAnsi"/>
          <w:noProof/>
          <w:sz w:val="22"/>
          <w:lang w:val="en-US"/>
        </w:rPr>
      </w:pPr>
      <w:hyperlink w:anchor="_Toc87176854" w:history="1">
        <w:r w:rsidR="001E4518" w:rsidRPr="005E3324">
          <w:rPr>
            <w:rStyle w:val="Hyperlink"/>
            <w:noProof/>
          </w:rPr>
          <w:t>Hình 3.7</w:t>
        </w:r>
        <w:r w:rsidR="001E4518" w:rsidRPr="005E3324">
          <w:rPr>
            <w:rStyle w:val="Hyperlink"/>
            <w:noProof/>
            <w:lang w:val="en-US"/>
          </w:rPr>
          <w:t xml:space="preserve"> </w:t>
        </w:r>
        <w:r w:rsidR="001E4518" w:rsidRPr="005E3324">
          <w:rPr>
            <w:rStyle w:val="Hyperlink"/>
            <w:noProof/>
          </w:rPr>
          <w:t>Giao diện tạo thành công</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54 \h </w:instrText>
        </w:r>
        <w:r w:rsidR="001E4518">
          <w:rPr>
            <w:noProof/>
            <w:webHidden/>
          </w:rPr>
        </w:r>
        <w:r w:rsidR="001E4518">
          <w:rPr>
            <w:noProof/>
            <w:webHidden/>
          </w:rPr>
          <w:fldChar w:fldCharType="separate"/>
        </w:r>
        <w:r w:rsidR="001E4518">
          <w:rPr>
            <w:noProof/>
            <w:webHidden/>
          </w:rPr>
          <w:t>57</w:t>
        </w:r>
        <w:r w:rsidR="001E4518">
          <w:rPr>
            <w:noProof/>
            <w:webHidden/>
          </w:rPr>
          <w:fldChar w:fldCharType="end"/>
        </w:r>
      </w:hyperlink>
    </w:p>
    <w:p w14:paraId="142DCD02" w14:textId="520BDB83" w:rsidR="001E4518" w:rsidRDefault="00035FFC">
      <w:pPr>
        <w:pStyle w:val="TableofFigures"/>
        <w:tabs>
          <w:tab w:val="right" w:leader="dot" w:pos="9061"/>
        </w:tabs>
        <w:rPr>
          <w:rFonts w:asciiTheme="minorHAnsi" w:eastAsiaTheme="minorEastAsia" w:hAnsiTheme="minorHAnsi"/>
          <w:noProof/>
          <w:sz w:val="22"/>
          <w:lang w:val="en-US"/>
        </w:rPr>
      </w:pPr>
      <w:hyperlink w:anchor="_Toc87176855" w:history="1">
        <w:r w:rsidR="001E4518" w:rsidRPr="005E3324">
          <w:rPr>
            <w:rStyle w:val="Hyperlink"/>
            <w:noProof/>
          </w:rPr>
          <w:t>Hình 3.8</w:t>
        </w:r>
        <w:r w:rsidR="001E4518" w:rsidRPr="005E3324">
          <w:rPr>
            <w:rStyle w:val="Hyperlink"/>
            <w:noProof/>
            <w:lang w:val="en-US"/>
          </w:rPr>
          <w:t xml:space="preserve"> </w:t>
        </w:r>
        <w:r w:rsidR="001E4518" w:rsidRPr="005E3324">
          <w:rPr>
            <w:rStyle w:val="Hyperlink"/>
            <w:noProof/>
          </w:rPr>
          <w:t>Lấy token thành công</w:t>
        </w:r>
        <w:r w:rsidR="001E4518">
          <w:rPr>
            <w:noProof/>
            <w:webHidden/>
          </w:rPr>
          <w:tab/>
        </w:r>
        <w:r w:rsidR="001E4518">
          <w:rPr>
            <w:noProof/>
            <w:webHidden/>
          </w:rPr>
          <w:fldChar w:fldCharType="begin"/>
        </w:r>
        <w:r w:rsidR="001E4518">
          <w:rPr>
            <w:noProof/>
            <w:webHidden/>
          </w:rPr>
          <w:instrText xml:space="preserve"> PAGEREF _Toc87176855 \h </w:instrText>
        </w:r>
        <w:r w:rsidR="001E4518">
          <w:rPr>
            <w:noProof/>
            <w:webHidden/>
          </w:rPr>
        </w:r>
        <w:r w:rsidR="001E4518">
          <w:rPr>
            <w:noProof/>
            <w:webHidden/>
          </w:rPr>
          <w:fldChar w:fldCharType="separate"/>
        </w:r>
        <w:r w:rsidR="001E4518">
          <w:rPr>
            <w:noProof/>
            <w:webHidden/>
          </w:rPr>
          <w:t>58</w:t>
        </w:r>
        <w:r w:rsidR="001E4518">
          <w:rPr>
            <w:noProof/>
            <w:webHidden/>
          </w:rPr>
          <w:fldChar w:fldCharType="end"/>
        </w:r>
      </w:hyperlink>
    </w:p>
    <w:p w14:paraId="3C1E9467" w14:textId="186744C9" w:rsidR="001E4518" w:rsidRDefault="00035FFC">
      <w:pPr>
        <w:pStyle w:val="TableofFigures"/>
        <w:tabs>
          <w:tab w:val="right" w:leader="dot" w:pos="9061"/>
        </w:tabs>
        <w:rPr>
          <w:rFonts w:asciiTheme="minorHAnsi" w:eastAsiaTheme="minorEastAsia" w:hAnsiTheme="minorHAnsi"/>
          <w:noProof/>
          <w:sz w:val="22"/>
          <w:lang w:val="en-US"/>
        </w:rPr>
      </w:pPr>
      <w:hyperlink w:anchor="_Toc87176856" w:history="1">
        <w:r w:rsidR="001E4518" w:rsidRPr="005E3324">
          <w:rPr>
            <w:rStyle w:val="Hyperlink"/>
            <w:noProof/>
          </w:rPr>
          <w:t>Hình 3.9</w:t>
        </w:r>
        <w:r w:rsidR="001E4518" w:rsidRPr="005E3324">
          <w:rPr>
            <w:rStyle w:val="Hyperlink"/>
            <w:noProof/>
            <w:lang w:val="en-US"/>
          </w:rPr>
          <w:t xml:space="preserve"> </w:t>
        </w:r>
        <w:r w:rsidR="001E4518" w:rsidRPr="005E3324">
          <w:rPr>
            <w:rStyle w:val="Hyperlink"/>
            <w:noProof/>
          </w:rPr>
          <w:t>Sử dụng token vừa tạo để thực hiện API</w:t>
        </w:r>
        <w:r w:rsidR="001E4518">
          <w:rPr>
            <w:noProof/>
            <w:webHidden/>
          </w:rPr>
          <w:tab/>
        </w:r>
        <w:r w:rsidR="001E4518">
          <w:rPr>
            <w:noProof/>
            <w:webHidden/>
          </w:rPr>
          <w:fldChar w:fldCharType="begin"/>
        </w:r>
        <w:r w:rsidR="001E4518">
          <w:rPr>
            <w:noProof/>
            <w:webHidden/>
          </w:rPr>
          <w:instrText xml:space="preserve"> PAGEREF _Toc87176856 \h </w:instrText>
        </w:r>
        <w:r w:rsidR="001E4518">
          <w:rPr>
            <w:noProof/>
            <w:webHidden/>
          </w:rPr>
        </w:r>
        <w:r w:rsidR="001E4518">
          <w:rPr>
            <w:noProof/>
            <w:webHidden/>
          </w:rPr>
          <w:fldChar w:fldCharType="separate"/>
        </w:r>
        <w:r w:rsidR="001E4518">
          <w:rPr>
            <w:noProof/>
            <w:webHidden/>
          </w:rPr>
          <w:t>58</w:t>
        </w:r>
        <w:r w:rsidR="001E4518">
          <w:rPr>
            <w:noProof/>
            <w:webHidden/>
          </w:rPr>
          <w:fldChar w:fldCharType="end"/>
        </w:r>
      </w:hyperlink>
    </w:p>
    <w:p w14:paraId="7C30029D" w14:textId="48031A80" w:rsidR="001E4518" w:rsidRDefault="00035FFC">
      <w:pPr>
        <w:pStyle w:val="TableofFigures"/>
        <w:tabs>
          <w:tab w:val="right" w:leader="dot" w:pos="9061"/>
        </w:tabs>
        <w:rPr>
          <w:rFonts w:asciiTheme="minorHAnsi" w:eastAsiaTheme="minorEastAsia" w:hAnsiTheme="minorHAnsi"/>
          <w:noProof/>
          <w:sz w:val="22"/>
          <w:lang w:val="en-US"/>
        </w:rPr>
      </w:pPr>
      <w:hyperlink w:anchor="_Toc87176857" w:history="1">
        <w:r w:rsidR="001E4518" w:rsidRPr="005E3324">
          <w:rPr>
            <w:rStyle w:val="Hyperlink"/>
            <w:noProof/>
          </w:rPr>
          <w:t>Hình 3.10</w:t>
        </w:r>
        <w:r w:rsidR="001E4518" w:rsidRPr="005E3324">
          <w:rPr>
            <w:rStyle w:val="Hyperlink"/>
            <w:noProof/>
            <w:lang w:val="en-US"/>
          </w:rPr>
          <w:t xml:space="preserve"> </w:t>
        </w:r>
        <w:r w:rsidR="001E4518" w:rsidRPr="005E3324">
          <w:rPr>
            <w:rStyle w:val="Hyperlink"/>
            <w:noProof/>
          </w:rPr>
          <w:t>Giao diện Swagger</w:t>
        </w:r>
        <w:r w:rsidR="001E4518">
          <w:rPr>
            <w:noProof/>
            <w:webHidden/>
          </w:rPr>
          <w:tab/>
        </w:r>
        <w:r w:rsidR="001E4518">
          <w:rPr>
            <w:noProof/>
            <w:webHidden/>
          </w:rPr>
          <w:fldChar w:fldCharType="begin"/>
        </w:r>
        <w:r w:rsidR="001E4518">
          <w:rPr>
            <w:noProof/>
            <w:webHidden/>
          </w:rPr>
          <w:instrText xml:space="preserve"> PAGEREF _Toc87176857 \h </w:instrText>
        </w:r>
        <w:r w:rsidR="001E4518">
          <w:rPr>
            <w:noProof/>
            <w:webHidden/>
          </w:rPr>
        </w:r>
        <w:r w:rsidR="001E4518">
          <w:rPr>
            <w:noProof/>
            <w:webHidden/>
          </w:rPr>
          <w:fldChar w:fldCharType="separate"/>
        </w:r>
        <w:r w:rsidR="001E4518">
          <w:rPr>
            <w:noProof/>
            <w:webHidden/>
          </w:rPr>
          <w:t>61</w:t>
        </w:r>
        <w:r w:rsidR="001E4518">
          <w:rPr>
            <w:noProof/>
            <w:webHidden/>
          </w:rPr>
          <w:fldChar w:fldCharType="end"/>
        </w:r>
      </w:hyperlink>
    </w:p>
    <w:p w14:paraId="58E14103" w14:textId="6B48CC02" w:rsidR="001E4518" w:rsidRDefault="00035FFC">
      <w:pPr>
        <w:pStyle w:val="TableofFigures"/>
        <w:tabs>
          <w:tab w:val="right" w:leader="dot" w:pos="9061"/>
        </w:tabs>
        <w:rPr>
          <w:rFonts w:asciiTheme="minorHAnsi" w:eastAsiaTheme="minorEastAsia" w:hAnsiTheme="minorHAnsi"/>
          <w:noProof/>
          <w:sz w:val="22"/>
          <w:lang w:val="en-US"/>
        </w:rPr>
      </w:pPr>
      <w:hyperlink w:anchor="_Toc87176858" w:history="1">
        <w:r w:rsidR="001E4518" w:rsidRPr="005E3324">
          <w:rPr>
            <w:rStyle w:val="Hyperlink"/>
            <w:noProof/>
          </w:rPr>
          <w:t>Hình 3.11 Giao diện MEDIA LIBRARY trên Cloudinary</w:t>
        </w:r>
        <w:r w:rsidR="001E4518">
          <w:rPr>
            <w:noProof/>
            <w:webHidden/>
          </w:rPr>
          <w:tab/>
        </w:r>
        <w:r w:rsidR="001E4518">
          <w:rPr>
            <w:noProof/>
            <w:webHidden/>
          </w:rPr>
          <w:fldChar w:fldCharType="begin"/>
        </w:r>
        <w:r w:rsidR="001E4518">
          <w:rPr>
            <w:noProof/>
            <w:webHidden/>
          </w:rPr>
          <w:instrText xml:space="preserve"> PAGEREF _Toc87176858 \h </w:instrText>
        </w:r>
        <w:r w:rsidR="001E4518">
          <w:rPr>
            <w:noProof/>
            <w:webHidden/>
          </w:rPr>
        </w:r>
        <w:r w:rsidR="001E4518">
          <w:rPr>
            <w:noProof/>
            <w:webHidden/>
          </w:rPr>
          <w:fldChar w:fldCharType="separate"/>
        </w:r>
        <w:r w:rsidR="001E4518">
          <w:rPr>
            <w:noProof/>
            <w:webHidden/>
          </w:rPr>
          <w:t>62</w:t>
        </w:r>
        <w:r w:rsidR="001E4518">
          <w:rPr>
            <w:noProof/>
            <w:webHidden/>
          </w:rPr>
          <w:fldChar w:fldCharType="end"/>
        </w:r>
      </w:hyperlink>
    </w:p>
    <w:p w14:paraId="5487F338" w14:textId="1452669B" w:rsidR="001E4518" w:rsidRDefault="00035FFC">
      <w:pPr>
        <w:pStyle w:val="TableofFigures"/>
        <w:tabs>
          <w:tab w:val="right" w:leader="dot" w:pos="9061"/>
        </w:tabs>
        <w:rPr>
          <w:rFonts w:asciiTheme="minorHAnsi" w:eastAsiaTheme="minorEastAsia" w:hAnsiTheme="minorHAnsi"/>
          <w:noProof/>
          <w:sz w:val="22"/>
          <w:lang w:val="en-US"/>
        </w:rPr>
      </w:pPr>
      <w:hyperlink w:anchor="_Toc87176859" w:history="1">
        <w:r w:rsidR="001E4518" w:rsidRPr="005E3324">
          <w:rPr>
            <w:rStyle w:val="Hyperlink"/>
            <w:noProof/>
          </w:rPr>
          <w:t>Hình 3.12</w:t>
        </w:r>
        <w:r w:rsidR="001E4518" w:rsidRPr="005E3324">
          <w:rPr>
            <w:rStyle w:val="Hyperlink"/>
            <w:noProof/>
            <w:lang w:val="en-US"/>
          </w:rPr>
          <w:t xml:space="preserve"> </w:t>
        </w:r>
        <w:r w:rsidR="001E4518" w:rsidRPr="005E3324">
          <w:rPr>
            <w:rStyle w:val="Hyperlink"/>
            <w:noProof/>
          </w:rPr>
          <w:t>Cây thư mục lưu avatar user vừa tạo</w:t>
        </w:r>
        <w:r w:rsidR="001E4518">
          <w:rPr>
            <w:noProof/>
            <w:webHidden/>
          </w:rPr>
          <w:tab/>
        </w:r>
        <w:r w:rsidR="001E4518">
          <w:rPr>
            <w:noProof/>
            <w:webHidden/>
          </w:rPr>
          <w:fldChar w:fldCharType="begin"/>
        </w:r>
        <w:r w:rsidR="001E4518">
          <w:rPr>
            <w:noProof/>
            <w:webHidden/>
          </w:rPr>
          <w:instrText xml:space="preserve"> PAGEREF _Toc87176859 \h </w:instrText>
        </w:r>
        <w:r w:rsidR="001E4518">
          <w:rPr>
            <w:noProof/>
            <w:webHidden/>
          </w:rPr>
        </w:r>
        <w:r w:rsidR="001E4518">
          <w:rPr>
            <w:noProof/>
            <w:webHidden/>
          </w:rPr>
          <w:fldChar w:fldCharType="separate"/>
        </w:r>
        <w:r w:rsidR="001E4518">
          <w:rPr>
            <w:noProof/>
            <w:webHidden/>
          </w:rPr>
          <w:t>63</w:t>
        </w:r>
        <w:r w:rsidR="001E4518">
          <w:rPr>
            <w:noProof/>
            <w:webHidden/>
          </w:rPr>
          <w:fldChar w:fldCharType="end"/>
        </w:r>
      </w:hyperlink>
    </w:p>
    <w:p w14:paraId="7E8A9118" w14:textId="74A91A45" w:rsidR="001E4518" w:rsidRDefault="00035FFC">
      <w:pPr>
        <w:pStyle w:val="TableofFigures"/>
        <w:tabs>
          <w:tab w:val="right" w:leader="dot" w:pos="9061"/>
        </w:tabs>
        <w:rPr>
          <w:rFonts w:asciiTheme="minorHAnsi" w:eastAsiaTheme="minorEastAsia" w:hAnsiTheme="minorHAnsi"/>
          <w:noProof/>
          <w:sz w:val="22"/>
          <w:lang w:val="en-US"/>
        </w:rPr>
      </w:pPr>
      <w:hyperlink w:anchor="_Toc87176860" w:history="1">
        <w:r w:rsidR="001E4518" w:rsidRPr="005E3324">
          <w:rPr>
            <w:rStyle w:val="Hyperlink"/>
            <w:noProof/>
          </w:rPr>
          <w:t>Hình 4.1</w:t>
        </w:r>
        <w:r w:rsidR="001E4518" w:rsidRPr="005E3324">
          <w:rPr>
            <w:rStyle w:val="Hyperlink"/>
            <w:noProof/>
            <w:lang w:val="en-US"/>
          </w:rPr>
          <w:t xml:space="preserve"> </w:t>
        </w:r>
        <w:r w:rsidR="001E4518" w:rsidRPr="005E3324">
          <w:rPr>
            <w:rStyle w:val="Hyperlink"/>
            <w:noProof/>
          </w:rPr>
          <w:t>Các loại Location trong kho hàng</w:t>
        </w:r>
        <w:r w:rsidR="001E4518">
          <w:rPr>
            <w:noProof/>
            <w:webHidden/>
          </w:rPr>
          <w:tab/>
        </w:r>
        <w:r w:rsidR="001E4518">
          <w:rPr>
            <w:noProof/>
            <w:webHidden/>
          </w:rPr>
          <w:fldChar w:fldCharType="begin"/>
        </w:r>
        <w:r w:rsidR="001E4518">
          <w:rPr>
            <w:noProof/>
            <w:webHidden/>
          </w:rPr>
          <w:instrText xml:space="preserve"> PAGEREF _Toc87176860 \h </w:instrText>
        </w:r>
        <w:r w:rsidR="001E4518">
          <w:rPr>
            <w:noProof/>
            <w:webHidden/>
          </w:rPr>
        </w:r>
        <w:r w:rsidR="001E4518">
          <w:rPr>
            <w:noProof/>
            <w:webHidden/>
          </w:rPr>
          <w:fldChar w:fldCharType="separate"/>
        </w:r>
        <w:r w:rsidR="001E4518">
          <w:rPr>
            <w:noProof/>
            <w:webHidden/>
          </w:rPr>
          <w:t>65</w:t>
        </w:r>
        <w:r w:rsidR="001E4518">
          <w:rPr>
            <w:noProof/>
            <w:webHidden/>
          </w:rPr>
          <w:fldChar w:fldCharType="end"/>
        </w:r>
      </w:hyperlink>
    </w:p>
    <w:p w14:paraId="24ED392F" w14:textId="45E17021" w:rsidR="001E4518" w:rsidRDefault="00035FFC">
      <w:pPr>
        <w:pStyle w:val="TableofFigures"/>
        <w:tabs>
          <w:tab w:val="right" w:leader="dot" w:pos="9061"/>
        </w:tabs>
        <w:rPr>
          <w:rFonts w:asciiTheme="minorHAnsi" w:eastAsiaTheme="minorEastAsia" w:hAnsiTheme="minorHAnsi"/>
          <w:noProof/>
          <w:sz w:val="22"/>
          <w:lang w:val="en-US"/>
        </w:rPr>
      </w:pPr>
      <w:hyperlink w:anchor="_Toc87176861" w:history="1">
        <w:r w:rsidR="001E4518" w:rsidRPr="005E3324">
          <w:rPr>
            <w:rStyle w:val="Hyperlink"/>
            <w:noProof/>
          </w:rPr>
          <w:t>Hình 4.2</w:t>
        </w:r>
        <w:r w:rsidR="001E4518" w:rsidRPr="005E3324">
          <w:rPr>
            <w:rStyle w:val="Hyperlink"/>
            <w:noProof/>
            <w:lang w:val="en-US"/>
          </w:rPr>
          <w:t xml:space="preserve"> </w:t>
        </w:r>
        <w:r w:rsidR="001E4518" w:rsidRPr="005E3324">
          <w:rPr>
            <w:rStyle w:val="Hyperlink"/>
            <w:noProof/>
          </w:rPr>
          <w:t>Quy trình nhập hàng</w:t>
        </w:r>
        <w:r w:rsidR="001E4518">
          <w:rPr>
            <w:noProof/>
            <w:webHidden/>
          </w:rPr>
          <w:tab/>
        </w:r>
        <w:r w:rsidR="001E4518">
          <w:rPr>
            <w:noProof/>
            <w:webHidden/>
          </w:rPr>
          <w:fldChar w:fldCharType="begin"/>
        </w:r>
        <w:r w:rsidR="001E4518">
          <w:rPr>
            <w:noProof/>
            <w:webHidden/>
          </w:rPr>
          <w:instrText xml:space="preserve"> PAGEREF _Toc87176861 \h </w:instrText>
        </w:r>
        <w:r w:rsidR="001E4518">
          <w:rPr>
            <w:noProof/>
            <w:webHidden/>
          </w:rPr>
        </w:r>
        <w:r w:rsidR="001E4518">
          <w:rPr>
            <w:noProof/>
            <w:webHidden/>
          </w:rPr>
          <w:fldChar w:fldCharType="separate"/>
        </w:r>
        <w:r w:rsidR="001E4518">
          <w:rPr>
            <w:noProof/>
            <w:webHidden/>
          </w:rPr>
          <w:t>66</w:t>
        </w:r>
        <w:r w:rsidR="001E4518">
          <w:rPr>
            <w:noProof/>
            <w:webHidden/>
          </w:rPr>
          <w:fldChar w:fldCharType="end"/>
        </w:r>
      </w:hyperlink>
    </w:p>
    <w:p w14:paraId="3BB79678" w14:textId="20479A9C" w:rsidR="001E4518" w:rsidRDefault="00035FFC">
      <w:pPr>
        <w:pStyle w:val="TableofFigures"/>
        <w:tabs>
          <w:tab w:val="right" w:leader="dot" w:pos="9061"/>
        </w:tabs>
        <w:rPr>
          <w:rFonts w:asciiTheme="minorHAnsi" w:eastAsiaTheme="minorEastAsia" w:hAnsiTheme="minorHAnsi"/>
          <w:noProof/>
          <w:sz w:val="22"/>
          <w:lang w:val="en-US"/>
        </w:rPr>
      </w:pPr>
      <w:hyperlink w:anchor="_Toc87176862" w:history="1">
        <w:r w:rsidR="001E4518" w:rsidRPr="005E3324">
          <w:rPr>
            <w:rStyle w:val="Hyperlink"/>
            <w:noProof/>
          </w:rPr>
          <w:t>Hình 4.3</w:t>
        </w:r>
        <w:r w:rsidR="001E4518" w:rsidRPr="005E3324">
          <w:rPr>
            <w:rStyle w:val="Hyperlink"/>
            <w:noProof/>
            <w:lang w:val="en-US"/>
          </w:rPr>
          <w:t xml:space="preserve"> </w:t>
        </w:r>
        <w:r w:rsidR="001E4518" w:rsidRPr="005E3324">
          <w:rPr>
            <w:rStyle w:val="Hyperlink"/>
            <w:noProof/>
          </w:rPr>
          <w:t>Quy trình xuất hàng</w:t>
        </w:r>
        <w:r w:rsidR="001E4518">
          <w:rPr>
            <w:noProof/>
            <w:webHidden/>
          </w:rPr>
          <w:tab/>
        </w:r>
        <w:r w:rsidR="001E4518">
          <w:rPr>
            <w:noProof/>
            <w:webHidden/>
          </w:rPr>
          <w:fldChar w:fldCharType="begin"/>
        </w:r>
        <w:r w:rsidR="001E4518">
          <w:rPr>
            <w:noProof/>
            <w:webHidden/>
          </w:rPr>
          <w:instrText xml:space="preserve"> PAGEREF _Toc87176862 \h </w:instrText>
        </w:r>
        <w:r w:rsidR="001E4518">
          <w:rPr>
            <w:noProof/>
            <w:webHidden/>
          </w:rPr>
        </w:r>
        <w:r w:rsidR="001E4518">
          <w:rPr>
            <w:noProof/>
            <w:webHidden/>
          </w:rPr>
          <w:fldChar w:fldCharType="separate"/>
        </w:r>
        <w:r w:rsidR="001E4518">
          <w:rPr>
            <w:noProof/>
            <w:webHidden/>
          </w:rPr>
          <w:t>67</w:t>
        </w:r>
        <w:r w:rsidR="001E4518">
          <w:rPr>
            <w:noProof/>
            <w:webHidden/>
          </w:rPr>
          <w:fldChar w:fldCharType="end"/>
        </w:r>
      </w:hyperlink>
    </w:p>
    <w:p w14:paraId="0D143DA2" w14:textId="74A05A62" w:rsidR="001E4518" w:rsidRDefault="00035FFC">
      <w:pPr>
        <w:pStyle w:val="TableofFigures"/>
        <w:tabs>
          <w:tab w:val="right" w:leader="dot" w:pos="9061"/>
        </w:tabs>
        <w:rPr>
          <w:rFonts w:asciiTheme="minorHAnsi" w:eastAsiaTheme="minorEastAsia" w:hAnsiTheme="minorHAnsi"/>
          <w:noProof/>
          <w:sz w:val="22"/>
          <w:lang w:val="en-US"/>
        </w:rPr>
      </w:pPr>
      <w:hyperlink w:anchor="_Toc87176863" w:history="1">
        <w:r w:rsidR="001E4518" w:rsidRPr="005E3324">
          <w:rPr>
            <w:rStyle w:val="Hyperlink"/>
            <w:noProof/>
          </w:rPr>
          <w:t>Hình 4.4</w:t>
        </w:r>
        <w:r w:rsidR="001E4518" w:rsidRPr="005E3324">
          <w:rPr>
            <w:rStyle w:val="Hyperlink"/>
            <w:noProof/>
            <w:lang w:val="en-US"/>
          </w:rPr>
          <w:t xml:space="preserve"> </w:t>
        </w:r>
        <w:r w:rsidR="001E4518" w:rsidRPr="005E3324">
          <w:rPr>
            <w:rStyle w:val="Hyperlink"/>
            <w:noProof/>
          </w:rPr>
          <w:t>Bảng User</w:t>
        </w:r>
        <w:r w:rsidR="001E4518">
          <w:rPr>
            <w:noProof/>
            <w:webHidden/>
          </w:rPr>
          <w:tab/>
        </w:r>
        <w:r w:rsidR="001E4518">
          <w:rPr>
            <w:noProof/>
            <w:webHidden/>
          </w:rPr>
          <w:fldChar w:fldCharType="begin"/>
        </w:r>
        <w:r w:rsidR="001E4518">
          <w:rPr>
            <w:noProof/>
            <w:webHidden/>
          </w:rPr>
          <w:instrText xml:space="preserve"> PAGEREF _Toc87176863 \h </w:instrText>
        </w:r>
        <w:r w:rsidR="001E4518">
          <w:rPr>
            <w:noProof/>
            <w:webHidden/>
          </w:rPr>
        </w:r>
        <w:r w:rsidR="001E4518">
          <w:rPr>
            <w:noProof/>
            <w:webHidden/>
          </w:rPr>
          <w:fldChar w:fldCharType="separate"/>
        </w:r>
        <w:r w:rsidR="001E4518">
          <w:rPr>
            <w:noProof/>
            <w:webHidden/>
          </w:rPr>
          <w:t>70</w:t>
        </w:r>
        <w:r w:rsidR="001E4518">
          <w:rPr>
            <w:noProof/>
            <w:webHidden/>
          </w:rPr>
          <w:fldChar w:fldCharType="end"/>
        </w:r>
      </w:hyperlink>
    </w:p>
    <w:p w14:paraId="5C8D20A1" w14:textId="6C3BDEF4" w:rsidR="001E4518" w:rsidRDefault="00035FFC">
      <w:pPr>
        <w:pStyle w:val="TableofFigures"/>
        <w:tabs>
          <w:tab w:val="right" w:leader="dot" w:pos="9061"/>
        </w:tabs>
        <w:rPr>
          <w:rFonts w:asciiTheme="minorHAnsi" w:eastAsiaTheme="minorEastAsia" w:hAnsiTheme="minorHAnsi"/>
          <w:noProof/>
          <w:sz w:val="22"/>
          <w:lang w:val="en-US"/>
        </w:rPr>
      </w:pPr>
      <w:hyperlink w:anchor="_Toc87176864" w:history="1">
        <w:r w:rsidR="001E4518" w:rsidRPr="005E3324">
          <w:rPr>
            <w:rStyle w:val="Hyperlink"/>
            <w:noProof/>
          </w:rPr>
          <w:t>Hình 4.5</w:t>
        </w:r>
        <w:r w:rsidR="001E4518" w:rsidRPr="005E3324">
          <w:rPr>
            <w:rStyle w:val="Hyperlink"/>
            <w:noProof/>
            <w:lang w:val="en-US"/>
          </w:rPr>
          <w:t xml:space="preserve"> </w:t>
        </w:r>
        <w:r w:rsidR="001E4518" w:rsidRPr="005E3324">
          <w:rPr>
            <w:rStyle w:val="Hyperlink"/>
            <w:noProof/>
          </w:rPr>
          <w:t>Bảng Supplier</w:t>
        </w:r>
        <w:r w:rsidR="001E4518">
          <w:rPr>
            <w:noProof/>
            <w:webHidden/>
          </w:rPr>
          <w:tab/>
        </w:r>
        <w:r w:rsidR="001E4518">
          <w:rPr>
            <w:noProof/>
            <w:webHidden/>
          </w:rPr>
          <w:fldChar w:fldCharType="begin"/>
        </w:r>
        <w:r w:rsidR="001E4518">
          <w:rPr>
            <w:noProof/>
            <w:webHidden/>
          </w:rPr>
          <w:instrText xml:space="preserve"> PAGEREF _Toc87176864 \h </w:instrText>
        </w:r>
        <w:r w:rsidR="001E4518">
          <w:rPr>
            <w:noProof/>
            <w:webHidden/>
          </w:rPr>
        </w:r>
        <w:r w:rsidR="001E4518">
          <w:rPr>
            <w:noProof/>
            <w:webHidden/>
          </w:rPr>
          <w:fldChar w:fldCharType="separate"/>
        </w:r>
        <w:r w:rsidR="001E4518">
          <w:rPr>
            <w:noProof/>
            <w:webHidden/>
          </w:rPr>
          <w:t>71</w:t>
        </w:r>
        <w:r w:rsidR="001E4518">
          <w:rPr>
            <w:noProof/>
            <w:webHidden/>
          </w:rPr>
          <w:fldChar w:fldCharType="end"/>
        </w:r>
      </w:hyperlink>
    </w:p>
    <w:p w14:paraId="2D29A3D8" w14:textId="045A6803" w:rsidR="001E4518" w:rsidRDefault="00035FFC">
      <w:pPr>
        <w:pStyle w:val="TableofFigures"/>
        <w:tabs>
          <w:tab w:val="right" w:leader="dot" w:pos="9061"/>
        </w:tabs>
        <w:rPr>
          <w:rFonts w:asciiTheme="minorHAnsi" w:eastAsiaTheme="minorEastAsia" w:hAnsiTheme="minorHAnsi"/>
          <w:noProof/>
          <w:sz w:val="22"/>
          <w:lang w:val="en-US"/>
        </w:rPr>
      </w:pPr>
      <w:hyperlink w:anchor="_Toc87176865" w:history="1">
        <w:r w:rsidR="001E4518" w:rsidRPr="005E3324">
          <w:rPr>
            <w:rStyle w:val="Hyperlink"/>
            <w:noProof/>
          </w:rPr>
          <w:t>Hình 4.6 Bảng Item</w:t>
        </w:r>
        <w:r w:rsidR="001E4518">
          <w:rPr>
            <w:noProof/>
            <w:webHidden/>
          </w:rPr>
          <w:tab/>
        </w:r>
        <w:r w:rsidR="001E4518">
          <w:rPr>
            <w:noProof/>
            <w:webHidden/>
          </w:rPr>
          <w:fldChar w:fldCharType="begin"/>
        </w:r>
        <w:r w:rsidR="001E4518">
          <w:rPr>
            <w:noProof/>
            <w:webHidden/>
          </w:rPr>
          <w:instrText xml:space="preserve"> PAGEREF _Toc87176865 \h </w:instrText>
        </w:r>
        <w:r w:rsidR="001E4518">
          <w:rPr>
            <w:noProof/>
            <w:webHidden/>
          </w:rPr>
        </w:r>
        <w:r w:rsidR="001E4518">
          <w:rPr>
            <w:noProof/>
            <w:webHidden/>
          </w:rPr>
          <w:fldChar w:fldCharType="separate"/>
        </w:r>
        <w:r w:rsidR="001E4518">
          <w:rPr>
            <w:noProof/>
            <w:webHidden/>
          </w:rPr>
          <w:t>72</w:t>
        </w:r>
        <w:r w:rsidR="001E4518">
          <w:rPr>
            <w:noProof/>
            <w:webHidden/>
          </w:rPr>
          <w:fldChar w:fldCharType="end"/>
        </w:r>
      </w:hyperlink>
    </w:p>
    <w:p w14:paraId="317F69C4" w14:textId="05A0873D" w:rsidR="001E4518" w:rsidRDefault="00035FFC">
      <w:pPr>
        <w:pStyle w:val="TableofFigures"/>
        <w:tabs>
          <w:tab w:val="right" w:leader="dot" w:pos="9061"/>
        </w:tabs>
        <w:rPr>
          <w:rFonts w:asciiTheme="minorHAnsi" w:eastAsiaTheme="minorEastAsia" w:hAnsiTheme="minorHAnsi"/>
          <w:noProof/>
          <w:sz w:val="22"/>
          <w:lang w:val="en-US"/>
        </w:rPr>
      </w:pPr>
      <w:hyperlink w:anchor="_Toc87176866" w:history="1">
        <w:r w:rsidR="001E4518" w:rsidRPr="005E3324">
          <w:rPr>
            <w:rStyle w:val="Hyperlink"/>
            <w:noProof/>
          </w:rPr>
          <w:t>Hình 4.7</w:t>
        </w:r>
        <w:r w:rsidR="001E4518" w:rsidRPr="005E3324">
          <w:rPr>
            <w:rStyle w:val="Hyperlink"/>
            <w:noProof/>
            <w:lang w:val="en-US"/>
          </w:rPr>
          <w:t xml:space="preserve"> </w:t>
        </w:r>
        <w:r w:rsidR="001E4518" w:rsidRPr="005E3324">
          <w:rPr>
            <w:rStyle w:val="Hyperlink"/>
            <w:noProof/>
          </w:rPr>
          <w:t>Bảng RowLocatio</w:t>
        </w:r>
        <w:r w:rsidR="001E4518" w:rsidRPr="005E3324">
          <w:rPr>
            <w:rStyle w:val="Hyperlink"/>
            <w:noProof/>
            <w:lang w:val="en-US"/>
          </w:rPr>
          <w:t>n</w:t>
        </w:r>
        <w:r w:rsidR="001E4518">
          <w:rPr>
            <w:noProof/>
            <w:webHidden/>
          </w:rPr>
          <w:tab/>
        </w:r>
        <w:r w:rsidR="001E4518">
          <w:rPr>
            <w:noProof/>
            <w:webHidden/>
          </w:rPr>
          <w:fldChar w:fldCharType="begin"/>
        </w:r>
        <w:r w:rsidR="001E4518">
          <w:rPr>
            <w:noProof/>
            <w:webHidden/>
          </w:rPr>
          <w:instrText xml:space="preserve"> PAGEREF _Toc87176866 \h </w:instrText>
        </w:r>
        <w:r w:rsidR="001E4518">
          <w:rPr>
            <w:noProof/>
            <w:webHidden/>
          </w:rPr>
        </w:r>
        <w:r w:rsidR="001E4518">
          <w:rPr>
            <w:noProof/>
            <w:webHidden/>
          </w:rPr>
          <w:fldChar w:fldCharType="separate"/>
        </w:r>
        <w:r w:rsidR="001E4518">
          <w:rPr>
            <w:noProof/>
            <w:webHidden/>
          </w:rPr>
          <w:t>72</w:t>
        </w:r>
        <w:r w:rsidR="001E4518">
          <w:rPr>
            <w:noProof/>
            <w:webHidden/>
          </w:rPr>
          <w:fldChar w:fldCharType="end"/>
        </w:r>
      </w:hyperlink>
    </w:p>
    <w:p w14:paraId="000944F2" w14:textId="6F1C1F5E" w:rsidR="001E4518" w:rsidRDefault="00035FFC">
      <w:pPr>
        <w:pStyle w:val="TableofFigures"/>
        <w:tabs>
          <w:tab w:val="right" w:leader="dot" w:pos="9061"/>
        </w:tabs>
        <w:rPr>
          <w:rFonts w:asciiTheme="minorHAnsi" w:eastAsiaTheme="minorEastAsia" w:hAnsiTheme="minorHAnsi"/>
          <w:noProof/>
          <w:sz w:val="22"/>
          <w:lang w:val="en-US"/>
        </w:rPr>
      </w:pPr>
      <w:hyperlink w:anchor="_Toc87176867" w:history="1">
        <w:r w:rsidR="001E4518" w:rsidRPr="005E3324">
          <w:rPr>
            <w:rStyle w:val="Hyperlink"/>
            <w:noProof/>
          </w:rPr>
          <w:t>Hình 4.8</w:t>
        </w:r>
        <w:r w:rsidR="001E4518" w:rsidRPr="005E3324">
          <w:rPr>
            <w:rStyle w:val="Hyperlink"/>
            <w:noProof/>
            <w:lang w:val="en-US"/>
          </w:rPr>
          <w:t xml:space="preserve"> </w:t>
        </w:r>
        <w:r w:rsidR="001E4518" w:rsidRPr="005E3324">
          <w:rPr>
            <w:rStyle w:val="Hyperlink"/>
            <w:noProof/>
          </w:rPr>
          <w:t>Bảng ShelfColumn</w:t>
        </w:r>
        <w:r w:rsidR="001E4518">
          <w:rPr>
            <w:noProof/>
            <w:webHidden/>
          </w:rPr>
          <w:tab/>
        </w:r>
        <w:r w:rsidR="001E4518">
          <w:rPr>
            <w:noProof/>
            <w:webHidden/>
          </w:rPr>
          <w:fldChar w:fldCharType="begin"/>
        </w:r>
        <w:r w:rsidR="001E4518">
          <w:rPr>
            <w:noProof/>
            <w:webHidden/>
          </w:rPr>
          <w:instrText xml:space="preserve"> PAGEREF _Toc87176867 \h </w:instrText>
        </w:r>
        <w:r w:rsidR="001E4518">
          <w:rPr>
            <w:noProof/>
            <w:webHidden/>
          </w:rPr>
        </w:r>
        <w:r w:rsidR="001E4518">
          <w:rPr>
            <w:noProof/>
            <w:webHidden/>
          </w:rPr>
          <w:fldChar w:fldCharType="separate"/>
        </w:r>
        <w:r w:rsidR="001E4518">
          <w:rPr>
            <w:noProof/>
            <w:webHidden/>
          </w:rPr>
          <w:t>73</w:t>
        </w:r>
        <w:r w:rsidR="001E4518">
          <w:rPr>
            <w:noProof/>
            <w:webHidden/>
          </w:rPr>
          <w:fldChar w:fldCharType="end"/>
        </w:r>
      </w:hyperlink>
    </w:p>
    <w:p w14:paraId="7EA6A8FD" w14:textId="604272B1" w:rsidR="001E4518" w:rsidRDefault="00035FFC">
      <w:pPr>
        <w:pStyle w:val="TableofFigures"/>
        <w:tabs>
          <w:tab w:val="right" w:leader="dot" w:pos="9061"/>
        </w:tabs>
        <w:rPr>
          <w:rFonts w:asciiTheme="minorHAnsi" w:eastAsiaTheme="minorEastAsia" w:hAnsiTheme="minorHAnsi"/>
          <w:noProof/>
          <w:sz w:val="22"/>
          <w:lang w:val="en-US"/>
        </w:rPr>
      </w:pPr>
      <w:hyperlink w:anchor="_Toc87176868" w:history="1">
        <w:r w:rsidR="001E4518" w:rsidRPr="005E3324">
          <w:rPr>
            <w:rStyle w:val="Hyperlink"/>
            <w:noProof/>
          </w:rPr>
          <w:t>Hình 4.9</w:t>
        </w:r>
        <w:r w:rsidR="001E4518" w:rsidRPr="005E3324">
          <w:rPr>
            <w:rStyle w:val="Hyperlink"/>
            <w:noProof/>
            <w:lang w:val="en-US"/>
          </w:rPr>
          <w:t xml:space="preserve"> </w:t>
        </w:r>
        <w:r w:rsidR="001E4518" w:rsidRPr="005E3324">
          <w:rPr>
            <w:rStyle w:val="Hyperlink"/>
            <w:noProof/>
          </w:rPr>
          <w:t>Bảng ShelfFloor</w:t>
        </w:r>
        <w:r w:rsidR="001E4518">
          <w:rPr>
            <w:noProof/>
            <w:webHidden/>
          </w:rPr>
          <w:tab/>
        </w:r>
        <w:r w:rsidR="001E4518">
          <w:rPr>
            <w:noProof/>
            <w:webHidden/>
          </w:rPr>
          <w:fldChar w:fldCharType="begin"/>
        </w:r>
        <w:r w:rsidR="001E4518">
          <w:rPr>
            <w:noProof/>
            <w:webHidden/>
          </w:rPr>
          <w:instrText xml:space="preserve"> PAGEREF _Toc87176868 \h </w:instrText>
        </w:r>
        <w:r w:rsidR="001E4518">
          <w:rPr>
            <w:noProof/>
            <w:webHidden/>
          </w:rPr>
        </w:r>
        <w:r w:rsidR="001E4518">
          <w:rPr>
            <w:noProof/>
            <w:webHidden/>
          </w:rPr>
          <w:fldChar w:fldCharType="separate"/>
        </w:r>
        <w:r w:rsidR="001E4518">
          <w:rPr>
            <w:noProof/>
            <w:webHidden/>
          </w:rPr>
          <w:t>73</w:t>
        </w:r>
        <w:r w:rsidR="001E4518">
          <w:rPr>
            <w:noProof/>
            <w:webHidden/>
          </w:rPr>
          <w:fldChar w:fldCharType="end"/>
        </w:r>
      </w:hyperlink>
    </w:p>
    <w:p w14:paraId="5AADF123" w14:textId="4E9FCE09" w:rsidR="001E4518" w:rsidRDefault="00035FFC">
      <w:pPr>
        <w:pStyle w:val="TableofFigures"/>
        <w:tabs>
          <w:tab w:val="right" w:leader="dot" w:pos="9061"/>
        </w:tabs>
        <w:rPr>
          <w:rFonts w:asciiTheme="minorHAnsi" w:eastAsiaTheme="minorEastAsia" w:hAnsiTheme="minorHAnsi"/>
          <w:noProof/>
          <w:sz w:val="22"/>
          <w:lang w:val="en-US"/>
        </w:rPr>
      </w:pPr>
      <w:hyperlink w:anchor="_Toc87176869" w:history="1">
        <w:r w:rsidR="001E4518" w:rsidRPr="005E3324">
          <w:rPr>
            <w:rStyle w:val="Hyperlink"/>
            <w:noProof/>
          </w:rPr>
          <w:t>Hình 4.10 Bảng Location</w:t>
        </w:r>
        <w:r w:rsidR="001E4518">
          <w:rPr>
            <w:noProof/>
            <w:webHidden/>
          </w:rPr>
          <w:tab/>
        </w:r>
        <w:r w:rsidR="001E4518">
          <w:rPr>
            <w:noProof/>
            <w:webHidden/>
          </w:rPr>
          <w:fldChar w:fldCharType="begin"/>
        </w:r>
        <w:r w:rsidR="001E4518">
          <w:rPr>
            <w:noProof/>
            <w:webHidden/>
          </w:rPr>
          <w:instrText xml:space="preserve"> PAGEREF _Toc87176869 \h </w:instrText>
        </w:r>
        <w:r w:rsidR="001E4518">
          <w:rPr>
            <w:noProof/>
            <w:webHidden/>
          </w:rPr>
        </w:r>
        <w:r w:rsidR="001E4518">
          <w:rPr>
            <w:noProof/>
            <w:webHidden/>
          </w:rPr>
          <w:fldChar w:fldCharType="separate"/>
        </w:r>
        <w:r w:rsidR="001E4518">
          <w:rPr>
            <w:noProof/>
            <w:webHidden/>
          </w:rPr>
          <w:t>74</w:t>
        </w:r>
        <w:r w:rsidR="001E4518">
          <w:rPr>
            <w:noProof/>
            <w:webHidden/>
          </w:rPr>
          <w:fldChar w:fldCharType="end"/>
        </w:r>
      </w:hyperlink>
    </w:p>
    <w:p w14:paraId="5E08C3AC" w14:textId="2A4BC64A" w:rsidR="001E4518" w:rsidRDefault="00035FFC">
      <w:pPr>
        <w:pStyle w:val="TableofFigures"/>
        <w:tabs>
          <w:tab w:val="right" w:leader="dot" w:pos="9061"/>
        </w:tabs>
        <w:rPr>
          <w:rFonts w:asciiTheme="minorHAnsi" w:eastAsiaTheme="minorEastAsia" w:hAnsiTheme="minorHAnsi"/>
          <w:noProof/>
          <w:sz w:val="22"/>
          <w:lang w:val="en-US"/>
        </w:rPr>
      </w:pPr>
      <w:hyperlink w:anchor="_Toc87176870" w:history="1">
        <w:r w:rsidR="001E4518" w:rsidRPr="005E3324">
          <w:rPr>
            <w:rStyle w:val="Hyperlink"/>
            <w:noProof/>
          </w:rPr>
          <w:t>Hình 4.11</w:t>
        </w:r>
        <w:r w:rsidR="001E4518" w:rsidRPr="005E3324">
          <w:rPr>
            <w:rStyle w:val="Hyperlink"/>
            <w:noProof/>
            <w:lang w:val="en-US"/>
          </w:rPr>
          <w:t xml:space="preserve"> </w:t>
        </w:r>
        <w:r w:rsidR="001E4518" w:rsidRPr="005E3324">
          <w:rPr>
            <w:rStyle w:val="Hyperlink"/>
            <w:noProof/>
          </w:rPr>
          <w:t>Bảng ItemLocation</w:t>
        </w:r>
        <w:r w:rsidR="001E4518">
          <w:rPr>
            <w:noProof/>
            <w:webHidden/>
          </w:rPr>
          <w:tab/>
        </w:r>
        <w:r w:rsidR="001E4518">
          <w:rPr>
            <w:noProof/>
            <w:webHidden/>
          </w:rPr>
          <w:fldChar w:fldCharType="begin"/>
        </w:r>
        <w:r w:rsidR="001E4518">
          <w:rPr>
            <w:noProof/>
            <w:webHidden/>
          </w:rPr>
          <w:instrText xml:space="preserve"> PAGEREF _Toc87176870 \h </w:instrText>
        </w:r>
        <w:r w:rsidR="001E4518">
          <w:rPr>
            <w:noProof/>
            <w:webHidden/>
          </w:rPr>
        </w:r>
        <w:r w:rsidR="001E4518">
          <w:rPr>
            <w:noProof/>
            <w:webHidden/>
          </w:rPr>
          <w:fldChar w:fldCharType="separate"/>
        </w:r>
        <w:r w:rsidR="001E4518">
          <w:rPr>
            <w:noProof/>
            <w:webHidden/>
          </w:rPr>
          <w:t>74</w:t>
        </w:r>
        <w:r w:rsidR="001E4518">
          <w:rPr>
            <w:noProof/>
            <w:webHidden/>
          </w:rPr>
          <w:fldChar w:fldCharType="end"/>
        </w:r>
      </w:hyperlink>
    </w:p>
    <w:p w14:paraId="11479646" w14:textId="2288BAA0" w:rsidR="001E4518" w:rsidRDefault="00035FFC">
      <w:pPr>
        <w:pStyle w:val="TableofFigures"/>
        <w:tabs>
          <w:tab w:val="right" w:leader="dot" w:pos="9061"/>
        </w:tabs>
        <w:rPr>
          <w:rFonts w:asciiTheme="minorHAnsi" w:eastAsiaTheme="minorEastAsia" w:hAnsiTheme="minorHAnsi"/>
          <w:noProof/>
          <w:sz w:val="22"/>
          <w:lang w:val="en-US"/>
        </w:rPr>
      </w:pPr>
      <w:hyperlink w:anchor="_Toc87176871" w:history="1">
        <w:r w:rsidR="001E4518" w:rsidRPr="005E3324">
          <w:rPr>
            <w:rStyle w:val="Hyperlink"/>
            <w:noProof/>
          </w:rPr>
          <w:t>Hình 4.12</w:t>
        </w:r>
        <w:r w:rsidR="001E4518" w:rsidRPr="005E3324">
          <w:rPr>
            <w:rStyle w:val="Hyperlink"/>
            <w:noProof/>
            <w:lang w:val="en-US"/>
          </w:rPr>
          <w:t xml:space="preserve"> </w:t>
        </w:r>
        <w:r w:rsidR="001E4518" w:rsidRPr="005E3324">
          <w:rPr>
            <w:rStyle w:val="Hyperlink"/>
            <w:noProof/>
          </w:rPr>
          <w:t>Bảng PO</w:t>
        </w:r>
        <w:r w:rsidR="001E4518">
          <w:rPr>
            <w:noProof/>
            <w:webHidden/>
          </w:rPr>
          <w:tab/>
        </w:r>
        <w:r w:rsidR="001E4518">
          <w:rPr>
            <w:noProof/>
            <w:webHidden/>
          </w:rPr>
          <w:fldChar w:fldCharType="begin"/>
        </w:r>
        <w:r w:rsidR="001E4518">
          <w:rPr>
            <w:noProof/>
            <w:webHidden/>
          </w:rPr>
          <w:instrText xml:space="preserve"> PAGEREF _Toc87176871 \h </w:instrText>
        </w:r>
        <w:r w:rsidR="001E4518">
          <w:rPr>
            <w:noProof/>
            <w:webHidden/>
          </w:rPr>
        </w:r>
        <w:r w:rsidR="001E4518">
          <w:rPr>
            <w:noProof/>
            <w:webHidden/>
          </w:rPr>
          <w:fldChar w:fldCharType="separate"/>
        </w:r>
        <w:r w:rsidR="001E4518">
          <w:rPr>
            <w:noProof/>
            <w:webHidden/>
          </w:rPr>
          <w:t>75</w:t>
        </w:r>
        <w:r w:rsidR="001E4518">
          <w:rPr>
            <w:noProof/>
            <w:webHidden/>
          </w:rPr>
          <w:fldChar w:fldCharType="end"/>
        </w:r>
      </w:hyperlink>
    </w:p>
    <w:p w14:paraId="025CA76B" w14:textId="72F5020C" w:rsidR="001E4518" w:rsidRDefault="00035FFC">
      <w:pPr>
        <w:pStyle w:val="TableofFigures"/>
        <w:tabs>
          <w:tab w:val="right" w:leader="dot" w:pos="9061"/>
        </w:tabs>
        <w:rPr>
          <w:rFonts w:asciiTheme="minorHAnsi" w:eastAsiaTheme="minorEastAsia" w:hAnsiTheme="minorHAnsi"/>
          <w:noProof/>
          <w:sz w:val="22"/>
          <w:lang w:val="en-US"/>
        </w:rPr>
      </w:pPr>
      <w:hyperlink w:anchor="_Toc87176872" w:history="1">
        <w:r w:rsidR="001E4518" w:rsidRPr="005E3324">
          <w:rPr>
            <w:rStyle w:val="Hyperlink"/>
            <w:noProof/>
          </w:rPr>
          <w:t>Hình 4.13</w:t>
        </w:r>
        <w:r w:rsidR="001E4518" w:rsidRPr="005E3324">
          <w:rPr>
            <w:rStyle w:val="Hyperlink"/>
            <w:noProof/>
            <w:lang w:val="en-US"/>
          </w:rPr>
          <w:t xml:space="preserve"> </w:t>
        </w:r>
        <w:r w:rsidR="001E4518" w:rsidRPr="005E3324">
          <w:rPr>
            <w:rStyle w:val="Hyperlink"/>
            <w:noProof/>
          </w:rPr>
          <w:t>Bảng PODetail</w:t>
        </w:r>
        <w:r w:rsidR="001E4518">
          <w:rPr>
            <w:noProof/>
            <w:webHidden/>
          </w:rPr>
          <w:tab/>
        </w:r>
        <w:r w:rsidR="001E4518">
          <w:rPr>
            <w:noProof/>
            <w:webHidden/>
          </w:rPr>
          <w:fldChar w:fldCharType="begin"/>
        </w:r>
        <w:r w:rsidR="001E4518">
          <w:rPr>
            <w:noProof/>
            <w:webHidden/>
          </w:rPr>
          <w:instrText xml:space="preserve"> PAGEREF _Toc87176872 \h </w:instrText>
        </w:r>
        <w:r w:rsidR="001E4518">
          <w:rPr>
            <w:noProof/>
            <w:webHidden/>
          </w:rPr>
        </w:r>
        <w:r w:rsidR="001E4518">
          <w:rPr>
            <w:noProof/>
            <w:webHidden/>
          </w:rPr>
          <w:fldChar w:fldCharType="separate"/>
        </w:r>
        <w:r w:rsidR="001E4518">
          <w:rPr>
            <w:noProof/>
            <w:webHidden/>
          </w:rPr>
          <w:t>76</w:t>
        </w:r>
        <w:r w:rsidR="001E4518">
          <w:rPr>
            <w:noProof/>
            <w:webHidden/>
          </w:rPr>
          <w:fldChar w:fldCharType="end"/>
        </w:r>
      </w:hyperlink>
    </w:p>
    <w:p w14:paraId="378F58E3" w14:textId="21CB932B" w:rsidR="001E4518" w:rsidRDefault="00035FFC">
      <w:pPr>
        <w:pStyle w:val="TableofFigures"/>
        <w:tabs>
          <w:tab w:val="right" w:leader="dot" w:pos="9061"/>
        </w:tabs>
        <w:rPr>
          <w:rFonts w:asciiTheme="minorHAnsi" w:eastAsiaTheme="minorEastAsia" w:hAnsiTheme="minorHAnsi"/>
          <w:noProof/>
          <w:sz w:val="22"/>
          <w:lang w:val="en-US"/>
        </w:rPr>
      </w:pPr>
      <w:hyperlink w:anchor="_Toc87176873" w:history="1">
        <w:r w:rsidR="001E4518" w:rsidRPr="005E3324">
          <w:rPr>
            <w:rStyle w:val="Hyperlink"/>
            <w:noProof/>
          </w:rPr>
          <w:t>Hình 4.14 Bảng SO</w:t>
        </w:r>
        <w:r w:rsidR="001E4518">
          <w:rPr>
            <w:noProof/>
            <w:webHidden/>
          </w:rPr>
          <w:tab/>
        </w:r>
        <w:r w:rsidR="001E4518">
          <w:rPr>
            <w:noProof/>
            <w:webHidden/>
          </w:rPr>
          <w:fldChar w:fldCharType="begin"/>
        </w:r>
        <w:r w:rsidR="001E4518">
          <w:rPr>
            <w:noProof/>
            <w:webHidden/>
          </w:rPr>
          <w:instrText xml:space="preserve"> PAGEREF _Toc87176873 \h </w:instrText>
        </w:r>
        <w:r w:rsidR="001E4518">
          <w:rPr>
            <w:noProof/>
            <w:webHidden/>
          </w:rPr>
        </w:r>
        <w:r w:rsidR="001E4518">
          <w:rPr>
            <w:noProof/>
            <w:webHidden/>
          </w:rPr>
          <w:fldChar w:fldCharType="separate"/>
        </w:r>
        <w:r w:rsidR="001E4518">
          <w:rPr>
            <w:noProof/>
            <w:webHidden/>
          </w:rPr>
          <w:t>77</w:t>
        </w:r>
        <w:r w:rsidR="001E4518">
          <w:rPr>
            <w:noProof/>
            <w:webHidden/>
          </w:rPr>
          <w:fldChar w:fldCharType="end"/>
        </w:r>
      </w:hyperlink>
    </w:p>
    <w:p w14:paraId="1151CBF8" w14:textId="2370DBC3" w:rsidR="001E4518" w:rsidRDefault="00035FFC">
      <w:pPr>
        <w:pStyle w:val="TableofFigures"/>
        <w:tabs>
          <w:tab w:val="right" w:leader="dot" w:pos="9061"/>
        </w:tabs>
        <w:rPr>
          <w:rFonts w:asciiTheme="minorHAnsi" w:eastAsiaTheme="minorEastAsia" w:hAnsiTheme="minorHAnsi"/>
          <w:noProof/>
          <w:sz w:val="22"/>
          <w:lang w:val="en-US"/>
        </w:rPr>
      </w:pPr>
      <w:hyperlink w:anchor="_Toc87176874" w:history="1">
        <w:r w:rsidR="001E4518" w:rsidRPr="005E3324">
          <w:rPr>
            <w:rStyle w:val="Hyperlink"/>
            <w:noProof/>
          </w:rPr>
          <w:t>Hình 4.15</w:t>
        </w:r>
        <w:r w:rsidR="001E4518" w:rsidRPr="005E3324">
          <w:rPr>
            <w:rStyle w:val="Hyperlink"/>
            <w:noProof/>
            <w:lang w:val="en-US"/>
          </w:rPr>
          <w:t xml:space="preserve"> </w:t>
        </w:r>
        <w:r w:rsidR="001E4518" w:rsidRPr="005E3324">
          <w:rPr>
            <w:rStyle w:val="Hyperlink"/>
            <w:noProof/>
          </w:rPr>
          <w:t>Bảng SODetail</w:t>
        </w:r>
        <w:r w:rsidR="001E4518">
          <w:rPr>
            <w:noProof/>
            <w:webHidden/>
          </w:rPr>
          <w:tab/>
        </w:r>
        <w:r w:rsidR="001E4518">
          <w:rPr>
            <w:noProof/>
            <w:webHidden/>
          </w:rPr>
          <w:fldChar w:fldCharType="begin"/>
        </w:r>
        <w:r w:rsidR="001E4518">
          <w:rPr>
            <w:noProof/>
            <w:webHidden/>
          </w:rPr>
          <w:instrText xml:space="preserve"> PAGEREF _Toc87176874 \h </w:instrText>
        </w:r>
        <w:r w:rsidR="001E4518">
          <w:rPr>
            <w:noProof/>
            <w:webHidden/>
          </w:rPr>
        </w:r>
        <w:r w:rsidR="001E4518">
          <w:rPr>
            <w:noProof/>
            <w:webHidden/>
          </w:rPr>
          <w:fldChar w:fldCharType="separate"/>
        </w:r>
        <w:r w:rsidR="001E4518">
          <w:rPr>
            <w:noProof/>
            <w:webHidden/>
          </w:rPr>
          <w:t>78</w:t>
        </w:r>
        <w:r w:rsidR="001E4518">
          <w:rPr>
            <w:noProof/>
            <w:webHidden/>
          </w:rPr>
          <w:fldChar w:fldCharType="end"/>
        </w:r>
      </w:hyperlink>
    </w:p>
    <w:p w14:paraId="0A0AA8DD" w14:textId="45CB9762" w:rsidR="001E4518" w:rsidRDefault="00035FFC">
      <w:pPr>
        <w:pStyle w:val="TableofFigures"/>
        <w:tabs>
          <w:tab w:val="right" w:leader="dot" w:pos="9061"/>
        </w:tabs>
        <w:rPr>
          <w:rFonts w:asciiTheme="minorHAnsi" w:eastAsiaTheme="minorEastAsia" w:hAnsiTheme="minorHAnsi"/>
          <w:noProof/>
          <w:sz w:val="22"/>
          <w:lang w:val="en-US"/>
        </w:rPr>
      </w:pPr>
      <w:hyperlink w:anchor="_Toc87176875" w:history="1">
        <w:r w:rsidR="001E4518" w:rsidRPr="005E3324">
          <w:rPr>
            <w:rStyle w:val="Hyperlink"/>
            <w:noProof/>
          </w:rPr>
          <w:t>Hình 4.16</w:t>
        </w:r>
        <w:r w:rsidR="001E4518" w:rsidRPr="005E3324">
          <w:rPr>
            <w:rStyle w:val="Hyperlink"/>
            <w:noProof/>
            <w:lang w:val="en-US"/>
          </w:rPr>
          <w:t xml:space="preserve"> </w:t>
        </w:r>
        <w:r w:rsidR="001E4518" w:rsidRPr="005E3324">
          <w:rPr>
            <w:rStyle w:val="Hyperlink"/>
            <w:noProof/>
          </w:rPr>
          <w:t>Bảng Receipt</w:t>
        </w:r>
        <w:r w:rsidR="001E4518">
          <w:rPr>
            <w:noProof/>
            <w:webHidden/>
          </w:rPr>
          <w:tab/>
        </w:r>
        <w:r w:rsidR="001E4518">
          <w:rPr>
            <w:noProof/>
            <w:webHidden/>
          </w:rPr>
          <w:fldChar w:fldCharType="begin"/>
        </w:r>
        <w:r w:rsidR="001E4518">
          <w:rPr>
            <w:noProof/>
            <w:webHidden/>
          </w:rPr>
          <w:instrText xml:space="preserve"> PAGEREF _Toc87176875 \h </w:instrText>
        </w:r>
        <w:r w:rsidR="001E4518">
          <w:rPr>
            <w:noProof/>
            <w:webHidden/>
          </w:rPr>
        </w:r>
        <w:r w:rsidR="001E4518">
          <w:rPr>
            <w:noProof/>
            <w:webHidden/>
          </w:rPr>
          <w:fldChar w:fldCharType="separate"/>
        </w:r>
        <w:r w:rsidR="001E4518">
          <w:rPr>
            <w:noProof/>
            <w:webHidden/>
          </w:rPr>
          <w:t>78</w:t>
        </w:r>
        <w:r w:rsidR="001E4518">
          <w:rPr>
            <w:noProof/>
            <w:webHidden/>
          </w:rPr>
          <w:fldChar w:fldCharType="end"/>
        </w:r>
      </w:hyperlink>
    </w:p>
    <w:p w14:paraId="55FCC980" w14:textId="39915D01" w:rsidR="001E4518" w:rsidRDefault="00035FFC">
      <w:pPr>
        <w:pStyle w:val="TableofFigures"/>
        <w:tabs>
          <w:tab w:val="right" w:leader="dot" w:pos="9061"/>
        </w:tabs>
        <w:rPr>
          <w:rFonts w:asciiTheme="minorHAnsi" w:eastAsiaTheme="minorEastAsia" w:hAnsiTheme="minorHAnsi"/>
          <w:noProof/>
          <w:sz w:val="22"/>
          <w:lang w:val="en-US"/>
        </w:rPr>
      </w:pPr>
      <w:hyperlink w:anchor="_Toc87176876" w:history="1">
        <w:r w:rsidR="001E4518" w:rsidRPr="005E3324">
          <w:rPr>
            <w:rStyle w:val="Hyperlink"/>
            <w:noProof/>
          </w:rPr>
          <w:t>Hình 4.17 Bảng ReceiptDetail</w:t>
        </w:r>
        <w:r w:rsidR="001E4518">
          <w:rPr>
            <w:noProof/>
            <w:webHidden/>
          </w:rPr>
          <w:tab/>
        </w:r>
        <w:r w:rsidR="001E4518">
          <w:rPr>
            <w:noProof/>
            <w:webHidden/>
          </w:rPr>
          <w:fldChar w:fldCharType="begin"/>
        </w:r>
        <w:r w:rsidR="001E4518">
          <w:rPr>
            <w:noProof/>
            <w:webHidden/>
          </w:rPr>
          <w:instrText xml:space="preserve"> PAGEREF _Toc87176876 \h </w:instrText>
        </w:r>
        <w:r w:rsidR="001E4518">
          <w:rPr>
            <w:noProof/>
            <w:webHidden/>
          </w:rPr>
        </w:r>
        <w:r w:rsidR="001E4518">
          <w:rPr>
            <w:noProof/>
            <w:webHidden/>
          </w:rPr>
          <w:fldChar w:fldCharType="separate"/>
        </w:r>
        <w:r w:rsidR="001E4518">
          <w:rPr>
            <w:noProof/>
            <w:webHidden/>
          </w:rPr>
          <w:t>79</w:t>
        </w:r>
        <w:r w:rsidR="001E4518">
          <w:rPr>
            <w:noProof/>
            <w:webHidden/>
          </w:rPr>
          <w:fldChar w:fldCharType="end"/>
        </w:r>
      </w:hyperlink>
    </w:p>
    <w:p w14:paraId="5DCB1B93" w14:textId="054C70F4" w:rsidR="001E4518" w:rsidRDefault="00035FFC">
      <w:pPr>
        <w:pStyle w:val="TableofFigures"/>
        <w:tabs>
          <w:tab w:val="right" w:leader="dot" w:pos="9061"/>
        </w:tabs>
        <w:rPr>
          <w:rFonts w:asciiTheme="minorHAnsi" w:eastAsiaTheme="minorEastAsia" w:hAnsiTheme="minorHAnsi"/>
          <w:noProof/>
          <w:sz w:val="22"/>
          <w:lang w:val="en-US"/>
        </w:rPr>
      </w:pPr>
      <w:hyperlink w:anchor="_Toc87176877" w:history="1">
        <w:r w:rsidR="001E4518" w:rsidRPr="005E3324">
          <w:rPr>
            <w:rStyle w:val="Hyperlink"/>
            <w:noProof/>
          </w:rPr>
          <w:t>Hình 4.18 Bảng Order</w:t>
        </w:r>
        <w:r w:rsidR="001E4518">
          <w:rPr>
            <w:noProof/>
            <w:webHidden/>
          </w:rPr>
          <w:tab/>
        </w:r>
        <w:r w:rsidR="001E4518">
          <w:rPr>
            <w:noProof/>
            <w:webHidden/>
          </w:rPr>
          <w:fldChar w:fldCharType="begin"/>
        </w:r>
        <w:r w:rsidR="001E4518">
          <w:rPr>
            <w:noProof/>
            <w:webHidden/>
          </w:rPr>
          <w:instrText xml:space="preserve"> PAGEREF _Toc87176877 \h </w:instrText>
        </w:r>
        <w:r w:rsidR="001E4518">
          <w:rPr>
            <w:noProof/>
            <w:webHidden/>
          </w:rPr>
        </w:r>
        <w:r w:rsidR="001E4518">
          <w:rPr>
            <w:noProof/>
            <w:webHidden/>
          </w:rPr>
          <w:fldChar w:fldCharType="separate"/>
        </w:r>
        <w:r w:rsidR="001E4518">
          <w:rPr>
            <w:noProof/>
            <w:webHidden/>
          </w:rPr>
          <w:t>79</w:t>
        </w:r>
        <w:r w:rsidR="001E4518">
          <w:rPr>
            <w:noProof/>
            <w:webHidden/>
          </w:rPr>
          <w:fldChar w:fldCharType="end"/>
        </w:r>
      </w:hyperlink>
    </w:p>
    <w:p w14:paraId="53EDBBB4" w14:textId="053A2028" w:rsidR="001E4518" w:rsidRDefault="00035FFC">
      <w:pPr>
        <w:pStyle w:val="TableofFigures"/>
        <w:tabs>
          <w:tab w:val="right" w:leader="dot" w:pos="9061"/>
        </w:tabs>
        <w:rPr>
          <w:rFonts w:asciiTheme="minorHAnsi" w:eastAsiaTheme="minorEastAsia" w:hAnsiTheme="minorHAnsi"/>
          <w:noProof/>
          <w:sz w:val="22"/>
          <w:lang w:val="en-US"/>
        </w:rPr>
      </w:pPr>
      <w:hyperlink w:anchor="_Toc87176878" w:history="1">
        <w:r w:rsidR="001E4518" w:rsidRPr="005E3324">
          <w:rPr>
            <w:rStyle w:val="Hyperlink"/>
            <w:noProof/>
          </w:rPr>
          <w:t>Hình 4.19 Bảng OrderDetail</w:t>
        </w:r>
        <w:r w:rsidR="001E4518">
          <w:rPr>
            <w:noProof/>
            <w:webHidden/>
          </w:rPr>
          <w:tab/>
        </w:r>
        <w:r w:rsidR="001E4518">
          <w:rPr>
            <w:noProof/>
            <w:webHidden/>
          </w:rPr>
          <w:fldChar w:fldCharType="begin"/>
        </w:r>
        <w:r w:rsidR="001E4518">
          <w:rPr>
            <w:noProof/>
            <w:webHidden/>
          </w:rPr>
          <w:instrText xml:space="preserve"> PAGEREF _Toc87176878 \h </w:instrText>
        </w:r>
        <w:r w:rsidR="001E4518">
          <w:rPr>
            <w:noProof/>
            <w:webHidden/>
          </w:rPr>
        </w:r>
        <w:r w:rsidR="001E4518">
          <w:rPr>
            <w:noProof/>
            <w:webHidden/>
          </w:rPr>
          <w:fldChar w:fldCharType="separate"/>
        </w:r>
        <w:r w:rsidR="001E4518">
          <w:rPr>
            <w:noProof/>
            <w:webHidden/>
          </w:rPr>
          <w:t>80</w:t>
        </w:r>
        <w:r w:rsidR="001E4518">
          <w:rPr>
            <w:noProof/>
            <w:webHidden/>
          </w:rPr>
          <w:fldChar w:fldCharType="end"/>
        </w:r>
      </w:hyperlink>
    </w:p>
    <w:p w14:paraId="6246D868" w14:textId="5CD1E79A" w:rsidR="001E4518" w:rsidRDefault="00035FFC">
      <w:pPr>
        <w:pStyle w:val="TableofFigures"/>
        <w:tabs>
          <w:tab w:val="right" w:leader="dot" w:pos="9061"/>
        </w:tabs>
        <w:rPr>
          <w:rFonts w:asciiTheme="minorHAnsi" w:eastAsiaTheme="minorEastAsia" w:hAnsiTheme="minorHAnsi"/>
          <w:noProof/>
          <w:sz w:val="22"/>
          <w:lang w:val="en-US"/>
        </w:rPr>
      </w:pPr>
      <w:hyperlink w:anchor="_Toc87176879" w:history="1">
        <w:r w:rsidR="001E4518" w:rsidRPr="005E3324">
          <w:rPr>
            <w:rStyle w:val="Hyperlink"/>
            <w:noProof/>
          </w:rPr>
          <w:t>Hình 4.20</w:t>
        </w:r>
        <w:r w:rsidR="001E4518" w:rsidRPr="005E3324">
          <w:rPr>
            <w:rStyle w:val="Hyperlink"/>
            <w:noProof/>
            <w:lang w:val="en-US"/>
          </w:rPr>
          <w:t xml:space="preserve"> </w:t>
        </w:r>
        <w:r w:rsidR="001E4518" w:rsidRPr="005E3324">
          <w:rPr>
            <w:rStyle w:val="Hyperlink"/>
            <w:noProof/>
          </w:rPr>
          <w:t>Bảng ImportView</w:t>
        </w:r>
        <w:r w:rsidR="001E4518">
          <w:rPr>
            <w:noProof/>
            <w:webHidden/>
          </w:rPr>
          <w:tab/>
        </w:r>
        <w:r w:rsidR="001E4518">
          <w:rPr>
            <w:noProof/>
            <w:webHidden/>
          </w:rPr>
          <w:fldChar w:fldCharType="begin"/>
        </w:r>
        <w:r w:rsidR="001E4518">
          <w:rPr>
            <w:noProof/>
            <w:webHidden/>
          </w:rPr>
          <w:instrText xml:space="preserve"> PAGEREF _Toc87176879 \h </w:instrText>
        </w:r>
        <w:r w:rsidR="001E4518">
          <w:rPr>
            <w:noProof/>
            <w:webHidden/>
          </w:rPr>
        </w:r>
        <w:r w:rsidR="001E4518">
          <w:rPr>
            <w:noProof/>
            <w:webHidden/>
          </w:rPr>
          <w:fldChar w:fldCharType="separate"/>
        </w:r>
        <w:r w:rsidR="001E4518">
          <w:rPr>
            <w:noProof/>
            <w:webHidden/>
          </w:rPr>
          <w:t>80</w:t>
        </w:r>
        <w:r w:rsidR="001E4518">
          <w:rPr>
            <w:noProof/>
            <w:webHidden/>
          </w:rPr>
          <w:fldChar w:fldCharType="end"/>
        </w:r>
      </w:hyperlink>
    </w:p>
    <w:p w14:paraId="52E8FCD3" w14:textId="3A97D9D4" w:rsidR="001E4518" w:rsidRDefault="00035FFC">
      <w:pPr>
        <w:pStyle w:val="TableofFigures"/>
        <w:tabs>
          <w:tab w:val="right" w:leader="dot" w:pos="9061"/>
        </w:tabs>
        <w:rPr>
          <w:rFonts w:asciiTheme="minorHAnsi" w:eastAsiaTheme="minorEastAsia" w:hAnsiTheme="minorHAnsi"/>
          <w:noProof/>
          <w:sz w:val="22"/>
          <w:lang w:val="en-US"/>
        </w:rPr>
      </w:pPr>
      <w:hyperlink w:anchor="_Toc87176880" w:history="1">
        <w:r w:rsidR="001E4518" w:rsidRPr="005E3324">
          <w:rPr>
            <w:rStyle w:val="Hyperlink"/>
            <w:noProof/>
          </w:rPr>
          <w:t>Hình 4.21 Bảng ExportView</w:t>
        </w:r>
        <w:r w:rsidR="001E4518">
          <w:rPr>
            <w:noProof/>
            <w:webHidden/>
          </w:rPr>
          <w:tab/>
        </w:r>
        <w:r w:rsidR="001E4518">
          <w:rPr>
            <w:noProof/>
            <w:webHidden/>
          </w:rPr>
          <w:fldChar w:fldCharType="begin"/>
        </w:r>
        <w:r w:rsidR="001E4518">
          <w:rPr>
            <w:noProof/>
            <w:webHidden/>
          </w:rPr>
          <w:instrText xml:space="preserve"> PAGEREF _Toc87176880 \h </w:instrText>
        </w:r>
        <w:r w:rsidR="001E4518">
          <w:rPr>
            <w:noProof/>
            <w:webHidden/>
          </w:rPr>
        </w:r>
        <w:r w:rsidR="001E4518">
          <w:rPr>
            <w:noProof/>
            <w:webHidden/>
          </w:rPr>
          <w:fldChar w:fldCharType="separate"/>
        </w:r>
        <w:r w:rsidR="001E4518">
          <w:rPr>
            <w:noProof/>
            <w:webHidden/>
          </w:rPr>
          <w:t>81</w:t>
        </w:r>
        <w:r w:rsidR="001E4518">
          <w:rPr>
            <w:noProof/>
            <w:webHidden/>
          </w:rPr>
          <w:fldChar w:fldCharType="end"/>
        </w:r>
      </w:hyperlink>
    </w:p>
    <w:p w14:paraId="4F380BD5" w14:textId="56D8DBDC" w:rsidR="001E4518" w:rsidRDefault="00035FFC">
      <w:pPr>
        <w:pStyle w:val="TableofFigures"/>
        <w:tabs>
          <w:tab w:val="right" w:leader="dot" w:pos="9061"/>
        </w:tabs>
        <w:rPr>
          <w:rFonts w:asciiTheme="minorHAnsi" w:eastAsiaTheme="minorEastAsia" w:hAnsiTheme="minorHAnsi"/>
          <w:noProof/>
          <w:sz w:val="22"/>
          <w:lang w:val="en-US"/>
        </w:rPr>
      </w:pPr>
      <w:hyperlink w:anchor="_Toc87176881" w:history="1">
        <w:r w:rsidR="001E4518" w:rsidRPr="005E3324">
          <w:rPr>
            <w:rStyle w:val="Hyperlink"/>
            <w:noProof/>
          </w:rPr>
          <w:t xml:space="preserve">Hình 4.22 Lược đồ cơ sở dữ liệu </w:t>
        </w:r>
        <w:r w:rsidR="001E4518" w:rsidRPr="005E3324">
          <w:rPr>
            <w:rStyle w:val="Hyperlink"/>
            <w:noProof/>
            <w:lang w:val="en-US"/>
          </w:rPr>
          <w:t xml:space="preserve">của </w:t>
        </w:r>
        <w:r w:rsidR="001E4518" w:rsidRPr="005E3324">
          <w:rPr>
            <w:rStyle w:val="Hyperlink"/>
            <w:noProof/>
          </w:rPr>
          <w:t>hệ thống</w:t>
        </w:r>
        <w:r w:rsidR="001E4518">
          <w:rPr>
            <w:noProof/>
            <w:webHidden/>
          </w:rPr>
          <w:tab/>
        </w:r>
        <w:r w:rsidR="001E4518">
          <w:rPr>
            <w:noProof/>
            <w:webHidden/>
          </w:rPr>
          <w:fldChar w:fldCharType="begin"/>
        </w:r>
        <w:r w:rsidR="001E4518">
          <w:rPr>
            <w:noProof/>
            <w:webHidden/>
          </w:rPr>
          <w:instrText xml:space="preserve"> PAGEREF _Toc87176881 \h </w:instrText>
        </w:r>
        <w:r w:rsidR="001E4518">
          <w:rPr>
            <w:noProof/>
            <w:webHidden/>
          </w:rPr>
        </w:r>
        <w:r w:rsidR="001E4518">
          <w:rPr>
            <w:noProof/>
            <w:webHidden/>
          </w:rPr>
          <w:fldChar w:fldCharType="separate"/>
        </w:r>
        <w:r w:rsidR="001E4518">
          <w:rPr>
            <w:noProof/>
            <w:webHidden/>
          </w:rPr>
          <w:t>81</w:t>
        </w:r>
        <w:r w:rsidR="001E4518">
          <w:rPr>
            <w:noProof/>
            <w:webHidden/>
          </w:rPr>
          <w:fldChar w:fldCharType="end"/>
        </w:r>
      </w:hyperlink>
    </w:p>
    <w:p w14:paraId="342ADAC6" w14:textId="55F31524" w:rsidR="001E4518" w:rsidRDefault="00035FFC">
      <w:pPr>
        <w:pStyle w:val="TableofFigures"/>
        <w:tabs>
          <w:tab w:val="right" w:leader="dot" w:pos="9061"/>
        </w:tabs>
        <w:rPr>
          <w:rFonts w:asciiTheme="minorHAnsi" w:eastAsiaTheme="minorEastAsia" w:hAnsiTheme="minorHAnsi"/>
          <w:noProof/>
          <w:sz w:val="22"/>
          <w:lang w:val="en-US"/>
        </w:rPr>
      </w:pPr>
      <w:hyperlink w:anchor="_Toc87176882" w:history="1">
        <w:r w:rsidR="001E4518" w:rsidRPr="005E3324">
          <w:rPr>
            <w:rStyle w:val="Hyperlink"/>
            <w:noProof/>
          </w:rPr>
          <w:t>Hình 4.23</w:t>
        </w:r>
        <w:r w:rsidR="001E4518" w:rsidRPr="005E3324">
          <w:rPr>
            <w:rStyle w:val="Hyperlink"/>
            <w:noProof/>
            <w:lang w:val="en-US"/>
          </w:rPr>
          <w:t xml:space="preserve"> Lược đồ use case của toàn hệ thống</w:t>
        </w:r>
        <w:r w:rsidR="001E4518">
          <w:rPr>
            <w:noProof/>
            <w:webHidden/>
          </w:rPr>
          <w:tab/>
        </w:r>
        <w:r w:rsidR="001E4518">
          <w:rPr>
            <w:noProof/>
            <w:webHidden/>
          </w:rPr>
          <w:fldChar w:fldCharType="begin"/>
        </w:r>
        <w:r w:rsidR="001E4518">
          <w:rPr>
            <w:noProof/>
            <w:webHidden/>
          </w:rPr>
          <w:instrText xml:space="preserve"> PAGEREF _Toc87176882 \h </w:instrText>
        </w:r>
        <w:r w:rsidR="001E4518">
          <w:rPr>
            <w:noProof/>
            <w:webHidden/>
          </w:rPr>
        </w:r>
        <w:r w:rsidR="001E4518">
          <w:rPr>
            <w:noProof/>
            <w:webHidden/>
          </w:rPr>
          <w:fldChar w:fldCharType="separate"/>
        </w:r>
        <w:r w:rsidR="001E4518">
          <w:rPr>
            <w:noProof/>
            <w:webHidden/>
          </w:rPr>
          <w:t>82</w:t>
        </w:r>
        <w:r w:rsidR="001E4518">
          <w:rPr>
            <w:noProof/>
            <w:webHidden/>
          </w:rPr>
          <w:fldChar w:fldCharType="end"/>
        </w:r>
      </w:hyperlink>
    </w:p>
    <w:p w14:paraId="6B17A316" w14:textId="33B14E11" w:rsidR="001E4518" w:rsidRDefault="00035FFC">
      <w:pPr>
        <w:pStyle w:val="TableofFigures"/>
        <w:tabs>
          <w:tab w:val="right" w:leader="dot" w:pos="9061"/>
        </w:tabs>
        <w:rPr>
          <w:rFonts w:asciiTheme="minorHAnsi" w:eastAsiaTheme="minorEastAsia" w:hAnsiTheme="minorHAnsi"/>
          <w:noProof/>
          <w:sz w:val="22"/>
          <w:lang w:val="en-US"/>
        </w:rPr>
      </w:pPr>
      <w:hyperlink w:anchor="_Toc87176883" w:history="1">
        <w:r w:rsidR="001E4518" w:rsidRPr="005E3324">
          <w:rPr>
            <w:rStyle w:val="Hyperlink"/>
            <w:noProof/>
          </w:rPr>
          <w:t>Hình 4.24</w:t>
        </w:r>
        <w:r w:rsidR="001E4518" w:rsidRPr="005E3324">
          <w:rPr>
            <w:rStyle w:val="Hyperlink"/>
            <w:noProof/>
            <w:lang w:val="en-US"/>
          </w:rPr>
          <w:t xml:space="preserve"> Giao diện đăng nhập</w:t>
        </w:r>
        <w:r w:rsidR="001E4518">
          <w:rPr>
            <w:noProof/>
            <w:webHidden/>
          </w:rPr>
          <w:tab/>
        </w:r>
        <w:r w:rsidR="001E4518">
          <w:rPr>
            <w:noProof/>
            <w:webHidden/>
          </w:rPr>
          <w:fldChar w:fldCharType="begin"/>
        </w:r>
        <w:r w:rsidR="001E4518">
          <w:rPr>
            <w:noProof/>
            <w:webHidden/>
          </w:rPr>
          <w:instrText xml:space="preserve"> PAGEREF _Toc87176883 \h </w:instrText>
        </w:r>
        <w:r w:rsidR="001E4518">
          <w:rPr>
            <w:noProof/>
            <w:webHidden/>
          </w:rPr>
        </w:r>
        <w:r w:rsidR="001E4518">
          <w:rPr>
            <w:noProof/>
            <w:webHidden/>
          </w:rPr>
          <w:fldChar w:fldCharType="separate"/>
        </w:r>
        <w:r w:rsidR="001E4518">
          <w:rPr>
            <w:noProof/>
            <w:webHidden/>
          </w:rPr>
          <w:t>95</w:t>
        </w:r>
        <w:r w:rsidR="001E4518">
          <w:rPr>
            <w:noProof/>
            <w:webHidden/>
          </w:rPr>
          <w:fldChar w:fldCharType="end"/>
        </w:r>
      </w:hyperlink>
    </w:p>
    <w:p w14:paraId="04D875F0" w14:textId="254C4867" w:rsidR="001E4518" w:rsidRDefault="00035FFC">
      <w:pPr>
        <w:pStyle w:val="TableofFigures"/>
        <w:tabs>
          <w:tab w:val="right" w:leader="dot" w:pos="9061"/>
        </w:tabs>
        <w:rPr>
          <w:rFonts w:asciiTheme="minorHAnsi" w:eastAsiaTheme="minorEastAsia" w:hAnsiTheme="minorHAnsi"/>
          <w:noProof/>
          <w:sz w:val="22"/>
          <w:lang w:val="en-US"/>
        </w:rPr>
      </w:pPr>
      <w:hyperlink w:anchor="_Toc87176884" w:history="1">
        <w:r w:rsidR="001E4518" w:rsidRPr="005E3324">
          <w:rPr>
            <w:rStyle w:val="Hyperlink"/>
            <w:noProof/>
          </w:rPr>
          <w:t>Hình 4.25</w:t>
        </w:r>
        <w:r w:rsidR="001E4518" w:rsidRPr="005E3324">
          <w:rPr>
            <w:rStyle w:val="Hyperlink"/>
            <w:noProof/>
            <w:lang w:val="en-US"/>
          </w:rPr>
          <w:t xml:space="preserve"> Giao diện trang chủ</w:t>
        </w:r>
        <w:r w:rsidR="001E4518">
          <w:rPr>
            <w:noProof/>
            <w:webHidden/>
          </w:rPr>
          <w:tab/>
        </w:r>
        <w:r w:rsidR="001E4518">
          <w:rPr>
            <w:noProof/>
            <w:webHidden/>
          </w:rPr>
          <w:fldChar w:fldCharType="begin"/>
        </w:r>
        <w:r w:rsidR="001E4518">
          <w:rPr>
            <w:noProof/>
            <w:webHidden/>
          </w:rPr>
          <w:instrText xml:space="preserve"> PAGEREF _Toc87176884 \h </w:instrText>
        </w:r>
        <w:r w:rsidR="001E4518">
          <w:rPr>
            <w:noProof/>
            <w:webHidden/>
          </w:rPr>
        </w:r>
        <w:r w:rsidR="001E4518">
          <w:rPr>
            <w:noProof/>
            <w:webHidden/>
          </w:rPr>
          <w:fldChar w:fldCharType="separate"/>
        </w:r>
        <w:r w:rsidR="001E4518">
          <w:rPr>
            <w:noProof/>
            <w:webHidden/>
          </w:rPr>
          <w:t>95</w:t>
        </w:r>
        <w:r w:rsidR="001E4518">
          <w:rPr>
            <w:noProof/>
            <w:webHidden/>
          </w:rPr>
          <w:fldChar w:fldCharType="end"/>
        </w:r>
      </w:hyperlink>
    </w:p>
    <w:p w14:paraId="7F311DDF" w14:textId="5EB239FA" w:rsidR="001E4518" w:rsidRDefault="00035FFC">
      <w:pPr>
        <w:pStyle w:val="TableofFigures"/>
        <w:tabs>
          <w:tab w:val="right" w:leader="dot" w:pos="9061"/>
        </w:tabs>
        <w:rPr>
          <w:rFonts w:asciiTheme="minorHAnsi" w:eastAsiaTheme="minorEastAsia" w:hAnsiTheme="minorHAnsi"/>
          <w:noProof/>
          <w:sz w:val="22"/>
          <w:lang w:val="en-US"/>
        </w:rPr>
      </w:pPr>
      <w:hyperlink w:anchor="_Toc87176885" w:history="1">
        <w:r w:rsidR="001E4518" w:rsidRPr="005E3324">
          <w:rPr>
            <w:rStyle w:val="Hyperlink"/>
            <w:noProof/>
          </w:rPr>
          <w:t>Hình 4.26</w:t>
        </w:r>
        <w:r w:rsidR="001E4518" w:rsidRPr="005E3324">
          <w:rPr>
            <w:rStyle w:val="Hyperlink"/>
            <w:noProof/>
            <w:lang w:val="en-US"/>
          </w:rPr>
          <w:t xml:space="preserve"> Giao diện menu</w:t>
        </w:r>
        <w:r w:rsidR="001E4518">
          <w:rPr>
            <w:noProof/>
            <w:webHidden/>
          </w:rPr>
          <w:tab/>
        </w:r>
        <w:r w:rsidR="001E4518">
          <w:rPr>
            <w:noProof/>
            <w:webHidden/>
          </w:rPr>
          <w:fldChar w:fldCharType="begin"/>
        </w:r>
        <w:r w:rsidR="001E4518">
          <w:rPr>
            <w:noProof/>
            <w:webHidden/>
          </w:rPr>
          <w:instrText xml:space="preserve"> PAGEREF _Toc87176885 \h </w:instrText>
        </w:r>
        <w:r w:rsidR="001E4518">
          <w:rPr>
            <w:noProof/>
            <w:webHidden/>
          </w:rPr>
        </w:r>
        <w:r w:rsidR="001E4518">
          <w:rPr>
            <w:noProof/>
            <w:webHidden/>
          </w:rPr>
          <w:fldChar w:fldCharType="separate"/>
        </w:r>
        <w:r w:rsidR="001E4518">
          <w:rPr>
            <w:noProof/>
            <w:webHidden/>
          </w:rPr>
          <w:t>96</w:t>
        </w:r>
        <w:r w:rsidR="001E4518">
          <w:rPr>
            <w:noProof/>
            <w:webHidden/>
          </w:rPr>
          <w:fldChar w:fldCharType="end"/>
        </w:r>
      </w:hyperlink>
    </w:p>
    <w:p w14:paraId="1A54023A" w14:textId="725F372B" w:rsidR="001E4518" w:rsidRDefault="00035FFC">
      <w:pPr>
        <w:pStyle w:val="TableofFigures"/>
        <w:tabs>
          <w:tab w:val="right" w:leader="dot" w:pos="9061"/>
        </w:tabs>
        <w:rPr>
          <w:rFonts w:asciiTheme="minorHAnsi" w:eastAsiaTheme="minorEastAsia" w:hAnsiTheme="minorHAnsi"/>
          <w:noProof/>
          <w:sz w:val="22"/>
          <w:lang w:val="en-US"/>
        </w:rPr>
      </w:pPr>
      <w:hyperlink w:anchor="_Toc87176886" w:history="1">
        <w:r w:rsidR="001E4518" w:rsidRPr="005E3324">
          <w:rPr>
            <w:rStyle w:val="Hyperlink"/>
            <w:noProof/>
          </w:rPr>
          <w:t>Hình 4.27</w:t>
        </w:r>
        <w:r w:rsidR="001E4518" w:rsidRPr="005E3324">
          <w:rPr>
            <w:rStyle w:val="Hyperlink"/>
            <w:noProof/>
            <w:lang w:val="en-US"/>
          </w:rPr>
          <w:t xml:space="preserve"> Giao diện tạo yêu cầu nhập kho.</w:t>
        </w:r>
        <w:r w:rsidR="001E4518">
          <w:rPr>
            <w:noProof/>
            <w:webHidden/>
          </w:rPr>
          <w:tab/>
        </w:r>
        <w:r w:rsidR="001E4518">
          <w:rPr>
            <w:noProof/>
            <w:webHidden/>
          </w:rPr>
          <w:fldChar w:fldCharType="begin"/>
        </w:r>
        <w:r w:rsidR="001E4518">
          <w:rPr>
            <w:noProof/>
            <w:webHidden/>
          </w:rPr>
          <w:instrText xml:space="preserve"> PAGEREF _Toc87176886 \h </w:instrText>
        </w:r>
        <w:r w:rsidR="001E4518">
          <w:rPr>
            <w:noProof/>
            <w:webHidden/>
          </w:rPr>
        </w:r>
        <w:r w:rsidR="001E4518">
          <w:rPr>
            <w:noProof/>
            <w:webHidden/>
          </w:rPr>
          <w:fldChar w:fldCharType="separate"/>
        </w:r>
        <w:r w:rsidR="001E4518">
          <w:rPr>
            <w:noProof/>
            <w:webHidden/>
          </w:rPr>
          <w:t>97</w:t>
        </w:r>
        <w:r w:rsidR="001E4518">
          <w:rPr>
            <w:noProof/>
            <w:webHidden/>
          </w:rPr>
          <w:fldChar w:fldCharType="end"/>
        </w:r>
      </w:hyperlink>
    </w:p>
    <w:p w14:paraId="23E63B9F" w14:textId="0A822368" w:rsidR="001E4518" w:rsidRDefault="00035FFC">
      <w:pPr>
        <w:pStyle w:val="TableofFigures"/>
        <w:tabs>
          <w:tab w:val="right" w:leader="dot" w:pos="9061"/>
        </w:tabs>
        <w:rPr>
          <w:rFonts w:asciiTheme="minorHAnsi" w:eastAsiaTheme="minorEastAsia" w:hAnsiTheme="minorHAnsi"/>
          <w:noProof/>
          <w:sz w:val="22"/>
          <w:lang w:val="en-US"/>
        </w:rPr>
      </w:pPr>
      <w:hyperlink w:anchor="_Toc87176887" w:history="1">
        <w:r w:rsidR="001E4518" w:rsidRPr="005E3324">
          <w:rPr>
            <w:rStyle w:val="Hyperlink"/>
            <w:noProof/>
          </w:rPr>
          <w:t>Hình 4.28</w:t>
        </w:r>
        <w:r w:rsidR="001E4518" w:rsidRPr="005E3324">
          <w:rPr>
            <w:rStyle w:val="Hyperlink"/>
            <w:noProof/>
            <w:lang w:val="en-US"/>
          </w:rPr>
          <w:t xml:space="preserve"> Giao diện xem danh sách đơn hàng nhập kho</w:t>
        </w:r>
        <w:r w:rsidR="001E4518">
          <w:rPr>
            <w:noProof/>
            <w:webHidden/>
          </w:rPr>
          <w:tab/>
        </w:r>
        <w:r w:rsidR="001E4518">
          <w:rPr>
            <w:noProof/>
            <w:webHidden/>
          </w:rPr>
          <w:fldChar w:fldCharType="begin"/>
        </w:r>
        <w:r w:rsidR="001E4518">
          <w:rPr>
            <w:noProof/>
            <w:webHidden/>
          </w:rPr>
          <w:instrText xml:space="preserve"> PAGEREF _Toc87176887 \h </w:instrText>
        </w:r>
        <w:r w:rsidR="001E4518">
          <w:rPr>
            <w:noProof/>
            <w:webHidden/>
          </w:rPr>
        </w:r>
        <w:r w:rsidR="001E4518">
          <w:rPr>
            <w:noProof/>
            <w:webHidden/>
          </w:rPr>
          <w:fldChar w:fldCharType="separate"/>
        </w:r>
        <w:r w:rsidR="001E4518">
          <w:rPr>
            <w:noProof/>
            <w:webHidden/>
          </w:rPr>
          <w:t>97</w:t>
        </w:r>
        <w:r w:rsidR="001E4518">
          <w:rPr>
            <w:noProof/>
            <w:webHidden/>
          </w:rPr>
          <w:fldChar w:fldCharType="end"/>
        </w:r>
      </w:hyperlink>
    </w:p>
    <w:p w14:paraId="528A005A" w14:textId="7F2EEE6E" w:rsidR="001E4518" w:rsidRDefault="00035FFC">
      <w:pPr>
        <w:pStyle w:val="TableofFigures"/>
        <w:tabs>
          <w:tab w:val="right" w:leader="dot" w:pos="9061"/>
        </w:tabs>
        <w:rPr>
          <w:rFonts w:asciiTheme="minorHAnsi" w:eastAsiaTheme="minorEastAsia" w:hAnsiTheme="minorHAnsi"/>
          <w:noProof/>
          <w:sz w:val="22"/>
          <w:lang w:val="en-US"/>
        </w:rPr>
      </w:pPr>
      <w:hyperlink w:anchor="_Toc87176888" w:history="1">
        <w:r w:rsidR="001E4518" w:rsidRPr="005E3324">
          <w:rPr>
            <w:rStyle w:val="Hyperlink"/>
            <w:noProof/>
          </w:rPr>
          <w:t>Hình 4.29</w:t>
        </w:r>
        <w:r w:rsidR="001E4518" w:rsidRPr="005E3324">
          <w:rPr>
            <w:rStyle w:val="Hyperlink"/>
            <w:noProof/>
            <w:lang w:val="en-US"/>
          </w:rPr>
          <w:t xml:space="preserve"> Giao diện xem chi tiết đơn hàng nhập kho</w:t>
        </w:r>
        <w:r w:rsidR="001E4518">
          <w:rPr>
            <w:noProof/>
            <w:webHidden/>
          </w:rPr>
          <w:tab/>
        </w:r>
        <w:r w:rsidR="001E4518">
          <w:rPr>
            <w:noProof/>
            <w:webHidden/>
          </w:rPr>
          <w:fldChar w:fldCharType="begin"/>
        </w:r>
        <w:r w:rsidR="001E4518">
          <w:rPr>
            <w:noProof/>
            <w:webHidden/>
          </w:rPr>
          <w:instrText xml:space="preserve"> PAGEREF _Toc87176888 \h </w:instrText>
        </w:r>
        <w:r w:rsidR="001E4518">
          <w:rPr>
            <w:noProof/>
            <w:webHidden/>
          </w:rPr>
        </w:r>
        <w:r w:rsidR="001E4518">
          <w:rPr>
            <w:noProof/>
            <w:webHidden/>
          </w:rPr>
          <w:fldChar w:fldCharType="separate"/>
        </w:r>
        <w:r w:rsidR="001E4518">
          <w:rPr>
            <w:noProof/>
            <w:webHidden/>
          </w:rPr>
          <w:t>98</w:t>
        </w:r>
        <w:r w:rsidR="001E4518">
          <w:rPr>
            <w:noProof/>
            <w:webHidden/>
          </w:rPr>
          <w:fldChar w:fldCharType="end"/>
        </w:r>
      </w:hyperlink>
    </w:p>
    <w:p w14:paraId="133C6260" w14:textId="45AF88A7" w:rsidR="001E4518" w:rsidRDefault="00035FFC">
      <w:pPr>
        <w:pStyle w:val="TableofFigures"/>
        <w:tabs>
          <w:tab w:val="right" w:leader="dot" w:pos="9061"/>
        </w:tabs>
        <w:rPr>
          <w:rFonts w:asciiTheme="minorHAnsi" w:eastAsiaTheme="minorEastAsia" w:hAnsiTheme="minorHAnsi"/>
          <w:noProof/>
          <w:sz w:val="22"/>
          <w:lang w:val="en-US"/>
        </w:rPr>
      </w:pPr>
      <w:hyperlink w:anchor="_Toc87176889" w:history="1">
        <w:r w:rsidR="001E4518" w:rsidRPr="005E3324">
          <w:rPr>
            <w:rStyle w:val="Hyperlink"/>
            <w:noProof/>
          </w:rPr>
          <w:t>Hình 4.30</w:t>
        </w:r>
        <w:r w:rsidR="001E4518" w:rsidRPr="005E3324">
          <w:rPr>
            <w:rStyle w:val="Hyperlink"/>
            <w:noProof/>
            <w:lang w:val="en-US"/>
          </w:rPr>
          <w:t xml:space="preserve"> Giao diện thay đổi trạng thái đơn hàng</w:t>
        </w:r>
        <w:r w:rsidR="001E4518">
          <w:rPr>
            <w:noProof/>
            <w:webHidden/>
          </w:rPr>
          <w:tab/>
        </w:r>
        <w:r w:rsidR="001E4518">
          <w:rPr>
            <w:noProof/>
            <w:webHidden/>
          </w:rPr>
          <w:fldChar w:fldCharType="begin"/>
        </w:r>
        <w:r w:rsidR="001E4518">
          <w:rPr>
            <w:noProof/>
            <w:webHidden/>
          </w:rPr>
          <w:instrText xml:space="preserve"> PAGEREF _Toc87176889 \h </w:instrText>
        </w:r>
        <w:r w:rsidR="001E4518">
          <w:rPr>
            <w:noProof/>
            <w:webHidden/>
          </w:rPr>
        </w:r>
        <w:r w:rsidR="001E4518">
          <w:rPr>
            <w:noProof/>
            <w:webHidden/>
          </w:rPr>
          <w:fldChar w:fldCharType="separate"/>
        </w:r>
        <w:r w:rsidR="001E4518">
          <w:rPr>
            <w:noProof/>
            <w:webHidden/>
          </w:rPr>
          <w:t>99</w:t>
        </w:r>
        <w:r w:rsidR="001E4518">
          <w:rPr>
            <w:noProof/>
            <w:webHidden/>
          </w:rPr>
          <w:fldChar w:fldCharType="end"/>
        </w:r>
      </w:hyperlink>
    </w:p>
    <w:p w14:paraId="0E96C303" w14:textId="56B52CB5" w:rsidR="001E4518" w:rsidRDefault="00035FFC">
      <w:pPr>
        <w:pStyle w:val="TableofFigures"/>
        <w:tabs>
          <w:tab w:val="right" w:leader="dot" w:pos="9061"/>
        </w:tabs>
        <w:rPr>
          <w:rFonts w:asciiTheme="minorHAnsi" w:eastAsiaTheme="minorEastAsia" w:hAnsiTheme="minorHAnsi"/>
          <w:noProof/>
          <w:sz w:val="22"/>
          <w:lang w:val="en-US"/>
        </w:rPr>
      </w:pPr>
      <w:hyperlink w:anchor="_Toc87176890" w:history="1">
        <w:r w:rsidR="001E4518" w:rsidRPr="005E3324">
          <w:rPr>
            <w:rStyle w:val="Hyperlink"/>
            <w:noProof/>
          </w:rPr>
          <w:t>Hình 4.31</w:t>
        </w:r>
        <w:r w:rsidR="001E4518" w:rsidRPr="005E3324">
          <w:rPr>
            <w:rStyle w:val="Hyperlink"/>
            <w:noProof/>
            <w:lang w:val="en-US"/>
          </w:rPr>
          <w:t xml:space="preserve"> Giao diện xác nhận xóa đơn hàng</w:t>
        </w:r>
        <w:r w:rsidR="001E4518">
          <w:rPr>
            <w:noProof/>
            <w:webHidden/>
          </w:rPr>
          <w:tab/>
        </w:r>
        <w:r w:rsidR="001E4518">
          <w:rPr>
            <w:noProof/>
            <w:webHidden/>
          </w:rPr>
          <w:fldChar w:fldCharType="begin"/>
        </w:r>
        <w:r w:rsidR="001E4518">
          <w:rPr>
            <w:noProof/>
            <w:webHidden/>
          </w:rPr>
          <w:instrText xml:space="preserve"> PAGEREF _Toc87176890 \h </w:instrText>
        </w:r>
        <w:r w:rsidR="001E4518">
          <w:rPr>
            <w:noProof/>
            <w:webHidden/>
          </w:rPr>
        </w:r>
        <w:r w:rsidR="001E4518">
          <w:rPr>
            <w:noProof/>
            <w:webHidden/>
          </w:rPr>
          <w:fldChar w:fldCharType="separate"/>
        </w:r>
        <w:r w:rsidR="001E4518">
          <w:rPr>
            <w:noProof/>
            <w:webHidden/>
          </w:rPr>
          <w:t>99</w:t>
        </w:r>
        <w:r w:rsidR="001E4518">
          <w:rPr>
            <w:noProof/>
            <w:webHidden/>
          </w:rPr>
          <w:fldChar w:fldCharType="end"/>
        </w:r>
      </w:hyperlink>
    </w:p>
    <w:p w14:paraId="48C3FE2A" w14:textId="1FBFE86F" w:rsidR="001E4518" w:rsidRDefault="00035FFC">
      <w:pPr>
        <w:pStyle w:val="TableofFigures"/>
        <w:tabs>
          <w:tab w:val="right" w:leader="dot" w:pos="9061"/>
        </w:tabs>
        <w:rPr>
          <w:rFonts w:asciiTheme="minorHAnsi" w:eastAsiaTheme="minorEastAsia" w:hAnsiTheme="minorHAnsi"/>
          <w:noProof/>
          <w:sz w:val="22"/>
          <w:lang w:val="en-US"/>
        </w:rPr>
      </w:pPr>
      <w:hyperlink w:anchor="_Toc87176891" w:history="1">
        <w:r w:rsidR="001E4518" w:rsidRPr="005E3324">
          <w:rPr>
            <w:rStyle w:val="Hyperlink"/>
            <w:noProof/>
          </w:rPr>
          <w:t>Hình 4.32</w:t>
        </w:r>
        <w:r w:rsidR="001E4518" w:rsidRPr="005E3324">
          <w:rPr>
            <w:rStyle w:val="Hyperlink"/>
            <w:noProof/>
            <w:lang w:val="en-US"/>
          </w:rPr>
          <w:t xml:space="preserve"> Giao diện thêm biên lai của đơn nhập</w:t>
        </w:r>
        <w:r w:rsidR="001E4518">
          <w:rPr>
            <w:noProof/>
            <w:webHidden/>
          </w:rPr>
          <w:tab/>
        </w:r>
        <w:r w:rsidR="001E4518">
          <w:rPr>
            <w:noProof/>
            <w:webHidden/>
          </w:rPr>
          <w:fldChar w:fldCharType="begin"/>
        </w:r>
        <w:r w:rsidR="001E4518">
          <w:rPr>
            <w:noProof/>
            <w:webHidden/>
          </w:rPr>
          <w:instrText xml:space="preserve"> PAGEREF _Toc87176891 \h </w:instrText>
        </w:r>
        <w:r w:rsidR="001E4518">
          <w:rPr>
            <w:noProof/>
            <w:webHidden/>
          </w:rPr>
        </w:r>
        <w:r w:rsidR="001E4518">
          <w:rPr>
            <w:noProof/>
            <w:webHidden/>
          </w:rPr>
          <w:fldChar w:fldCharType="separate"/>
        </w:r>
        <w:r w:rsidR="001E4518">
          <w:rPr>
            <w:noProof/>
            <w:webHidden/>
          </w:rPr>
          <w:t>100</w:t>
        </w:r>
        <w:r w:rsidR="001E4518">
          <w:rPr>
            <w:noProof/>
            <w:webHidden/>
          </w:rPr>
          <w:fldChar w:fldCharType="end"/>
        </w:r>
      </w:hyperlink>
    </w:p>
    <w:p w14:paraId="21FA7451" w14:textId="070EBBF6" w:rsidR="001E4518" w:rsidRDefault="00035FFC">
      <w:pPr>
        <w:pStyle w:val="TableofFigures"/>
        <w:tabs>
          <w:tab w:val="right" w:leader="dot" w:pos="9061"/>
        </w:tabs>
        <w:rPr>
          <w:rFonts w:asciiTheme="minorHAnsi" w:eastAsiaTheme="minorEastAsia" w:hAnsiTheme="minorHAnsi"/>
          <w:noProof/>
          <w:sz w:val="22"/>
          <w:lang w:val="en-US"/>
        </w:rPr>
      </w:pPr>
      <w:hyperlink w:anchor="_Toc87176892" w:history="1">
        <w:r w:rsidR="001E4518" w:rsidRPr="005E3324">
          <w:rPr>
            <w:rStyle w:val="Hyperlink"/>
            <w:noProof/>
          </w:rPr>
          <w:t>Hình 4.33</w:t>
        </w:r>
        <w:r w:rsidR="001E4518" w:rsidRPr="005E3324">
          <w:rPr>
            <w:rStyle w:val="Hyperlink"/>
            <w:noProof/>
            <w:lang w:val="en-US"/>
          </w:rPr>
          <w:t xml:space="preserve"> Giao diện biểu mẫu tạo biên lai</w:t>
        </w:r>
        <w:r w:rsidR="001E4518">
          <w:rPr>
            <w:noProof/>
            <w:webHidden/>
          </w:rPr>
          <w:tab/>
        </w:r>
        <w:r w:rsidR="001E4518">
          <w:rPr>
            <w:noProof/>
            <w:webHidden/>
          </w:rPr>
          <w:fldChar w:fldCharType="begin"/>
        </w:r>
        <w:r w:rsidR="001E4518">
          <w:rPr>
            <w:noProof/>
            <w:webHidden/>
          </w:rPr>
          <w:instrText xml:space="preserve"> PAGEREF _Toc87176892 \h </w:instrText>
        </w:r>
        <w:r w:rsidR="001E4518">
          <w:rPr>
            <w:noProof/>
            <w:webHidden/>
          </w:rPr>
        </w:r>
        <w:r w:rsidR="001E4518">
          <w:rPr>
            <w:noProof/>
            <w:webHidden/>
          </w:rPr>
          <w:fldChar w:fldCharType="separate"/>
        </w:r>
        <w:r w:rsidR="001E4518">
          <w:rPr>
            <w:noProof/>
            <w:webHidden/>
          </w:rPr>
          <w:t>100</w:t>
        </w:r>
        <w:r w:rsidR="001E4518">
          <w:rPr>
            <w:noProof/>
            <w:webHidden/>
          </w:rPr>
          <w:fldChar w:fldCharType="end"/>
        </w:r>
      </w:hyperlink>
    </w:p>
    <w:p w14:paraId="204CFFD9" w14:textId="6B696E26" w:rsidR="001E4518" w:rsidRDefault="00035FFC">
      <w:pPr>
        <w:pStyle w:val="TableofFigures"/>
        <w:tabs>
          <w:tab w:val="right" w:leader="dot" w:pos="9061"/>
        </w:tabs>
        <w:rPr>
          <w:rFonts w:asciiTheme="minorHAnsi" w:eastAsiaTheme="minorEastAsia" w:hAnsiTheme="minorHAnsi"/>
          <w:noProof/>
          <w:sz w:val="22"/>
          <w:lang w:val="en-US"/>
        </w:rPr>
      </w:pPr>
      <w:hyperlink w:anchor="_Toc87176893" w:history="1">
        <w:r w:rsidR="001E4518" w:rsidRPr="005E3324">
          <w:rPr>
            <w:rStyle w:val="Hyperlink"/>
            <w:noProof/>
          </w:rPr>
          <w:t>Hình 4.34</w:t>
        </w:r>
        <w:r w:rsidR="001E4518" w:rsidRPr="005E3324">
          <w:rPr>
            <w:rStyle w:val="Hyperlink"/>
            <w:noProof/>
            <w:lang w:val="en-US"/>
          </w:rPr>
          <w:t xml:space="preserve"> Giao diện chỉnh sửa một biên lai</w:t>
        </w:r>
        <w:r w:rsidR="001E4518">
          <w:rPr>
            <w:noProof/>
            <w:webHidden/>
          </w:rPr>
          <w:tab/>
        </w:r>
        <w:r w:rsidR="001E4518">
          <w:rPr>
            <w:noProof/>
            <w:webHidden/>
          </w:rPr>
          <w:fldChar w:fldCharType="begin"/>
        </w:r>
        <w:r w:rsidR="001E4518">
          <w:rPr>
            <w:noProof/>
            <w:webHidden/>
          </w:rPr>
          <w:instrText xml:space="preserve"> PAGEREF _Toc87176893 \h </w:instrText>
        </w:r>
        <w:r w:rsidR="001E4518">
          <w:rPr>
            <w:noProof/>
            <w:webHidden/>
          </w:rPr>
        </w:r>
        <w:r w:rsidR="001E4518">
          <w:rPr>
            <w:noProof/>
            <w:webHidden/>
          </w:rPr>
          <w:fldChar w:fldCharType="separate"/>
        </w:r>
        <w:r w:rsidR="001E4518">
          <w:rPr>
            <w:noProof/>
            <w:webHidden/>
          </w:rPr>
          <w:t>101</w:t>
        </w:r>
        <w:r w:rsidR="001E4518">
          <w:rPr>
            <w:noProof/>
            <w:webHidden/>
          </w:rPr>
          <w:fldChar w:fldCharType="end"/>
        </w:r>
      </w:hyperlink>
    </w:p>
    <w:p w14:paraId="44FFF90E" w14:textId="5C4D834A" w:rsidR="001E4518" w:rsidRDefault="00035FFC">
      <w:pPr>
        <w:pStyle w:val="TableofFigures"/>
        <w:tabs>
          <w:tab w:val="right" w:leader="dot" w:pos="9061"/>
        </w:tabs>
        <w:rPr>
          <w:rFonts w:asciiTheme="minorHAnsi" w:eastAsiaTheme="minorEastAsia" w:hAnsiTheme="minorHAnsi"/>
          <w:noProof/>
          <w:sz w:val="22"/>
          <w:lang w:val="en-US"/>
        </w:rPr>
      </w:pPr>
      <w:hyperlink w:anchor="_Toc87176894" w:history="1">
        <w:r w:rsidR="001E4518" w:rsidRPr="005E3324">
          <w:rPr>
            <w:rStyle w:val="Hyperlink"/>
            <w:noProof/>
          </w:rPr>
          <w:t>Hình 4.35</w:t>
        </w:r>
        <w:r w:rsidR="001E4518" w:rsidRPr="005E3324">
          <w:rPr>
            <w:rStyle w:val="Hyperlink"/>
            <w:noProof/>
            <w:lang w:val="en-US"/>
          </w:rPr>
          <w:t xml:space="preserve"> Giao diện nhập kho</w:t>
        </w:r>
        <w:r w:rsidR="001E4518">
          <w:rPr>
            <w:noProof/>
            <w:webHidden/>
          </w:rPr>
          <w:tab/>
        </w:r>
        <w:r w:rsidR="001E4518">
          <w:rPr>
            <w:noProof/>
            <w:webHidden/>
          </w:rPr>
          <w:fldChar w:fldCharType="begin"/>
        </w:r>
        <w:r w:rsidR="001E4518">
          <w:rPr>
            <w:noProof/>
            <w:webHidden/>
          </w:rPr>
          <w:instrText xml:space="preserve"> PAGEREF _Toc87176894 \h </w:instrText>
        </w:r>
        <w:r w:rsidR="001E4518">
          <w:rPr>
            <w:noProof/>
            <w:webHidden/>
          </w:rPr>
        </w:r>
        <w:r w:rsidR="001E4518">
          <w:rPr>
            <w:noProof/>
            <w:webHidden/>
          </w:rPr>
          <w:fldChar w:fldCharType="separate"/>
        </w:r>
        <w:r w:rsidR="001E4518">
          <w:rPr>
            <w:noProof/>
            <w:webHidden/>
          </w:rPr>
          <w:t>102</w:t>
        </w:r>
        <w:r w:rsidR="001E4518">
          <w:rPr>
            <w:noProof/>
            <w:webHidden/>
          </w:rPr>
          <w:fldChar w:fldCharType="end"/>
        </w:r>
      </w:hyperlink>
    </w:p>
    <w:p w14:paraId="2B026408" w14:textId="42387FCC" w:rsidR="001E4518" w:rsidRDefault="00035FFC">
      <w:pPr>
        <w:pStyle w:val="TableofFigures"/>
        <w:tabs>
          <w:tab w:val="right" w:leader="dot" w:pos="9061"/>
        </w:tabs>
        <w:rPr>
          <w:rFonts w:asciiTheme="minorHAnsi" w:eastAsiaTheme="minorEastAsia" w:hAnsiTheme="minorHAnsi"/>
          <w:noProof/>
          <w:sz w:val="22"/>
          <w:lang w:val="en-US"/>
        </w:rPr>
      </w:pPr>
      <w:hyperlink w:anchor="_Toc87176895" w:history="1">
        <w:r w:rsidR="001E4518" w:rsidRPr="005E3324">
          <w:rPr>
            <w:rStyle w:val="Hyperlink"/>
            <w:noProof/>
          </w:rPr>
          <w:t>Hình 4.36</w:t>
        </w:r>
        <w:r w:rsidR="001E4518" w:rsidRPr="005E3324">
          <w:rPr>
            <w:rStyle w:val="Hyperlink"/>
            <w:noProof/>
            <w:lang w:val="en-US"/>
          </w:rPr>
          <w:t xml:space="preserve"> Giao diện cập nhật sản phẩm đang nhập kho</w:t>
        </w:r>
        <w:r w:rsidR="001E4518">
          <w:rPr>
            <w:noProof/>
            <w:webHidden/>
          </w:rPr>
          <w:tab/>
        </w:r>
        <w:r w:rsidR="001E4518">
          <w:rPr>
            <w:noProof/>
            <w:webHidden/>
          </w:rPr>
          <w:fldChar w:fldCharType="begin"/>
        </w:r>
        <w:r w:rsidR="001E4518">
          <w:rPr>
            <w:noProof/>
            <w:webHidden/>
          </w:rPr>
          <w:instrText xml:space="preserve"> PAGEREF _Toc87176895 \h </w:instrText>
        </w:r>
        <w:r w:rsidR="001E4518">
          <w:rPr>
            <w:noProof/>
            <w:webHidden/>
          </w:rPr>
        </w:r>
        <w:r w:rsidR="001E4518">
          <w:rPr>
            <w:noProof/>
            <w:webHidden/>
          </w:rPr>
          <w:fldChar w:fldCharType="separate"/>
        </w:r>
        <w:r w:rsidR="001E4518">
          <w:rPr>
            <w:noProof/>
            <w:webHidden/>
          </w:rPr>
          <w:t>102</w:t>
        </w:r>
        <w:r w:rsidR="001E4518">
          <w:rPr>
            <w:noProof/>
            <w:webHidden/>
          </w:rPr>
          <w:fldChar w:fldCharType="end"/>
        </w:r>
      </w:hyperlink>
    </w:p>
    <w:p w14:paraId="15C4477F" w14:textId="6A2EA2F2" w:rsidR="001E4518" w:rsidRDefault="00035FFC">
      <w:pPr>
        <w:pStyle w:val="TableofFigures"/>
        <w:tabs>
          <w:tab w:val="right" w:leader="dot" w:pos="9061"/>
        </w:tabs>
        <w:rPr>
          <w:rFonts w:asciiTheme="minorHAnsi" w:eastAsiaTheme="minorEastAsia" w:hAnsiTheme="minorHAnsi"/>
          <w:noProof/>
          <w:sz w:val="22"/>
          <w:lang w:val="en-US"/>
        </w:rPr>
      </w:pPr>
      <w:hyperlink w:anchor="_Toc87176896" w:history="1">
        <w:r w:rsidR="001E4518" w:rsidRPr="005E3324">
          <w:rPr>
            <w:rStyle w:val="Hyperlink"/>
            <w:noProof/>
          </w:rPr>
          <w:t>Hình 4.37</w:t>
        </w:r>
        <w:r w:rsidR="001E4518" w:rsidRPr="005E3324">
          <w:rPr>
            <w:rStyle w:val="Hyperlink"/>
            <w:noProof/>
            <w:lang w:val="en-US"/>
          </w:rPr>
          <w:t xml:space="preserve"> Giao diện hiển thị danh sách đã nhập kho</w:t>
        </w:r>
        <w:r w:rsidR="001E4518">
          <w:rPr>
            <w:noProof/>
            <w:webHidden/>
          </w:rPr>
          <w:tab/>
        </w:r>
        <w:r w:rsidR="001E4518">
          <w:rPr>
            <w:noProof/>
            <w:webHidden/>
          </w:rPr>
          <w:fldChar w:fldCharType="begin"/>
        </w:r>
        <w:r w:rsidR="001E4518">
          <w:rPr>
            <w:noProof/>
            <w:webHidden/>
          </w:rPr>
          <w:instrText xml:space="preserve"> PAGEREF _Toc87176896 \h </w:instrText>
        </w:r>
        <w:r w:rsidR="001E4518">
          <w:rPr>
            <w:noProof/>
            <w:webHidden/>
          </w:rPr>
        </w:r>
        <w:r w:rsidR="001E4518">
          <w:rPr>
            <w:noProof/>
            <w:webHidden/>
          </w:rPr>
          <w:fldChar w:fldCharType="separate"/>
        </w:r>
        <w:r w:rsidR="001E4518">
          <w:rPr>
            <w:noProof/>
            <w:webHidden/>
          </w:rPr>
          <w:t>103</w:t>
        </w:r>
        <w:r w:rsidR="001E4518">
          <w:rPr>
            <w:noProof/>
            <w:webHidden/>
          </w:rPr>
          <w:fldChar w:fldCharType="end"/>
        </w:r>
      </w:hyperlink>
    </w:p>
    <w:p w14:paraId="25F79CA5" w14:textId="7BD51C1B" w:rsidR="001E4518" w:rsidRDefault="00035FFC">
      <w:pPr>
        <w:pStyle w:val="TableofFigures"/>
        <w:tabs>
          <w:tab w:val="right" w:leader="dot" w:pos="9061"/>
        </w:tabs>
        <w:rPr>
          <w:rFonts w:asciiTheme="minorHAnsi" w:eastAsiaTheme="minorEastAsia" w:hAnsiTheme="minorHAnsi"/>
          <w:noProof/>
          <w:sz w:val="22"/>
          <w:lang w:val="en-US"/>
        </w:rPr>
      </w:pPr>
      <w:hyperlink w:anchor="_Toc87176897" w:history="1">
        <w:r w:rsidR="001E4518" w:rsidRPr="005E3324">
          <w:rPr>
            <w:rStyle w:val="Hyperlink"/>
            <w:noProof/>
          </w:rPr>
          <w:t>Hình 4.38</w:t>
        </w:r>
        <w:r w:rsidR="001E4518" w:rsidRPr="005E3324">
          <w:rPr>
            <w:rStyle w:val="Hyperlink"/>
            <w:noProof/>
            <w:lang w:val="en-US"/>
          </w:rPr>
          <w:t xml:space="preserve"> Giao diện của một đơn hàng sau khi nhập kho</w:t>
        </w:r>
        <w:r w:rsidR="001E4518">
          <w:rPr>
            <w:noProof/>
            <w:webHidden/>
          </w:rPr>
          <w:tab/>
        </w:r>
        <w:r w:rsidR="001E4518">
          <w:rPr>
            <w:noProof/>
            <w:webHidden/>
          </w:rPr>
          <w:fldChar w:fldCharType="begin"/>
        </w:r>
        <w:r w:rsidR="001E4518">
          <w:rPr>
            <w:noProof/>
            <w:webHidden/>
          </w:rPr>
          <w:instrText xml:space="preserve"> PAGEREF _Toc87176897 \h </w:instrText>
        </w:r>
        <w:r w:rsidR="001E4518">
          <w:rPr>
            <w:noProof/>
            <w:webHidden/>
          </w:rPr>
        </w:r>
        <w:r w:rsidR="001E4518">
          <w:rPr>
            <w:noProof/>
            <w:webHidden/>
          </w:rPr>
          <w:fldChar w:fldCharType="separate"/>
        </w:r>
        <w:r w:rsidR="001E4518">
          <w:rPr>
            <w:noProof/>
            <w:webHidden/>
          </w:rPr>
          <w:t>103</w:t>
        </w:r>
        <w:r w:rsidR="001E4518">
          <w:rPr>
            <w:noProof/>
            <w:webHidden/>
          </w:rPr>
          <w:fldChar w:fldCharType="end"/>
        </w:r>
      </w:hyperlink>
    </w:p>
    <w:p w14:paraId="274120B0" w14:textId="765E995B" w:rsidR="001E4518" w:rsidRDefault="00035FFC">
      <w:pPr>
        <w:pStyle w:val="TableofFigures"/>
        <w:tabs>
          <w:tab w:val="right" w:leader="dot" w:pos="9061"/>
        </w:tabs>
        <w:rPr>
          <w:rFonts w:asciiTheme="minorHAnsi" w:eastAsiaTheme="minorEastAsia" w:hAnsiTheme="minorHAnsi"/>
          <w:noProof/>
          <w:sz w:val="22"/>
          <w:lang w:val="en-US"/>
        </w:rPr>
      </w:pPr>
      <w:hyperlink w:anchor="_Toc87176898" w:history="1">
        <w:r w:rsidR="001E4518" w:rsidRPr="005E3324">
          <w:rPr>
            <w:rStyle w:val="Hyperlink"/>
            <w:noProof/>
          </w:rPr>
          <w:t>Hình 4.39</w:t>
        </w:r>
        <w:r w:rsidR="001E4518" w:rsidRPr="005E3324">
          <w:rPr>
            <w:rStyle w:val="Hyperlink"/>
            <w:noProof/>
            <w:lang w:val="en-US"/>
          </w:rPr>
          <w:t xml:space="preserve"> Giao diện cập nhật sản phẩm xuất kho</w:t>
        </w:r>
        <w:r w:rsidR="001E4518">
          <w:rPr>
            <w:noProof/>
            <w:webHidden/>
          </w:rPr>
          <w:tab/>
        </w:r>
        <w:r w:rsidR="001E4518">
          <w:rPr>
            <w:noProof/>
            <w:webHidden/>
          </w:rPr>
          <w:fldChar w:fldCharType="begin"/>
        </w:r>
        <w:r w:rsidR="001E4518">
          <w:rPr>
            <w:noProof/>
            <w:webHidden/>
          </w:rPr>
          <w:instrText xml:space="preserve"> PAGEREF _Toc87176898 \h </w:instrText>
        </w:r>
        <w:r w:rsidR="001E4518">
          <w:rPr>
            <w:noProof/>
            <w:webHidden/>
          </w:rPr>
        </w:r>
        <w:r w:rsidR="001E4518">
          <w:rPr>
            <w:noProof/>
            <w:webHidden/>
          </w:rPr>
          <w:fldChar w:fldCharType="separate"/>
        </w:r>
        <w:r w:rsidR="001E4518">
          <w:rPr>
            <w:noProof/>
            <w:webHidden/>
          </w:rPr>
          <w:t>104</w:t>
        </w:r>
        <w:r w:rsidR="001E4518">
          <w:rPr>
            <w:noProof/>
            <w:webHidden/>
          </w:rPr>
          <w:fldChar w:fldCharType="end"/>
        </w:r>
      </w:hyperlink>
    </w:p>
    <w:p w14:paraId="2672CEFF" w14:textId="088FC301" w:rsidR="00B333BA" w:rsidRPr="000756DE" w:rsidRDefault="001E4518" w:rsidP="00B333BA">
      <w:pPr>
        <w:ind w:firstLine="0"/>
        <w:jc w:val="left"/>
        <w:rPr>
          <w:lang w:val="en-US"/>
        </w:rPr>
        <w:sectPr w:rsidR="00B333BA" w:rsidRPr="000756DE" w:rsidSect="00AE0889">
          <w:pgSz w:w="11906" w:h="16838" w:code="9"/>
          <w:pgMar w:top="1134" w:right="1134" w:bottom="1134" w:left="1701" w:header="708" w:footer="708" w:gutter="0"/>
          <w:cols w:space="708"/>
          <w:docGrid w:linePitch="360"/>
        </w:sectPr>
      </w:pPr>
      <w:r>
        <w:rPr>
          <w:lang w:val="en-US"/>
        </w:rPr>
        <w:fldChar w:fldCharType="end"/>
      </w:r>
    </w:p>
    <w:p w14:paraId="1D7BD399" w14:textId="4A395C37" w:rsidR="001F7810" w:rsidRPr="000756DE" w:rsidRDefault="001F7810" w:rsidP="00CB191C">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0AB0F1E9" w14:textId="1E78834E" w:rsidR="00A37AF0" w:rsidRDefault="00A37AF0">
      <w:pPr>
        <w:pStyle w:val="TableofFigures"/>
        <w:tabs>
          <w:tab w:val="right" w:leader="dot" w:pos="9061"/>
        </w:tabs>
        <w:rPr>
          <w:rFonts w:asciiTheme="minorHAnsi" w:eastAsiaTheme="minorEastAsia" w:hAnsiTheme="minorHAnsi"/>
          <w:noProof/>
          <w:sz w:val="22"/>
          <w:lang w:val="en-US"/>
        </w:rPr>
      </w:pPr>
      <w:r>
        <w:fldChar w:fldCharType="begin"/>
      </w:r>
      <w:r>
        <w:instrText xml:space="preserve"> TOC \h \z \c "Bảng" </w:instrText>
      </w:r>
      <w:r>
        <w:fldChar w:fldCharType="separate"/>
      </w:r>
      <w:hyperlink w:anchor="_Toc87176906" w:history="1">
        <w:r w:rsidRPr="00080703">
          <w:rPr>
            <w:rStyle w:val="Hyperlink"/>
            <w:noProof/>
          </w:rPr>
          <w:t>Bảng 4.1</w:t>
        </w:r>
        <w:r w:rsidRPr="00080703">
          <w:rPr>
            <w:rStyle w:val="Hyperlink"/>
            <w:noProof/>
            <w:lang w:val="en-US"/>
          </w:rPr>
          <w:t xml:space="preserve"> Mô tả chi tiết use case của hệ thống</w:t>
        </w:r>
        <w:r>
          <w:rPr>
            <w:noProof/>
            <w:webHidden/>
          </w:rPr>
          <w:tab/>
        </w:r>
        <w:r>
          <w:rPr>
            <w:noProof/>
            <w:webHidden/>
          </w:rPr>
          <w:fldChar w:fldCharType="begin"/>
        </w:r>
        <w:r>
          <w:rPr>
            <w:noProof/>
            <w:webHidden/>
          </w:rPr>
          <w:instrText xml:space="preserve"> PAGEREF _Toc87176906 \h </w:instrText>
        </w:r>
        <w:r>
          <w:rPr>
            <w:noProof/>
            <w:webHidden/>
          </w:rPr>
        </w:r>
        <w:r>
          <w:rPr>
            <w:noProof/>
            <w:webHidden/>
          </w:rPr>
          <w:fldChar w:fldCharType="separate"/>
        </w:r>
        <w:r>
          <w:rPr>
            <w:noProof/>
            <w:webHidden/>
          </w:rPr>
          <w:t>82</w:t>
        </w:r>
        <w:r>
          <w:rPr>
            <w:noProof/>
            <w:webHidden/>
          </w:rPr>
          <w:fldChar w:fldCharType="end"/>
        </w:r>
      </w:hyperlink>
    </w:p>
    <w:p w14:paraId="413D3A2E" w14:textId="06E5E6FC" w:rsidR="00A37AF0" w:rsidRDefault="00035FFC">
      <w:pPr>
        <w:pStyle w:val="TableofFigures"/>
        <w:tabs>
          <w:tab w:val="right" w:leader="dot" w:pos="9061"/>
        </w:tabs>
        <w:rPr>
          <w:rFonts w:asciiTheme="minorHAnsi" w:eastAsiaTheme="minorEastAsia" w:hAnsiTheme="minorHAnsi"/>
          <w:noProof/>
          <w:sz w:val="22"/>
          <w:lang w:val="en-US"/>
        </w:rPr>
      </w:pPr>
      <w:hyperlink w:anchor="_Toc87176907" w:history="1">
        <w:r w:rsidR="00A37AF0" w:rsidRPr="00080703">
          <w:rPr>
            <w:rStyle w:val="Hyperlink"/>
            <w:noProof/>
          </w:rPr>
          <w:t>Bảng 4.2</w:t>
        </w:r>
        <w:r w:rsidR="00A37AF0" w:rsidRPr="00080703">
          <w:rPr>
            <w:rStyle w:val="Hyperlink"/>
            <w:noProof/>
            <w:lang w:val="en-US"/>
          </w:rPr>
          <w:t xml:space="preserve"> Đặc tả use case đăng nhập</w:t>
        </w:r>
        <w:r w:rsidR="00A37AF0">
          <w:rPr>
            <w:noProof/>
            <w:webHidden/>
          </w:rPr>
          <w:tab/>
        </w:r>
        <w:r w:rsidR="00A37AF0">
          <w:rPr>
            <w:noProof/>
            <w:webHidden/>
          </w:rPr>
          <w:fldChar w:fldCharType="begin"/>
        </w:r>
        <w:r w:rsidR="00A37AF0">
          <w:rPr>
            <w:noProof/>
            <w:webHidden/>
          </w:rPr>
          <w:instrText xml:space="preserve"> PAGEREF _Toc87176907 \h </w:instrText>
        </w:r>
        <w:r w:rsidR="00A37AF0">
          <w:rPr>
            <w:noProof/>
            <w:webHidden/>
          </w:rPr>
        </w:r>
        <w:r w:rsidR="00A37AF0">
          <w:rPr>
            <w:noProof/>
            <w:webHidden/>
          </w:rPr>
          <w:fldChar w:fldCharType="separate"/>
        </w:r>
        <w:r w:rsidR="00A37AF0">
          <w:rPr>
            <w:noProof/>
            <w:webHidden/>
          </w:rPr>
          <w:t>83</w:t>
        </w:r>
        <w:r w:rsidR="00A37AF0">
          <w:rPr>
            <w:noProof/>
            <w:webHidden/>
          </w:rPr>
          <w:fldChar w:fldCharType="end"/>
        </w:r>
      </w:hyperlink>
    </w:p>
    <w:p w14:paraId="64EDDBF0" w14:textId="00C49DC1" w:rsidR="00A37AF0" w:rsidRDefault="00035FFC">
      <w:pPr>
        <w:pStyle w:val="TableofFigures"/>
        <w:tabs>
          <w:tab w:val="right" w:leader="dot" w:pos="9061"/>
        </w:tabs>
        <w:rPr>
          <w:rFonts w:asciiTheme="minorHAnsi" w:eastAsiaTheme="minorEastAsia" w:hAnsiTheme="minorHAnsi"/>
          <w:noProof/>
          <w:sz w:val="22"/>
          <w:lang w:val="en-US"/>
        </w:rPr>
      </w:pPr>
      <w:hyperlink w:anchor="_Toc87176908" w:history="1">
        <w:r w:rsidR="00A37AF0" w:rsidRPr="00080703">
          <w:rPr>
            <w:rStyle w:val="Hyperlink"/>
            <w:noProof/>
          </w:rPr>
          <w:t>Bảng 4.3</w:t>
        </w:r>
        <w:r w:rsidR="00A37AF0" w:rsidRPr="00080703">
          <w:rPr>
            <w:rStyle w:val="Hyperlink"/>
            <w:noProof/>
            <w:lang w:val="en-US"/>
          </w:rPr>
          <w:t xml:space="preserve"> Đặc tả use case quản lý tài khoản</w:t>
        </w:r>
        <w:r w:rsidR="00A37AF0">
          <w:rPr>
            <w:noProof/>
            <w:webHidden/>
          </w:rPr>
          <w:tab/>
        </w:r>
        <w:r w:rsidR="00A37AF0">
          <w:rPr>
            <w:noProof/>
            <w:webHidden/>
          </w:rPr>
          <w:fldChar w:fldCharType="begin"/>
        </w:r>
        <w:r w:rsidR="00A37AF0">
          <w:rPr>
            <w:noProof/>
            <w:webHidden/>
          </w:rPr>
          <w:instrText xml:space="preserve"> PAGEREF _Toc87176908 \h </w:instrText>
        </w:r>
        <w:r w:rsidR="00A37AF0">
          <w:rPr>
            <w:noProof/>
            <w:webHidden/>
          </w:rPr>
        </w:r>
        <w:r w:rsidR="00A37AF0">
          <w:rPr>
            <w:noProof/>
            <w:webHidden/>
          </w:rPr>
          <w:fldChar w:fldCharType="separate"/>
        </w:r>
        <w:r w:rsidR="00A37AF0">
          <w:rPr>
            <w:noProof/>
            <w:webHidden/>
          </w:rPr>
          <w:t>84</w:t>
        </w:r>
        <w:r w:rsidR="00A37AF0">
          <w:rPr>
            <w:noProof/>
            <w:webHidden/>
          </w:rPr>
          <w:fldChar w:fldCharType="end"/>
        </w:r>
      </w:hyperlink>
    </w:p>
    <w:p w14:paraId="141B6F3D" w14:textId="3AFC8725" w:rsidR="00A37AF0" w:rsidRDefault="00035FFC">
      <w:pPr>
        <w:pStyle w:val="TableofFigures"/>
        <w:tabs>
          <w:tab w:val="right" w:leader="dot" w:pos="9061"/>
        </w:tabs>
        <w:rPr>
          <w:rFonts w:asciiTheme="minorHAnsi" w:eastAsiaTheme="minorEastAsia" w:hAnsiTheme="minorHAnsi"/>
          <w:noProof/>
          <w:sz w:val="22"/>
          <w:lang w:val="en-US"/>
        </w:rPr>
      </w:pPr>
      <w:hyperlink w:anchor="_Toc87176909" w:history="1">
        <w:r w:rsidR="00A37AF0" w:rsidRPr="00080703">
          <w:rPr>
            <w:rStyle w:val="Hyperlink"/>
            <w:noProof/>
          </w:rPr>
          <w:t>Bảng 4.4</w:t>
        </w:r>
        <w:r w:rsidR="00A37AF0" w:rsidRPr="00080703">
          <w:rPr>
            <w:rStyle w:val="Hyperlink"/>
            <w:noProof/>
            <w:lang w:val="en-US"/>
          </w:rPr>
          <w:t xml:space="preserve"> Đặc tả use case thống kê.</w:t>
        </w:r>
        <w:r w:rsidR="00A37AF0">
          <w:rPr>
            <w:noProof/>
            <w:webHidden/>
          </w:rPr>
          <w:tab/>
        </w:r>
        <w:r w:rsidR="00A37AF0">
          <w:rPr>
            <w:noProof/>
            <w:webHidden/>
          </w:rPr>
          <w:fldChar w:fldCharType="begin"/>
        </w:r>
        <w:r w:rsidR="00A37AF0">
          <w:rPr>
            <w:noProof/>
            <w:webHidden/>
          </w:rPr>
          <w:instrText xml:space="preserve"> PAGEREF _Toc87176909 \h </w:instrText>
        </w:r>
        <w:r w:rsidR="00A37AF0">
          <w:rPr>
            <w:noProof/>
            <w:webHidden/>
          </w:rPr>
        </w:r>
        <w:r w:rsidR="00A37AF0">
          <w:rPr>
            <w:noProof/>
            <w:webHidden/>
          </w:rPr>
          <w:fldChar w:fldCharType="separate"/>
        </w:r>
        <w:r w:rsidR="00A37AF0">
          <w:rPr>
            <w:noProof/>
            <w:webHidden/>
          </w:rPr>
          <w:t>85</w:t>
        </w:r>
        <w:r w:rsidR="00A37AF0">
          <w:rPr>
            <w:noProof/>
            <w:webHidden/>
          </w:rPr>
          <w:fldChar w:fldCharType="end"/>
        </w:r>
      </w:hyperlink>
    </w:p>
    <w:p w14:paraId="7B8743F5" w14:textId="238C8C85" w:rsidR="00A37AF0" w:rsidRDefault="00035FFC">
      <w:pPr>
        <w:pStyle w:val="TableofFigures"/>
        <w:tabs>
          <w:tab w:val="right" w:leader="dot" w:pos="9061"/>
        </w:tabs>
        <w:rPr>
          <w:rFonts w:asciiTheme="minorHAnsi" w:eastAsiaTheme="minorEastAsia" w:hAnsiTheme="minorHAnsi"/>
          <w:noProof/>
          <w:sz w:val="22"/>
          <w:lang w:val="en-US"/>
        </w:rPr>
      </w:pPr>
      <w:hyperlink w:anchor="_Toc87176910" w:history="1">
        <w:r w:rsidR="00A37AF0" w:rsidRPr="00080703">
          <w:rPr>
            <w:rStyle w:val="Hyperlink"/>
            <w:noProof/>
          </w:rPr>
          <w:t>Bảng 4.5</w:t>
        </w:r>
        <w:r w:rsidR="00A37AF0" w:rsidRPr="00080703">
          <w:rPr>
            <w:rStyle w:val="Hyperlink"/>
            <w:noProof/>
            <w:lang w:val="en-US"/>
          </w:rPr>
          <w:t xml:space="preserve"> Đặc tả use case quản lý sản phẩm</w:t>
        </w:r>
        <w:r w:rsidR="00A37AF0">
          <w:rPr>
            <w:noProof/>
            <w:webHidden/>
          </w:rPr>
          <w:tab/>
        </w:r>
        <w:r w:rsidR="00A37AF0">
          <w:rPr>
            <w:noProof/>
            <w:webHidden/>
          </w:rPr>
          <w:fldChar w:fldCharType="begin"/>
        </w:r>
        <w:r w:rsidR="00A37AF0">
          <w:rPr>
            <w:noProof/>
            <w:webHidden/>
          </w:rPr>
          <w:instrText xml:space="preserve"> PAGEREF _Toc87176910 \h </w:instrText>
        </w:r>
        <w:r w:rsidR="00A37AF0">
          <w:rPr>
            <w:noProof/>
            <w:webHidden/>
          </w:rPr>
        </w:r>
        <w:r w:rsidR="00A37AF0">
          <w:rPr>
            <w:noProof/>
            <w:webHidden/>
          </w:rPr>
          <w:fldChar w:fldCharType="separate"/>
        </w:r>
        <w:r w:rsidR="00A37AF0">
          <w:rPr>
            <w:noProof/>
            <w:webHidden/>
          </w:rPr>
          <w:t>87</w:t>
        </w:r>
        <w:r w:rsidR="00A37AF0">
          <w:rPr>
            <w:noProof/>
            <w:webHidden/>
          </w:rPr>
          <w:fldChar w:fldCharType="end"/>
        </w:r>
      </w:hyperlink>
    </w:p>
    <w:p w14:paraId="0F47152E" w14:textId="216CB3FA" w:rsidR="00A37AF0" w:rsidRDefault="00035FFC">
      <w:pPr>
        <w:pStyle w:val="TableofFigures"/>
        <w:tabs>
          <w:tab w:val="right" w:leader="dot" w:pos="9061"/>
        </w:tabs>
        <w:rPr>
          <w:rFonts w:asciiTheme="minorHAnsi" w:eastAsiaTheme="minorEastAsia" w:hAnsiTheme="minorHAnsi"/>
          <w:noProof/>
          <w:sz w:val="22"/>
          <w:lang w:val="en-US"/>
        </w:rPr>
      </w:pPr>
      <w:hyperlink w:anchor="_Toc87176911" w:history="1">
        <w:r w:rsidR="00A37AF0" w:rsidRPr="00080703">
          <w:rPr>
            <w:rStyle w:val="Hyperlink"/>
            <w:noProof/>
          </w:rPr>
          <w:t>Bảng 4.6</w:t>
        </w:r>
        <w:r w:rsidR="00A37AF0" w:rsidRPr="00080703">
          <w:rPr>
            <w:rStyle w:val="Hyperlink"/>
            <w:noProof/>
            <w:lang w:val="en-US"/>
          </w:rPr>
          <w:t xml:space="preserve"> Đặc tả use case tạo đơn hàng.</w:t>
        </w:r>
        <w:r w:rsidR="00A37AF0">
          <w:rPr>
            <w:noProof/>
            <w:webHidden/>
          </w:rPr>
          <w:tab/>
        </w:r>
        <w:r w:rsidR="00A37AF0">
          <w:rPr>
            <w:noProof/>
            <w:webHidden/>
          </w:rPr>
          <w:fldChar w:fldCharType="begin"/>
        </w:r>
        <w:r w:rsidR="00A37AF0">
          <w:rPr>
            <w:noProof/>
            <w:webHidden/>
          </w:rPr>
          <w:instrText xml:space="preserve"> PAGEREF _Toc87176911 \h </w:instrText>
        </w:r>
        <w:r w:rsidR="00A37AF0">
          <w:rPr>
            <w:noProof/>
            <w:webHidden/>
          </w:rPr>
        </w:r>
        <w:r w:rsidR="00A37AF0">
          <w:rPr>
            <w:noProof/>
            <w:webHidden/>
          </w:rPr>
          <w:fldChar w:fldCharType="separate"/>
        </w:r>
        <w:r w:rsidR="00A37AF0">
          <w:rPr>
            <w:noProof/>
            <w:webHidden/>
          </w:rPr>
          <w:t>87</w:t>
        </w:r>
        <w:r w:rsidR="00A37AF0">
          <w:rPr>
            <w:noProof/>
            <w:webHidden/>
          </w:rPr>
          <w:fldChar w:fldCharType="end"/>
        </w:r>
      </w:hyperlink>
    </w:p>
    <w:p w14:paraId="35042CE6" w14:textId="01E6019F" w:rsidR="00A37AF0" w:rsidRDefault="00035FFC">
      <w:pPr>
        <w:pStyle w:val="TableofFigures"/>
        <w:tabs>
          <w:tab w:val="right" w:leader="dot" w:pos="9061"/>
        </w:tabs>
        <w:rPr>
          <w:rFonts w:asciiTheme="minorHAnsi" w:eastAsiaTheme="minorEastAsia" w:hAnsiTheme="minorHAnsi"/>
          <w:noProof/>
          <w:sz w:val="22"/>
          <w:lang w:val="en-US"/>
        </w:rPr>
      </w:pPr>
      <w:hyperlink w:anchor="_Toc87176912" w:history="1">
        <w:r w:rsidR="00A37AF0" w:rsidRPr="00080703">
          <w:rPr>
            <w:rStyle w:val="Hyperlink"/>
            <w:noProof/>
          </w:rPr>
          <w:t>Bảng 4.7</w:t>
        </w:r>
        <w:r w:rsidR="00A37AF0" w:rsidRPr="00080703">
          <w:rPr>
            <w:rStyle w:val="Hyperlink"/>
            <w:noProof/>
            <w:lang w:val="en-US"/>
          </w:rPr>
          <w:t xml:space="preserve"> Đặc tả use case xóa đơn hàng</w:t>
        </w:r>
        <w:r w:rsidR="00A37AF0">
          <w:rPr>
            <w:noProof/>
            <w:webHidden/>
          </w:rPr>
          <w:tab/>
        </w:r>
        <w:r w:rsidR="00A37AF0">
          <w:rPr>
            <w:noProof/>
            <w:webHidden/>
          </w:rPr>
          <w:fldChar w:fldCharType="begin"/>
        </w:r>
        <w:r w:rsidR="00A37AF0">
          <w:rPr>
            <w:noProof/>
            <w:webHidden/>
          </w:rPr>
          <w:instrText xml:space="preserve"> PAGEREF _Toc87176912 \h </w:instrText>
        </w:r>
        <w:r w:rsidR="00A37AF0">
          <w:rPr>
            <w:noProof/>
            <w:webHidden/>
          </w:rPr>
        </w:r>
        <w:r w:rsidR="00A37AF0">
          <w:rPr>
            <w:noProof/>
            <w:webHidden/>
          </w:rPr>
          <w:fldChar w:fldCharType="separate"/>
        </w:r>
        <w:r w:rsidR="00A37AF0">
          <w:rPr>
            <w:noProof/>
            <w:webHidden/>
          </w:rPr>
          <w:t>88</w:t>
        </w:r>
        <w:r w:rsidR="00A37AF0">
          <w:rPr>
            <w:noProof/>
            <w:webHidden/>
          </w:rPr>
          <w:fldChar w:fldCharType="end"/>
        </w:r>
      </w:hyperlink>
    </w:p>
    <w:p w14:paraId="7C3B4D51" w14:textId="084B8D23" w:rsidR="00A37AF0" w:rsidRDefault="00035FFC">
      <w:pPr>
        <w:pStyle w:val="TableofFigures"/>
        <w:tabs>
          <w:tab w:val="right" w:leader="dot" w:pos="9061"/>
        </w:tabs>
        <w:rPr>
          <w:rFonts w:asciiTheme="minorHAnsi" w:eastAsiaTheme="minorEastAsia" w:hAnsiTheme="minorHAnsi"/>
          <w:noProof/>
          <w:sz w:val="22"/>
          <w:lang w:val="en-US"/>
        </w:rPr>
      </w:pPr>
      <w:hyperlink w:anchor="_Toc87176913" w:history="1">
        <w:r w:rsidR="00A37AF0" w:rsidRPr="00080703">
          <w:rPr>
            <w:rStyle w:val="Hyperlink"/>
            <w:noProof/>
          </w:rPr>
          <w:t>Bảng 4.8</w:t>
        </w:r>
        <w:r w:rsidR="00A37AF0" w:rsidRPr="00080703">
          <w:rPr>
            <w:rStyle w:val="Hyperlink"/>
            <w:noProof/>
            <w:lang w:val="en-US"/>
          </w:rPr>
          <w:t xml:space="preserve">  Đặc tả use case nhập hàng</w:t>
        </w:r>
        <w:r w:rsidR="00A37AF0">
          <w:rPr>
            <w:noProof/>
            <w:webHidden/>
          </w:rPr>
          <w:tab/>
        </w:r>
        <w:r w:rsidR="00A37AF0">
          <w:rPr>
            <w:noProof/>
            <w:webHidden/>
          </w:rPr>
          <w:fldChar w:fldCharType="begin"/>
        </w:r>
        <w:r w:rsidR="00A37AF0">
          <w:rPr>
            <w:noProof/>
            <w:webHidden/>
          </w:rPr>
          <w:instrText xml:space="preserve"> PAGEREF _Toc87176913 \h </w:instrText>
        </w:r>
        <w:r w:rsidR="00A37AF0">
          <w:rPr>
            <w:noProof/>
            <w:webHidden/>
          </w:rPr>
        </w:r>
        <w:r w:rsidR="00A37AF0">
          <w:rPr>
            <w:noProof/>
            <w:webHidden/>
          </w:rPr>
          <w:fldChar w:fldCharType="separate"/>
        </w:r>
        <w:r w:rsidR="00A37AF0">
          <w:rPr>
            <w:noProof/>
            <w:webHidden/>
          </w:rPr>
          <w:t>91</w:t>
        </w:r>
        <w:r w:rsidR="00A37AF0">
          <w:rPr>
            <w:noProof/>
            <w:webHidden/>
          </w:rPr>
          <w:fldChar w:fldCharType="end"/>
        </w:r>
      </w:hyperlink>
    </w:p>
    <w:p w14:paraId="0A120D7F" w14:textId="4FCA18D5" w:rsidR="00A37AF0" w:rsidRDefault="00035FFC">
      <w:pPr>
        <w:pStyle w:val="TableofFigures"/>
        <w:tabs>
          <w:tab w:val="right" w:leader="dot" w:pos="9061"/>
        </w:tabs>
        <w:rPr>
          <w:rFonts w:asciiTheme="minorHAnsi" w:eastAsiaTheme="minorEastAsia" w:hAnsiTheme="minorHAnsi"/>
          <w:noProof/>
          <w:sz w:val="22"/>
          <w:lang w:val="en-US"/>
        </w:rPr>
      </w:pPr>
      <w:hyperlink w:anchor="_Toc87176914" w:history="1">
        <w:r w:rsidR="00A37AF0" w:rsidRPr="00080703">
          <w:rPr>
            <w:rStyle w:val="Hyperlink"/>
            <w:noProof/>
          </w:rPr>
          <w:t>Bảng 4.9</w:t>
        </w:r>
        <w:r w:rsidR="00A37AF0" w:rsidRPr="00080703">
          <w:rPr>
            <w:rStyle w:val="Hyperlink"/>
            <w:noProof/>
            <w:lang w:val="en-US"/>
          </w:rPr>
          <w:t xml:space="preserve"> Đặc tả use case xuất hàng.</w:t>
        </w:r>
        <w:r w:rsidR="00A37AF0">
          <w:rPr>
            <w:noProof/>
            <w:webHidden/>
          </w:rPr>
          <w:tab/>
        </w:r>
        <w:r w:rsidR="00A37AF0">
          <w:rPr>
            <w:noProof/>
            <w:webHidden/>
          </w:rPr>
          <w:fldChar w:fldCharType="begin"/>
        </w:r>
        <w:r w:rsidR="00A37AF0">
          <w:rPr>
            <w:noProof/>
            <w:webHidden/>
          </w:rPr>
          <w:instrText xml:space="preserve"> PAGEREF _Toc87176914 \h </w:instrText>
        </w:r>
        <w:r w:rsidR="00A37AF0">
          <w:rPr>
            <w:noProof/>
            <w:webHidden/>
          </w:rPr>
        </w:r>
        <w:r w:rsidR="00A37AF0">
          <w:rPr>
            <w:noProof/>
            <w:webHidden/>
          </w:rPr>
          <w:fldChar w:fldCharType="separate"/>
        </w:r>
        <w:r w:rsidR="00A37AF0">
          <w:rPr>
            <w:noProof/>
            <w:webHidden/>
          </w:rPr>
          <w:t>92</w:t>
        </w:r>
        <w:r w:rsidR="00A37AF0">
          <w:rPr>
            <w:noProof/>
            <w:webHidden/>
          </w:rPr>
          <w:fldChar w:fldCharType="end"/>
        </w:r>
      </w:hyperlink>
    </w:p>
    <w:p w14:paraId="719C785B" w14:textId="491F9FFF" w:rsidR="00A37AF0" w:rsidRDefault="00035FFC">
      <w:pPr>
        <w:pStyle w:val="TableofFigures"/>
        <w:tabs>
          <w:tab w:val="right" w:leader="dot" w:pos="9061"/>
        </w:tabs>
        <w:rPr>
          <w:rFonts w:asciiTheme="minorHAnsi" w:eastAsiaTheme="minorEastAsia" w:hAnsiTheme="minorHAnsi"/>
          <w:noProof/>
          <w:sz w:val="22"/>
          <w:lang w:val="en-US"/>
        </w:rPr>
      </w:pPr>
      <w:hyperlink w:anchor="_Toc87176915" w:history="1">
        <w:r w:rsidR="00A37AF0" w:rsidRPr="00080703">
          <w:rPr>
            <w:rStyle w:val="Hyperlink"/>
            <w:noProof/>
          </w:rPr>
          <w:t>Bảng 4.10</w:t>
        </w:r>
        <w:r w:rsidR="00A37AF0" w:rsidRPr="00080703">
          <w:rPr>
            <w:rStyle w:val="Hyperlink"/>
            <w:noProof/>
            <w:lang w:val="en-US"/>
          </w:rPr>
          <w:t xml:space="preserve"> Đặc tả usecase quản lý biên lai</w:t>
        </w:r>
        <w:r w:rsidR="00A37AF0">
          <w:rPr>
            <w:noProof/>
            <w:webHidden/>
          </w:rPr>
          <w:tab/>
        </w:r>
        <w:r w:rsidR="00A37AF0">
          <w:rPr>
            <w:noProof/>
            <w:webHidden/>
          </w:rPr>
          <w:fldChar w:fldCharType="begin"/>
        </w:r>
        <w:r w:rsidR="00A37AF0">
          <w:rPr>
            <w:noProof/>
            <w:webHidden/>
          </w:rPr>
          <w:instrText xml:space="preserve"> PAGEREF _Toc87176915 \h </w:instrText>
        </w:r>
        <w:r w:rsidR="00A37AF0">
          <w:rPr>
            <w:noProof/>
            <w:webHidden/>
          </w:rPr>
        </w:r>
        <w:r w:rsidR="00A37AF0">
          <w:rPr>
            <w:noProof/>
            <w:webHidden/>
          </w:rPr>
          <w:fldChar w:fldCharType="separate"/>
        </w:r>
        <w:r w:rsidR="00A37AF0">
          <w:rPr>
            <w:noProof/>
            <w:webHidden/>
          </w:rPr>
          <w:t>93</w:t>
        </w:r>
        <w:r w:rsidR="00A37AF0">
          <w:rPr>
            <w:noProof/>
            <w:webHidden/>
          </w:rPr>
          <w:fldChar w:fldCharType="end"/>
        </w:r>
      </w:hyperlink>
    </w:p>
    <w:p w14:paraId="1DF1BD0F" w14:textId="1AC2363E" w:rsidR="00936BF9" w:rsidRPr="000756DE" w:rsidRDefault="00A37AF0" w:rsidP="00CB191C">
      <w:pPr>
        <w:pStyle w:val="SECTION"/>
      </w:pPr>
      <w: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4D2AE4">
      <w:pPr>
        <w:pStyle w:val="SECTION"/>
      </w:pPr>
      <w:r w:rsidRPr="000756DE">
        <w:lastRenderedPageBreak/>
        <w:t>MỞ ĐẦU</w:t>
      </w:r>
      <w:bookmarkEnd w:id="12"/>
      <w:bookmarkEnd w:id="13"/>
    </w:p>
    <w:p w14:paraId="2A863623" w14:textId="606ED688" w:rsidR="005E21FB" w:rsidRPr="000756DE" w:rsidRDefault="005E21FB" w:rsidP="005E21FB">
      <w:r w:rsidRPr="000756DE">
        <w:t>Trong thời kỳ của nền công nghiệp 4.0, thế giới đang đổ dồn vào các cuộc cách mạng phát triển nền công nghiệp mạnh mẽ, khiến cho cuộc</w:t>
      </w:r>
      <w:r w:rsidR="00423D8C" w:rsidRPr="0060159A">
        <w:rPr>
          <w:color w:val="FFFFFF" w:themeColor="background1"/>
          <w:sz w:val="20"/>
          <w:szCs w:val="20"/>
          <w:lang w:val="en-US"/>
        </w:rPr>
        <w:t>”</w:t>
      </w:r>
      <w:r w:rsidRPr="000756DE">
        <w:t>sống</w:t>
      </w:r>
      <w:r w:rsidR="00423D8C" w:rsidRPr="0060159A">
        <w:rPr>
          <w:color w:val="FFFFFF" w:themeColor="background1"/>
          <w:sz w:val="20"/>
          <w:szCs w:val="20"/>
          <w:lang w:val="en-US"/>
        </w:rPr>
        <w:t>”</w:t>
      </w:r>
      <w:r w:rsidRPr="000756DE">
        <w:t>con</w:t>
      </w:r>
      <w:r w:rsidR="00423D8C" w:rsidRPr="0060159A">
        <w:rPr>
          <w:color w:val="FFFFFF" w:themeColor="background1"/>
          <w:sz w:val="20"/>
          <w:szCs w:val="20"/>
          <w:lang w:val="en-US"/>
        </w:rPr>
        <w:t>”</w:t>
      </w:r>
      <w:r w:rsidRPr="000756DE">
        <w:t>người</w:t>
      </w:r>
      <w:r w:rsidR="00423D8C" w:rsidRPr="0060159A">
        <w:rPr>
          <w:color w:val="FFFFFF" w:themeColor="background1"/>
          <w:sz w:val="20"/>
          <w:szCs w:val="20"/>
          <w:lang w:val="en-US"/>
        </w:rPr>
        <w:t>”</w:t>
      </w:r>
      <w:r w:rsidRPr="000756DE">
        <w:t>được</w:t>
      </w:r>
      <w:r w:rsidR="00423D8C" w:rsidRPr="0060159A">
        <w:rPr>
          <w:color w:val="FFFFFF" w:themeColor="background1"/>
          <w:sz w:val="20"/>
          <w:szCs w:val="20"/>
          <w:lang w:val="en-US"/>
        </w:rPr>
        <w:t>”</w:t>
      </w:r>
      <w:r w:rsidRPr="000756DE">
        <w:t>nâng cao</w:t>
      </w:r>
      <w:r w:rsidR="00423D8C" w:rsidRPr="0060159A">
        <w:rPr>
          <w:color w:val="FFFFFF" w:themeColor="background1"/>
          <w:sz w:val="20"/>
          <w:szCs w:val="20"/>
          <w:lang w:val="en-US"/>
        </w:rPr>
        <w:t>”</w:t>
      </w:r>
      <w:r w:rsidRPr="000756DE">
        <w:t>và</w:t>
      </w:r>
      <w:r w:rsidR="00423D8C" w:rsidRPr="0060159A">
        <w:rPr>
          <w:color w:val="FFFFFF" w:themeColor="background1"/>
          <w:sz w:val="20"/>
          <w:szCs w:val="20"/>
          <w:lang w:val="en-US"/>
        </w:rPr>
        <w:t>”</w:t>
      </w:r>
      <w:r w:rsidRPr="000756DE">
        <w:t>cải</w:t>
      </w:r>
      <w:r w:rsidR="00423D8C" w:rsidRPr="0060159A">
        <w:rPr>
          <w:color w:val="FFFFFF" w:themeColor="background1"/>
          <w:sz w:val="20"/>
          <w:szCs w:val="20"/>
          <w:lang w:val="en-US"/>
        </w:rPr>
        <w:t>”</w:t>
      </w:r>
      <w:r w:rsidRPr="000756DE">
        <w:t>thiện</w:t>
      </w:r>
      <w:r w:rsidR="00423D8C" w:rsidRPr="0060159A">
        <w:rPr>
          <w:color w:val="FFFFFF" w:themeColor="background1"/>
          <w:sz w:val="20"/>
          <w:szCs w:val="20"/>
          <w:lang w:val="en-US"/>
        </w:rPr>
        <w:t>”</w:t>
      </w:r>
      <w:r w:rsidRPr="000756DE">
        <w:t>lên rất nhiều. Với sự thừa hưởng của nền công nghiệp mạnh mẽ này, con người đã trở</w:t>
      </w:r>
      <w:r w:rsidR="00407E69" w:rsidRPr="0060159A">
        <w:rPr>
          <w:color w:val="FFFFFF" w:themeColor="background1"/>
          <w:sz w:val="20"/>
          <w:szCs w:val="20"/>
          <w:lang w:val="en-US"/>
        </w:rPr>
        <w:t>”</w:t>
      </w:r>
      <w:r w:rsidRPr="000756DE">
        <w:t>nên gần</w:t>
      </w:r>
      <w:r w:rsidR="00407E69" w:rsidRPr="0060159A">
        <w:rPr>
          <w:color w:val="FFFFFF" w:themeColor="background1"/>
          <w:sz w:val="20"/>
          <w:szCs w:val="20"/>
          <w:lang w:val="en-US"/>
        </w:rPr>
        <w:t>”</w:t>
      </w:r>
      <w:r w:rsidRPr="000756DE">
        <w:t>gũi</w:t>
      </w:r>
      <w:r w:rsidR="00407E69" w:rsidRPr="0060159A">
        <w:rPr>
          <w:color w:val="FFFFFF" w:themeColor="background1"/>
          <w:sz w:val="20"/>
          <w:szCs w:val="20"/>
          <w:lang w:val="en-US"/>
        </w:rPr>
        <w:t>”</w:t>
      </w:r>
      <w:r w:rsidRPr="000756DE">
        <w:t>với</w:t>
      </w:r>
      <w:r w:rsidR="00407E69" w:rsidRPr="0060159A">
        <w:rPr>
          <w:color w:val="FFFFFF" w:themeColor="background1"/>
          <w:sz w:val="20"/>
          <w:szCs w:val="20"/>
          <w:lang w:val="en-US"/>
        </w:rPr>
        <w:t>”</w:t>
      </w:r>
      <w:r w:rsidRPr="000756DE">
        <w:t>nhau</w:t>
      </w:r>
      <w:r w:rsidR="00407E69" w:rsidRPr="0060159A">
        <w:rPr>
          <w:color w:val="FFFFFF" w:themeColor="background1"/>
          <w:sz w:val="20"/>
          <w:szCs w:val="20"/>
          <w:lang w:val="en-US"/>
        </w:rPr>
        <w:t>”</w:t>
      </w:r>
      <w:r w:rsidRPr="000756DE">
        <w:t>hơn</w:t>
      </w:r>
      <w:r w:rsidR="00407E69" w:rsidRPr="0060159A">
        <w:rPr>
          <w:color w:val="FFFFFF" w:themeColor="background1"/>
          <w:sz w:val="20"/>
          <w:szCs w:val="20"/>
          <w:lang w:val="en-US"/>
        </w:rPr>
        <w:t>”</w:t>
      </w:r>
      <w:r w:rsidRPr="000756DE">
        <w:t>rất</w:t>
      </w:r>
      <w:r w:rsidR="00411F8F" w:rsidRPr="0060159A">
        <w:rPr>
          <w:color w:val="FFFFFF" w:themeColor="background1"/>
          <w:sz w:val="20"/>
          <w:szCs w:val="20"/>
          <w:lang w:val="en-US"/>
        </w:rPr>
        <w:t>”</w:t>
      </w:r>
      <w:r w:rsidRPr="000756DE">
        <w:t>nhiều nhờ thông qua Internet, là một kiệt tác sáng tạo của nhân loại. Internet mang con người gần lại với nhau hơn, kết nối, chia sẻ một mạng lưới thông tin lớn một</w:t>
      </w:r>
      <w:r w:rsidR="008E5CC8" w:rsidRPr="0060159A">
        <w:rPr>
          <w:color w:val="FFFFFF" w:themeColor="background1"/>
          <w:sz w:val="20"/>
          <w:szCs w:val="20"/>
          <w:lang w:val="en-US"/>
        </w:rPr>
        <w:t>”</w:t>
      </w:r>
      <w:r w:rsidRPr="000756DE">
        <w:t>cách</w:t>
      </w:r>
      <w:r w:rsidR="008E5CC8" w:rsidRPr="0060159A">
        <w:rPr>
          <w:color w:val="FFFFFF" w:themeColor="background1"/>
          <w:sz w:val="20"/>
          <w:szCs w:val="20"/>
          <w:lang w:val="en-US"/>
        </w:rPr>
        <w:t>”</w:t>
      </w:r>
      <w:r w:rsidRPr="000756DE">
        <w:t>nhanh</w:t>
      </w:r>
      <w:r w:rsidR="008E5CC8" w:rsidRPr="0060159A">
        <w:rPr>
          <w:color w:val="FFFFFF" w:themeColor="background1"/>
          <w:sz w:val="20"/>
          <w:szCs w:val="20"/>
          <w:lang w:val="en-US"/>
        </w:rPr>
        <w:t>”</w:t>
      </w:r>
      <w:r w:rsidRPr="000756DE">
        <w:t>chóng</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an</w:t>
      </w:r>
      <w:r w:rsidR="008E5CC8" w:rsidRPr="0060159A">
        <w:rPr>
          <w:color w:val="FFFFFF" w:themeColor="background1"/>
          <w:sz w:val="20"/>
          <w:szCs w:val="20"/>
          <w:lang w:val="en-US"/>
        </w:rPr>
        <w:t>”</w:t>
      </w:r>
      <w:r w:rsidRPr="000756DE">
        <w:t>toàn,</w:t>
      </w:r>
      <w:r w:rsidR="008E5CC8" w:rsidRPr="008E5CC8">
        <w:rPr>
          <w:color w:val="FFFFFF" w:themeColor="background1"/>
          <w:sz w:val="20"/>
          <w:szCs w:val="20"/>
          <w:lang w:val="en-US"/>
        </w:rPr>
        <w:t xml:space="preserve"> </w:t>
      </w:r>
      <w:r w:rsidR="008E5CC8" w:rsidRPr="0060159A">
        <w:rPr>
          <w:color w:val="FFFFFF" w:themeColor="background1"/>
          <w:sz w:val="20"/>
          <w:szCs w:val="20"/>
          <w:lang w:val="en-US"/>
        </w:rPr>
        <w:t>”</w:t>
      </w:r>
      <w:r w:rsidRPr="000756DE">
        <w:t>đáng</w:t>
      </w:r>
      <w:r w:rsidR="008E5CC8" w:rsidRPr="0060159A">
        <w:rPr>
          <w:color w:val="FFFFFF" w:themeColor="background1"/>
          <w:sz w:val="20"/>
          <w:szCs w:val="20"/>
          <w:lang w:val="en-US"/>
        </w:rPr>
        <w:t>”</w:t>
      </w:r>
      <w:r w:rsidRPr="000756DE">
        <w:t>tin</w:t>
      </w:r>
      <w:r w:rsidR="008E5CC8" w:rsidRPr="0060159A">
        <w:rPr>
          <w:color w:val="FFFFFF" w:themeColor="background1"/>
          <w:sz w:val="20"/>
          <w:szCs w:val="20"/>
          <w:lang w:val="en-US"/>
        </w:rPr>
        <w:t>”</w:t>
      </w:r>
      <w:r w:rsidRPr="000756DE">
        <w:t>cậy. Bên cạnh đó nhờ vậy mà các trang web dần được hình thành qua mạng lưới thông tin khổng lồ này.</w:t>
      </w:r>
    </w:p>
    <w:p w14:paraId="79D7A218" w14:textId="6D693D98" w:rsidR="005E21FB" w:rsidRPr="000756DE" w:rsidRDefault="005E21FB" w:rsidP="005E21FB">
      <w:r w:rsidRPr="000756DE">
        <w:t>Với</w:t>
      </w:r>
      <w:r w:rsidR="008E5CC8" w:rsidRPr="0060159A">
        <w:rPr>
          <w:color w:val="FFFFFF" w:themeColor="background1"/>
          <w:sz w:val="20"/>
          <w:szCs w:val="20"/>
          <w:lang w:val="en-US"/>
        </w:rPr>
        <w:t>”</w:t>
      </w:r>
      <w:r w:rsidRPr="000756DE">
        <w:t>sự</w:t>
      </w:r>
      <w:r w:rsidR="008E5CC8" w:rsidRPr="0060159A">
        <w:rPr>
          <w:color w:val="FFFFFF" w:themeColor="background1"/>
          <w:sz w:val="20"/>
          <w:szCs w:val="20"/>
          <w:lang w:val="en-US"/>
        </w:rPr>
        <w:t>”</w:t>
      </w:r>
      <w:r w:rsidRPr="000756DE">
        <w:t>phát</w:t>
      </w:r>
      <w:r w:rsidR="008E5CC8" w:rsidRPr="0060159A">
        <w:rPr>
          <w:color w:val="FFFFFF" w:themeColor="background1"/>
          <w:sz w:val="20"/>
          <w:szCs w:val="20"/>
          <w:lang w:val="en-US"/>
        </w:rPr>
        <w:t>”</w:t>
      </w:r>
      <w:r w:rsidRPr="000756DE">
        <w:t>triển</w:t>
      </w:r>
      <w:r w:rsidR="008E5CC8" w:rsidRPr="0060159A">
        <w:rPr>
          <w:color w:val="FFFFFF" w:themeColor="background1"/>
          <w:sz w:val="20"/>
          <w:szCs w:val="20"/>
          <w:lang w:val="en-US"/>
        </w:rPr>
        <w:t>”</w:t>
      </w:r>
      <w:r w:rsidRPr="000756DE">
        <w:t>mạnh</w:t>
      </w:r>
      <w:r w:rsidR="008E5CC8" w:rsidRPr="0060159A">
        <w:rPr>
          <w:color w:val="FFFFFF" w:themeColor="background1"/>
          <w:sz w:val="20"/>
          <w:szCs w:val="20"/>
          <w:lang w:val="en-US"/>
        </w:rPr>
        <w:t>”</w:t>
      </w:r>
      <w:r w:rsidRPr="000756DE">
        <w:t>mẽ</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rộng</w:t>
      </w:r>
      <w:r w:rsidR="008E5CC8" w:rsidRPr="0060159A">
        <w:rPr>
          <w:color w:val="FFFFFF" w:themeColor="background1"/>
          <w:sz w:val="20"/>
          <w:szCs w:val="20"/>
          <w:lang w:val="en-US"/>
        </w:rPr>
        <w:t>”</w:t>
      </w:r>
      <w:r w:rsidRPr="000756DE">
        <w:t>lớn, các trang web dần được</w:t>
      </w:r>
      <w:r w:rsidR="008E5CC8" w:rsidRPr="0060159A">
        <w:rPr>
          <w:color w:val="FFFFFF" w:themeColor="background1"/>
          <w:sz w:val="20"/>
          <w:szCs w:val="20"/>
          <w:lang w:val="en-US"/>
        </w:rPr>
        <w:t>”</w:t>
      </w:r>
      <w:r w:rsidRPr="000756DE">
        <w:t>hình</w:t>
      </w:r>
      <w:r w:rsidR="008E5CC8" w:rsidRPr="0060159A">
        <w:rPr>
          <w:color w:val="FFFFFF" w:themeColor="background1"/>
          <w:sz w:val="20"/>
          <w:szCs w:val="20"/>
          <w:lang w:val="en-US"/>
        </w:rPr>
        <w:t>”</w:t>
      </w:r>
      <w:r w:rsidRPr="000756DE">
        <w:t>thành</w:t>
      </w:r>
      <w:r w:rsidR="008E5CC8" w:rsidRPr="0060159A">
        <w:rPr>
          <w:color w:val="FFFFFF" w:themeColor="background1"/>
          <w:sz w:val="20"/>
          <w:szCs w:val="20"/>
          <w:lang w:val="en-US"/>
        </w:rPr>
        <w:t>”</w:t>
      </w:r>
      <w:r w:rsidRPr="000756DE">
        <w:t>và đóng</w:t>
      </w:r>
      <w:r w:rsidR="008E5CC8" w:rsidRPr="0060159A">
        <w:rPr>
          <w:color w:val="FFFFFF" w:themeColor="background1"/>
          <w:sz w:val="20"/>
          <w:szCs w:val="20"/>
          <w:lang w:val="en-US"/>
        </w:rPr>
        <w:t>”</w:t>
      </w:r>
      <w:r w:rsidRPr="000756DE">
        <w:t>một</w:t>
      </w:r>
      <w:r w:rsidR="008E5CC8" w:rsidRPr="0060159A">
        <w:rPr>
          <w:color w:val="FFFFFF" w:themeColor="background1"/>
          <w:sz w:val="20"/>
          <w:szCs w:val="20"/>
          <w:lang w:val="en-US"/>
        </w:rPr>
        <w:t>”</w:t>
      </w:r>
      <w:r w:rsidRPr="000756DE">
        <w:t>vai</w:t>
      </w:r>
      <w:r w:rsidR="008E5CC8" w:rsidRPr="0060159A">
        <w:rPr>
          <w:color w:val="FFFFFF" w:themeColor="background1"/>
          <w:sz w:val="20"/>
          <w:szCs w:val="20"/>
          <w:lang w:val="en-US"/>
        </w:rPr>
        <w:t>”</w:t>
      </w:r>
      <w:r w:rsidRPr="000756DE">
        <w:t>trò</w:t>
      </w:r>
      <w:r w:rsidR="008E5CC8" w:rsidRPr="0060159A">
        <w:rPr>
          <w:color w:val="FFFFFF" w:themeColor="background1"/>
          <w:sz w:val="20"/>
          <w:szCs w:val="20"/>
          <w:lang w:val="en-US"/>
        </w:rPr>
        <w:t>”</w:t>
      </w:r>
      <w:r w:rsidRPr="000756DE">
        <w:t>hết</w:t>
      </w:r>
      <w:r w:rsidR="008E5CC8" w:rsidRPr="0060159A">
        <w:rPr>
          <w:color w:val="FFFFFF" w:themeColor="background1"/>
          <w:sz w:val="20"/>
          <w:szCs w:val="20"/>
          <w:lang w:val="en-US"/>
        </w:rPr>
        <w:t>”</w:t>
      </w:r>
      <w:r w:rsidRPr="000756DE">
        <w:t>sức</w:t>
      </w:r>
      <w:r w:rsidR="008E5CC8" w:rsidRPr="0060159A">
        <w:rPr>
          <w:color w:val="FFFFFF" w:themeColor="background1"/>
          <w:sz w:val="20"/>
          <w:szCs w:val="20"/>
          <w:lang w:val="en-US"/>
        </w:rPr>
        <w:t>”</w:t>
      </w:r>
      <w:r w:rsidRPr="000756DE">
        <w:t>quan</w:t>
      </w:r>
      <w:r w:rsidR="00593EAB" w:rsidRPr="0060159A">
        <w:rPr>
          <w:color w:val="FFFFFF" w:themeColor="background1"/>
          <w:sz w:val="20"/>
          <w:szCs w:val="20"/>
          <w:lang w:val="en-US"/>
        </w:rPr>
        <w:t>”</w:t>
      </w:r>
      <w:r w:rsidRPr="000756DE">
        <w:t>trọng</w:t>
      </w:r>
      <w:r w:rsidR="00593EAB" w:rsidRPr="0060159A">
        <w:rPr>
          <w:color w:val="FFFFFF" w:themeColor="background1"/>
          <w:sz w:val="20"/>
          <w:szCs w:val="20"/>
          <w:lang w:val="en-US"/>
        </w:rPr>
        <w:t>”</w:t>
      </w:r>
      <w:r w:rsidRPr="000756DE">
        <w:t>trong việc sẻ chia dữ liệu của  mọi người với nhau. Thao tác trên giao diện, hiệu quả, năng suất giao dịch, chia</w:t>
      </w:r>
      <w:r w:rsidR="002437D3" w:rsidRPr="0060159A">
        <w:rPr>
          <w:color w:val="FFFFFF" w:themeColor="background1"/>
          <w:sz w:val="20"/>
          <w:szCs w:val="20"/>
          <w:lang w:val="en-US"/>
        </w:rPr>
        <w:t>”</w:t>
      </w:r>
      <w:r w:rsidRPr="000756DE">
        <w:t>sẻ</w:t>
      </w:r>
      <w:r w:rsidR="002437D3" w:rsidRPr="0060159A">
        <w:rPr>
          <w:color w:val="FFFFFF" w:themeColor="background1"/>
          <w:sz w:val="20"/>
          <w:szCs w:val="20"/>
          <w:lang w:val="en-US"/>
        </w:rPr>
        <w:t>”</w:t>
      </w:r>
      <w:r w:rsidRPr="000756DE">
        <w:t>thông</w:t>
      </w:r>
      <w:r w:rsidR="002437D3" w:rsidRPr="0060159A">
        <w:rPr>
          <w:color w:val="FFFFFF" w:themeColor="background1"/>
          <w:sz w:val="20"/>
          <w:szCs w:val="20"/>
          <w:lang w:val="en-US"/>
        </w:rPr>
        <w:t>”</w:t>
      </w:r>
      <w:r w:rsidRPr="000756DE">
        <w:t>tin</w:t>
      </w:r>
      <w:r w:rsidR="002437D3" w:rsidRPr="0060159A">
        <w:rPr>
          <w:color w:val="FFFFFF" w:themeColor="background1"/>
          <w:sz w:val="20"/>
          <w:szCs w:val="20"/>
          <w:lang w:val="en-US"/>
        </w:rPr>
        <w:t>”</w:t>
      </w:r>
      <w:r w:rsidRPr="000756DE">
        <w:t>nhanh chóng, các trang web đơn giản đáp ứng gần như đủ nhu cầu cho một ứng dụng cơ bản hiện nay. Không chỉ thế, việc sử dụng trang web được đánh giá cao là vì có</w:t>
      </w:r>
      <w:r w:rsidR="002437D3" w:rsidRPr="0060159A">
        <w:rPr>
          <w:color w:val="FFFFFF" w:themeColor="background1"/>
          <w:sz w:val="20"/>
          <w:szCs w:val="20"/>
          <w:lang w:val="en-US"/>
        </w:rPr>
        <w:t>”</w:t>
      </w:r>
      <w:r w:rsidRPr="000756DE">
        <w:t>thể</w:t>
      </w:r>
      <w:r w:rsidR="002437D3" w:rsidRPr="0060159A">
        <w:rPr>
          <w:color w:val="FFFFFF" w:themeColor="background1"/>
          <w:sz w:val="20"/>
          <w:szCs w:val="20"/>
          <w:lang w:val="en-US"/>
        </w:rPr>
        <w:t>”</w:t>
      </w:r>
      <w:r w:rsidRPr="000756DE">
        <w:t>truy</w:t>
      </w:r>
      <w:r w:rsidR="002437D3" w:rsidRPr="0060159A">
        <w:rPr>
          <w:color w:val="FFFFFF" w:themeColor="background1"/>
          <w:sz w:val="20"/>
          <w:szCs w:val="20"/>
          <w:lang w:val="en-US"/>
        </w:rPr>
        <w:t>”</w:t>
      </w:r>
      <w:r w:rsidRPr="000756DE">
        <w:t xml:space="preserve">cập ở bất cứ đâu nhanh chóng và không phải bị giới hạn về dung lượng phần cứng hay thời gian lắp đặt phần mềm đối với người dùng. </w:t>
      </w:r>
    </w:p>
    <w:p w14:paraId="60727A90" w14:textId="3C0500FC" w:rsidR="005E21FB" w:rsidRPr="000756DE" w:rsidRDefault="005E21FB" w:rsidP="005E21FB">
      <w:r w:rsidRPr="000756DE">
        <w:t>Với những tiện dụng và lợi ích của trang</w:t>
      </w:r>
      <w:r w:rsidR="002437D3" w:rsidRPr="0060159A">
        <w:rPr>
          <w:color w:val="FFFFFF" w:themeColor="background1"/>
          <w:sz w:val="20"/>
          <w:szCs w:val="20"/>
          <w:lang w:val="en-US"/>
        </w:rPr>
        <w:t>”</w:t>
      </w:r>
      <w:r w:rsidRPr="000756DE">
        <w:t>web,</w:t>
      </w:r>
      <w:r w:rsidR="002437D3" w:rsidRPr="002437D3">
        <w:rPr>
          <w:color w:val="FFFFFF" w:themeColor="background1"/>
          <w:sz w:val="20"/>
          <w:szCs w:val="20"/>
          <w:lang w:val="en-US"/>
        </w:rPr>
        <w:t xml:space="preserve"> </w:t>
      </w:r>
      <w:r w:rsidR="002437D3" w:rsidRPr="0060159A">
        <w:rPr>
          <w:color w:val="FFFFFF" w:themeColor="background1"/>
          <w:sz w:val="20"/>
          <w:szCs w:val="20"/>
          <w:lang w:val="en-US"/>
        </w:rPr>
        <w:t>”</w:t>
      </w:r>
      <w:r w:rsidRPr="000756DE">
        <w:t>đối</w:t>
      </w:r>
      <w:r w:rsidR="002437D3" w:rsidRPr="0060159A">
        <w:rPr>
          <w:color w:val="FFFFFF" w:themeColor="background1"/>
          <w:sz w:val="20"/>
          <w:szCs w:val="20"/>
          <w:lang w:val="en-US"/>
        </w:rPr>
        <w:t>”</w:t>
      </w:r>
      <w:r w:rsidRPr="000756DE">
        <w:t>với</w:t>
      </w:r>
      <w:r w:rsidR="002437D3" w:rsidRPr="0060159A">
        <w:rPr>
          <w:color w:val="FFFFFF" w:themeColor="background1"/>
          <w:sz w:val="20"/>
          <w:szCs w:val="20"/>
          <w:lang w:val="en-US"/>
        </w:rPr>
        <w:t>”</w:t>
      </w:r>
      <w:r w:rsidRPr="000756DE">
        <w:t>một</w:t>
      </w:r>
      <w:r w:rsidR="002437D3" w:rsidRPr="0060159A">
        <w:rPr>
          <w:color w:val="FFFFFF" w:themeColor="background1"/>
          <w:sz w:val="20"/>
          <w:szCs w:val="20"/>
          <w:lang w:val="en-US"/>
        </w:rPr>
        <w:t>”</w:t>
      </w:r>
      <w:r w:rsidRPr="000756DE">
        <w:t>doanh</w:t>
      </w:r>
      <w:r w:rsidR="002437D3" w:rsidRPr="0060159A">
        <w:rPr>
          <w:color w:val="FFFFFF" w:themeColor="background1"/>
          <w:sz w:val="20"/>
          <w:szCs w:val="20"/>
          <w:lang w:val="en-US"/>
        </w:rPr>
        <w:t>”</w:t>
      </w:r>
      <w:r w:rsidRPr="000756DE">
        <w:t>nghiệp, việc sở hữu một</w:t>
      </w:r>
      <w:r w:rsidR="002D0A71" w:rsidRPr="0060159A">
        <w:rPr>
          <w:color w:val="FFFFFF" w:themeColor="background1"/>
          <w:sz w:val="20"/>
          <w:szCs w:val="20"/>
          <w:lang w:val="en-US"/>
        </w:rPr>
        <w:t>”</w:t>
      </w:r>
      <w:r w:rsidRPr="000756DE">
        <w:t>tra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hay</w:t>
      </w:r>
      <w:r w:rsidR="002D0A71" w:rsidRPr="0060159A">
        <w:rPr>
          <w:color w:val="FFFFFF" w:themeColor="background1"/>
          <w:sz w:val="20"/>
          <w:szCs w:val="20"/>
          <w:lang w:val="en-US"/>
        </w:rPr>
        <w:t>”</w:t>
      </w:r>
      <w:r w:rsidRPr="000756DE">
        <w:t>một</w:t>
      </w:r>
      <w:r w:rsidR="002D0A71" w:rsidRPr="0060159A">
        <w:rPr>
          <w:color w:val="FFFFFF" w:themeColor="background1"/>
          <w:sz w:val="20"/>
          <w:szCs w:val="20"/>
          <w:lang w:val="en-US"/>
        </w:rPr>
        <w:t>”</w:t>
      </w:r>
      <w:r w:rsidRPr="000756DE">
        <w:t>ứng</w:t>
      </w:r>
      <w:r w:rsidR="002D0A71" w:rsidRPr="0060159A">
        <w:rPr>
          <w:color w:val="FFFFFF" w:themeColor="background1"/>
          <w:sz w:val="20"/>
          <w:szCs w:val="20"/>
          <w:lang w:val="en-US"/>
        </w:rPr>
        <w:t>”</w:t>
      </w:r>
      <w:r w:rsidRPr="000756DE">
        <w:t>dụ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để</w:t>
      </w:r>
      <w:r w:rsidR="002D0A71" w:rsidRPr="0060159A">
        <w:rPr>
          <w:color w:val="FFFFFF" w:themeColor="background1"/>
          <w:sz w:val="20"/>
          <w:szCs w:val="20"/>
          <w:lang w:val="en-US"/>
        </w:rPr>
        <w:t>”</w:t>
      </w:r>
      <w:r w:rsidRPr="000756DE">
        <w:t>quảng</w:t>
      </w:r>
      <w:r w:rsidR="002D0A71" w:rsidRPr="0060159A">
        <w:rPr>
          <w:color w:val="FFFFFF" w:themeColor="background1"/>
          <w:sz w:val="20"/>
          <w:szCs w:val="20"/>
          <w:lang w:val="en-US"/>
        </w:rPr>
        <w:t>”</w:t>
      </w:r>
      <w:r w:rsidRPr="000756DE">
        <w:t>bá</w:t>
      </w:r>
      <w:r w:rsidR="002D0A71" w:rsidRPr="0060159A">
        <w:rPr>
          <w:color w:val="FFFFFF" w:themeColor="background1"/>
          <w:sz w:val="20"/>
          <w:szCs w:val="20"/>
          <w:lang w:val="en-US"/>
        </w:rPr>
        <w:t>”</w:t>
      </w:r>
      <w:r w:rsidRPr="000756DE">
        <w:t>sản</w:t>
      </w:r>
      <w:r w:rsidR="002D0A71" w:rsidRPr="0060159A">
        <w:rPr>
          <w:color w:val="FFFFFF" w:themeColor="background1"/>
          <w:sz w:val="20"/>
          <w:szCs w:val="20"/>
          <w:lang w:val="en-US"/>
        </w:rPr>
        <w:t>”</w:t>
      </w:r>
      <w:r w:rsidRPr="000756DE">
        <w:t>phẩm hay phục vụ cho nhu công việc là một việc hết sức cần thiết. Việc truy cập và quản lý nhân viên, đơn hàng, hay chỉ đơn giản là xem các báo cáo công việc thường ngày thì một trang ứng dụng</w:t>
      </w:r>
      <w:r w:rsidR="00B76C5B" w:rsidRPr="0060159A">
        <w:rPr>
          <w:color w:val="FFFFFF" w:themeColor="background1"/>
          <w:sz w:val="20"/>
          <w:szCs w:val="20"/>
          <w:lang w:val="en-US"/>
        </w:rPr>
        <w:t>”</w:t>
      </w:r>
      <w:r w:rsidRPr="000756DE">
        <w:t>web</w:t>
      </w:r>
      <w:r w:rsidR="00B76C5B" w:rsidRPr="0060159A">
        <w:rPr>
          <w:color w:val="FFFFFF" w:themeColor="background1"/>
          <w:sz w:val="20"/>
          <w:szCs w:val="20"/>
          <w:lang w:val="en-US"/>
        </w:rPr>
        <w:t>”</w:t>
      </w:r>
      <w:r w:rsidRPr="000756DE">
        <w:t>phục</w:t>
      </w:r>
      <w:r w:rsidR="00B76C5B" w:rsidRPr="0060159A">
        <w:rPr>
          <w:color w:val="FFFFFF" w:themeColor="background1"/>
          <w:sz w:val="20"/>
          <w:szCs w:val="20"/>
          <w:lang w:val="en-US"/>
        </w:rPr>
        <w:t>”</w:t>
      </w:r>
      <w:r w:rsidRPr="000756DE">
        <w:t>vụ</w:t>
      </w:r>
      <w:r w:rsidR="00B76C5B" w:rsidRPr="0060159A">
        <w:rPr>
          <w:color w:val="FFFFFF" w:themeColor="background1"/>
          <w:sz w:val="20"/>
          <w:szCs w:val="20"/>
          <w:lang w:val="en-US"/>
        </w:rPr>
        <w:t>”</w:t>
      </w:r>
      <w:r w:rsidRPr="000756DE">
        <w:t>cho</w:t>
      </w:r>
      <w:r w:rsidR="00F22751" w:rsidRPr="0060159A">
        <w:rPr>
          <w:color w:val="FFFFFF" w:themeColor="background1"/>
          <w:sz w:val="20"/>
          <w:szCs w:val="20"/>
          <w:lang w:val="en-US"/>
        </w:rPr>
        <w:t>”</w:t>
      </w:r>
      <w:r w:rsidRPr="000756DE">
        <w:t>các công việc đó đang ngày càng nhiều và phổ biến trong các công</w:t>
      </w:r>
      <w:r w:rsidR="007A738C" w:rsidRPr="0060159A">
        <w:rPr>
          <w:color w:val="FFFFFF" w:themeColor="background1"/>
          <w:sz w:val="20"/>
          <w:szCs w:val="20"/>
          <w:lang w:val="en-US"/>
        </w:rPr>
        <w:t>”</w:t>
      </w:r>
      <w:r w:rsidRPr="000756DE">
        <w:t>ty</w:t>
      </w:r>
      <w:r w:rsidR="007A738C" w:rsidRPr="0060159A">
        <w:rPr>
          <w:color w:val="FFFFFF" w:themeColor="background1"/>
          <w:sz w:val="20"/>
          <w:szCs w:val="20"/>
          <w:lang w:val="en-US"/>
        </w:rPr>
        <w:t>”</w:t>
      </w:r>
      <w:r w:rsidRPr="000756DE">
        <w:t>kể</w:t>
      </w:r>
      <w:r w:rsidR="007A738C" w:rsidRPr="0060159A">
        <w:rPr>
          <w:color w:val="FFFFFF" w:themeColor="background1"/>
          <w:sz w:val="20"/>
          <w:szCs w:val="20"/>
          <w:lang w:val="en-US"/>
        </w:rPr>
        <w:t>”</w:t>
      </w:r>
      <w:r w:rsidRPr="000756DE">
        <w:t>cả</w:t>
      </w:r>
      <w:r w:rsidR="007A738C" w:rsidRPr="0060159A">
        <w:rPr>
          <w:color w:val="FFFFFF" w:themeColor="background1"/>
          <w:sz w:val="20"/>
          <w:szCs w:val="20"/>
          <w:lang w:val="en-US"/>
        </w:rPr>
        <w:t>”</w:t>
      </w:r>
      <w:r w:rsidRPr="000756DE">
        <w:t>trong</w:t>
      </w:r>
      <w:r w:rsidR="007A738C" w:rsidRPr="0060159A">
        <w:rPr>
          <w:color w:val="FFFFFF" w:themeColor="background1"/>
          <w:sz w:val="20"/>
          <w:szCs w:val="20"/>
          <w:lang w:val="en-US"/>
        </w:rPr>
        <w:t>”</w:t>
      </w:r>
      <w:r w:rsidRPr="000756DE">
        <w:t>và</w:t>
      </w:r>
      <w:r w:rsidR="007A738C" w:rsidRPr="0060159A">
        <w:rPr>
          <w:color w:val="FFFFFF" w:themeColor="background1"/>
          <w:sz w:val="20"/>
          <w:szCs w:val="20"/>
          <w:lang w:val="en-US"/>
        </w:rPr>
        <w:t>”</w:t>
      </w:r>
      <w:r w:rsidRPr="000756DE">
        <w:t>ngoài</w:t>
      </w:r>
      <w:r w:rsidR="007A738C" w:rsidRPr="0060159A">
        <w:rPr>
          <w:color w:val="FFFFFF" w:themeColor="background1"/>
          <w:sz w:val="20"/>
          <w:szCs w:val="20"/>
          <w:lang w:val="en-US"/>
        </w:rPr>
        <w:t>”</w:t>
      </w:r>
      <w:r w:rsidRPr="000756DE">
        <w:t xml:space="preserve">nước. </w:t>
      </w:r>
    </w:p>
    <w:p w14:paraId="08AE4BD9" w14:textId="576DA4E9" w:rsidR="00C05CE5" w:rsidRPr="000756DE" w:rsidRDefault="005E21FB" w:rsidP="005E21FB">
      <w:pPr>
        <w:rPr>
          <w:rStyle w:val="Heading1Char"/>
          <w:rFonts w:eastAsiaTheme="minorHAnsi"/>
        </w:rPr>
      </w:pPr>
      <w:r w:rsidRPr="000756DE">
        <w:t>Với việc đáp</w:t>
      </w:r>
      <w:r w:rsidR="001F4325" w:rsidRPr="0060159A">
        <w:rPr>
          <w:color w:val="FFFFFF" w:themeColor="background1"/>
          <w:sz w:val="20"/>
          <w:szCs w:val="20"/>
          <w:lang w:val="en-US"/>
        </w:rPr>
        <w:t>”</w:t>
      </w:r>
      <w:r w:rsidRPr="000756DE">
        <w:t>ứng</w:t>
      </w:r>
      <w:r w:rsidR="001F4325" w:rsidRPr="0060159A">
        <w:rPr>
          <w:color w:val="FFFFFF" w:themeColor="background1"/>
          <w:sz w:val="20"/>
          <w:szCs w:val="20"/>
          <w:lang w:val="en-US"/>
        </w:rPr>
        <w:t>”</w:t>
      </w:r>
      <w:r w:rsidRPr="000756DE">
        <w:t>nhu</w:t>
      </w:r>
      <w:r w:rsidR="001F4325" w:rsidRPr="0060159A">
        <w:rPr>
          <w:color w:val="FFFFFF" w:themeColor="background1"/>
          <w:sz w:val="20"/>
          <w:szCs w:val="20"/>
          <w:lang w:val="en-US"/>
        </w:rPr>
        <w:t>”</w:t>
      </w:r>
      <w:r w:rsidRPr="000756DE">
        <w:t>cầu riêng của từng công ty, đặc</w:t>
      </w:r>
      <w:r w:rsidR="005451CA" w:rsidRPr="0060159A">
        <w:rPr>
          <w:color w:val="FFFFFF" w:themeColor="background1"/>
          <w:sz w:val="20"/>
          <w:szCs w:val="20"/>
          <w:lang w:val="en-US"/>
        </w:rPr>
        <w:t>”</w:t>
      </w:r>
      <w:r w:rsidRPr="000756DE">
        <w:t>biệt</w:t>
      </w:r>
      <w:r w:rsidR="005451CA" w:rsidRPr="0060159A">
        <w:rPr>
          <w:color w:val="FFFFFF" w:themeColor="background1"/>
          <w:sz w:val="20"/>
          <w:szCs w:val="20"/>
          <w:lang w:val="en-US"/>
        </w:rPr>
        <w:t>”</w:t>
      </w:r>
      <w:r w:rsidRPr="000756DE">
        <w:t>là</w:t>
      </w:r>
      <w:r w:rsidR="005451CA" w:rsidRPr="0060159A">
        <w:rPr>
          <w:color w:val="FFFFFF" w:themeColor="background1"/>
          <w:sz w:val="20"/>
          <w:szCs w:val="20"/>
          <w:lang w:val="en-US"/>
        </w:rPr>
        <w:t>”</w:t>
      </w:r>
      <w:r w:rsidRPr="000756DE">
        <w:t>các công ty logistic, trước đây, đa số các công ty doanh nghiệp dùng những ứng dụng phần mềm offline tại kho hàng, thì nay với việc đáp</w:t>
      </w:r>
      <w:r w:rsidR="00DC0364" w:rsidRPr="0060159A">
        <w:rPr>
          <w:color w:val="FFFFFF" w:themeColor="background1"/>
          <w:sz w:val="20"/>
          <w:szCs w:val="20"/>
          <w:lang w:val="en-US"/>
        </w:rPr>
        <w:t>”</w:t>
      </w:r>
      <w:r w:rsidRPr="000756DE">
        <w:t>ứng</w:t>
      </w:r>
      <w:r w:rsidR="00DC0364" w:rsidRPr="0060159A">
        <w:rPr>
          <w:color w:val="FFFFFF" w:themeColor="background1"/>
          <w:sz w:val="20"/>
          <w:szCs w:val="20"/>
          <w:lang w:val="en-US"/>
        </w:rPr>
        <w:t>”</w:t>
      </w:r>
      <w:r w:rsidRPr="000756DE">
        <w:t>nhu</w:t>
      </w:r>
      <w:r w:rsidR="00DC0364" w:rsidRPr="0060159A">
        <w:rPr>
          <w:color w:val="FFFFFF" w:themeColor="background1"/>
          <w:sz w:val="20"/>
          <w:szCs w:val="20"/>
          <w:lang w:val="en-US"/>
        </w:rPr>
        <w:t>”</w:t>
      </w:r>
      <w:r w:rsidRPr="000756DE">
        <w:t>cầu mở rộng kho lẫm, cũng như đáp ứng việc tương tác với khách</w:t>
      </w:r>
      <w:r w:rsidR="00C0509B" w:rsidRPr="0060159A">
        <w:rPr>
          <w:color w:val="FFFFFF" w:themeColor="background1"/>
          <w:sz w:val="20"/>
          <w:szCs w:val="20"/>
          <w:lang w:val="en-US"/>
        </w:rPr>
        <w:t>”</w:t>
      </w:r>
      <w:r w:rsidRPr="000756DE">
        <w:t>hàng</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và</w:t>
      </w:r>
      <w:r w:rsidR="00C0509B" w:rsidRPr="0060159A">
        <w:rPr>
          <w:color w:val="FFFFFF" w:themeColor="background1"/>
          <w:sz w:val="20"/>
          <w:szCs w:val="20"/>
          <w:lang w:val="en-US"/>
        </w:rPr>
        <w:t>”</w:t>
      </w:r>
      <w:r w:rsidRPr="000756DE">
        <w:t>ngoài</w:t>
      </w:r>
      <w:r w:rsidR="00C0509B" w:rsidRPr="0060159A">
        <w:rPr>
          <w:color w:val="FFFFFF" w:themeColor="background1"/>
          <w:sz w:val="20"/>
          <w:szCs w:val="20"/>
          <w:lang w:val="en-US"/>
        </w:rPr>
        <w:t>”</w:t>
      </w:r>
      <w:r w:rsidRPr="000756DE">
        <w:t>nước</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tương</w:t>
      </w:r>
      <w:r w:rsidR="00C0509B" w:rsidRPr="0060159A">
        <w:rPr>
          <w:color w:val="FFFFFF" w:themeColor="background1"/>
          <w:sz w:val="20"/>
          <w:szCs w:val="20"/>
          <w:lang w:val="en-US"/>
        </w:rPr>
        <w:t>”</w:t>
      </w:r>
      <w:r w:rsidRPr="000756DE">
        <w:t>lai, áp dụng triển khai xây dựng trang web phục vụ là việc</w:t>
      </w:r>
      <w:r w:rsidR="001557A0" w:rsidRPr="0060159A">
        <w:rPr>
          <w:color w:val="FFFFFF" w:themeColor="background1"/>
          <w:sz w:val="20"/>
          <w:szCs w:val="20"/>
          <w:lang w:val="en-US"/>
        </w:rPr>
        <w:t>”</w:t>
      </w:r>
      <w:r w:rsidRPr="000756DE">
        <w:t>làm</w:t>
      </w:r>
      <w:r w:rsidR="001557A0" w:rsidRPr="0060159A">
        <w:rPr>
          <w:color w:val="FFFFFF" w:themeColor="background1"/>
          <w:sz w:val="20"/>
          <w:szCs w:val="20"/>
          <w:lang w:val="en-US"/>
        </w:rPr>
        <w:t>”</w:t>
      </w:r>
      <w:r w:rsidRPr="000756DE">
        <w:t>cần</w:t>
      </w:r>
      <w:r w:rsidR="001557A0" w:rsidRPr="0060159A">
        <w:rPr>
          <w:color w:val="FFFFFF" w:themeColor="background1"/>
          <w:sz w:val="20"/>
          <w:szCs w:val="20"/>
          <w:lang w:val="en-US"/>
        </w:rPr>
        <w:t>”</w:t>
      </w:r>
      <w:r w:rsidRPr="000756DE">
        <w:t>thiết</w:t>
      </w:r>
      <w:r w:rsidR="001557A0" w:rsidRPr="0060159A">
        <w:rPr>
          <w:color w:val="FFFFFF" w:themeColor="background1"/>
          <w:sz w:val="20"/>
          <w:szCs w:val="20"/>
          <w:lang w:val="en-US"/>
        </w:rPr>
        <w:t>”</w:t>
      </w:r>
      <w:r w:rsidRPr="000756DE">
        <w:t>cho</w:t>
      </w:r>
      <w:r w:rsidR="001557A0" w:rsidRPr="0060159A">
        <w:rPr>
          <w:color w:val="FFFFFF" w:themeColor="background1"/>
          <w:sz w:val="20"/>
          <w:szCs w:val="20"/>
          <w:lang w:val="en-US"/>
        </w:rPr>
        <w:t>”</w:t>
      </w:r>
      <w:r w:rsidRPr="000756DE">
        <w:t>hiện tại mà</w:t>
      </w:r>
      <w:r w:rsidR="00984EF3" w:rsidRPr="0060159A">
        <w:rPr>
          <w:color w:val="FFFFFF" w:themeColor="background1"/>
          <w:sz w:val="20"/>
          <w:szCs w:val="20"/>
          <w:lang w:val="en-US"/>
        </w:rPr>
        <w:t>”</w:t>
      </w:r>
      <w:r w:rsidRPr="000756DE">
        <w:t>các</w:t>
      </w:r>
      <w:r w:rsidR="00984EF3" w:rsidRPr="0060159A">
        <w:rPr>
          <w:color w:val="FFFFFF" w:themeColor="background1"/>
          <w:sz w:val="20"/>
          <w:szCs w:val="20"/>
          <w:lang w:val="en-US"/>
        </w:rPr>
        <w:t>”</w:t>
      </w:r>
      <w:r w:rsidRPr="000756DE">
        <w:t>doanh nghiệp</w:t>
      </w:r>
      <w:r w:rsidR="00984EF3" w:rsidRPr="0060159A">
        <w:rPr>
          <w:color w:val="FFFFFF" w:themeColor="background1"/>
          <w:sz w:val="20"/>
          <w:szCs w:val="20"/>
          <w:lang w:val="en-US"/>
        </w:rPr>
        <w:t>”</w:t>
      </w:r>
      <w:r w:rsidRPr="000756DE">
        <w:t>đang</w:t>
      </w:r>
      <w:r w:rsidR="00984EF3" w:rsidRPr="0060159A">
        <w:rPr>
          <w:color w:val="FFFFFF" w:themeColor="background1"/>
          <w:sz w:val="20"/>
          <w:szCs w:val="20"/>
          <w:lang w:val="en-US"/>
        </w:rPr>
        <w:t>”</w:t>
      </w:r>
      <w:r w:rsidRPr="000756DE">
        <w:t>hướng</w:t>
      </w:r>
      <w:r w:rsidR="002161DE" w:rsidRPr="0060159A">
        <w:rPr>
          <w:color w:val="FFFFFF" w:themeColor="background1"/>
          <w:sz w:val="20"/>
          <w:szCs w:val="20"/>
          <w:lang w:val="en-US"/>
        </w:rPr>
        <w:t>”</w:t>
      </w:r>
      <w:r w:rsidRPr="000756DE">
        <w:t>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w:t>
      </w:r>
      <w:r w:rsidR="002B26CA" w:rsidRPr="0060159A">
        <w:rPr>
          <w:color w:val="FFFFFF" w:themeColor="background1"/>
          <w:sz w:val="20"/>
          <w:szCs w:val="20"/>
          <w:lang w:val="en-US"/>
        </w:rPr>
        <w:t>”</w:t>
      </w:r>
      <w:r w:rsidRPr="000756DE">
        <w:t>nước</w:t>
      </w:r>
      <w:r w:rsidR="002B26CA" w:rsidRPr="0060159A">
        <w:rPr>
          <w:color w:val="FFFFFF" w:themeColor="background1"/>
          <w:sz w:val="20"/>
          <w:szCs w:val="20"/>
          <w:lang w:val="en-US"/>
        </w:rPr>
        <w:t>”</w:t>
      </w:r>
      <w:r w:rsidRPr="000756DE">
        <w:t>và</w:t>
      </w:r>
      <w:r w:rsidR="002B26CA" w:rsidRPr="0060159A">
        <w:rPr>
          <w:color w:val="FFFFFF" w:themeColor="background1"/>
          <w:sz w:val="20"/>
          <w:szCs w:val="20"/>
          <w:lang w:val="en-US"/>
        </w:rPr>
        <w:t>”</w:t>
      </w:r>
      <w:r w:rsidRPr="000756DE">
        <w:t>quốc</w:t>
      </w:r>
      <w:r w:rsidR="002B26CA" w:rsidRPr="0060159A">
        <w:rPr>
          <w:color w:val="FFFFFF" w:themeColor="background1"/>
          <w:sz w:val="20"/>
          <w:szCs w:val="20"/>
          <w:lang w:val="en-US"/>
        </w:rPr>
        <w:t>”</w:t>
      </w:r>
      <w:r w:rsidRPr="000756DE">
        <w:t>tế.</w:t>
      </w:r>
      <w:r w:rsidR="00C05CE5" w:rsidRPr="000756DE">
        <w:rPr>
          <w:szCs w:val="26"/>
        </w:rPr>
        <w:br w:type="page"/>
      </w:r>
    </w:p>
    <w:p w14:paraId="4944213B" w14:textId="2A80129B" w:rsidR="000E5E73" w:rsidRPr="000756DE" w:rsidRDefault="000E5E73" w:rsidP="008278E6">
      <w:pPr>
        <w:pStyle w:val="Heading1"/>
      </w:pPr>
      <w:bookmarkStart w:id="14" w:name="_Toc87218523"/>
      <w:r w:rsidRPr="000756DE">
        <w:rPr>
          <w:rStyle w:val="Heading1Char"/>
          <w:rFonts w:eastAsiaTheme="minorHAnsi"/>
        </w:rPr>
        <w:lastRenderedPageBreak/>
        <w:t>Tổng quan đề tài</w:t>
      </w:r>
      <w:bookmarkEnd w:id="14"/>
    </w:p>
    <w:p w14:paraId="21A07523" w14:textId="61D6341B" w:rsidR="00C05CE5" w:rsidRPr="000756DE" w:rsidRDefault="0064614E" w:rsidP="00C0589D">
      <w:pPr>
        <w:pStyle w:val="Heading2"/>
        <w:rPr>
          <w:color w:val="auto"/>
        </w:rPr>
      </w:pPr>
      <w:bookmarkStart w:id="15" w:name="_Toc87218524"/>
      <w:r w:rsidRPr="000756DE">
        <w:rPr>
          <w:color w:val="auto"/>
        </w:rPr>
        <w:t>Giới thiệu đề tài</w:t>
      </w:r>
      <w:bookmarkEnd w:id="15"/>
    </w:p>
    <w:p w14:paraId="2EF5F435" w14:textId="45035B21" w:rsidR="00D30247" w:rsidRPr="000756DE" w:rsidRDefault="00D30247" w:rsidP="00D30247">
      <w:r w:rsidRPr="000756DE">
        <w:t>Trong</w:t>
      </w:r>
      <w:r w:rsidR="002F16B8" w:rsidRPr="0060159A">
        <w:rPr>
          <w:color w:val="FFFFFF" w:themeColor="background1"/>
          <w:sz w:val="20"/>
          <w:szCs w:val="20"/>
          <w:lang w:val="en-US"/>
        </w:rPr>
        <w:t>”</w:t>
      </w:r>
      <w:r w:rsidRPr="000756DE">
        <w:t>thời</w:t>
      </w:r>
      <w:r w:rsidR="002F16B8" w:rsidRPr="0060159A">
        <w:rPr>
          <w:color w:val="FFFFFF" w:themeColor="background1"/>
          <w:sz w:val="20"/>
          <w:szCs w:val="20"/>
          <w:lang w:val="en-US"/>
        </w:rPr>
        <w:t>”</w:t>
      </w:r>
      <w:r w:rsidRPr="000756DE">
        <w:t>đại</w:t>
      </w:r>
      <w:r w:rsidR="002F16B8" w:rsidRPr="0060159A">
        <w:rPr>
          <w:color w:val="FFFFFF" w:themeColor="background1"/>
          <w:sz w:val="20"/>
          <w:szCs w:val="20"/>
          <w:lang w:val="en-US"/>
        </w:rPr>
        <w:t>”</w:t>
      </w:r>
      <w:r w:rsidRPr="000756DE">
        <w:t>công</w:t>
      </w:r>
      <w:r w:rsidR="002F16B8" w:rsidRPr="0060159A">
        <w:rPr>
          <w:color w:val="FFFFFF" w:themeColor="background1"/>
          <w:sz w:val="20"/>
          <w:szCs w:val="20"/>
          <w:lang w:val="en-US"/>
        </w:rPr>
        <w:t>”</w:t>
      </w:r>
      <w:r w:rsidRPr="000756DE">
        <w:t>nghiệp</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hiện</w:t>
      </w:r>
      <w:r w:rsidR="002F16B8" w:rsidRPr="0060159A">
        <w:rPr>
          <w:color w:val="FFFFFF" w:themeColor="background1"/>
          <w:sz w:val="20"/>
          <w:szCs w:val="20"/>
          <w:lang w:val="en-US"/>
        </w:rPr>
        <w:t>”</w:t>
      </w:r>
      <w:r w:rsidRPr="000756DE">
        <w:t>đại</w:t>
      </w:r>
      <w:r w:rsidR="002F16B8">
        <w:rPr>
          <w:lang w:val="en-US"/>
        </w:rPr>
        <w:t xml:space="preserve"> hóa</w:t>
      </w:r>
      <w:r w:rsidR="002F16B8" w:rsidRPr="0060159A">
        <w:rPr>
          <w:color w:val="FFFFFF" w:themeColor="background1"/>
          <w:sz w:val="20"/>
          <w:szCs w:val="20"/>
          <w:lang w:val="en-US"/>
        </w:rPr>
        <w:t>”</w:t>
      </w:r>
      <w:r w:rsidRPr="000756DE">
        <w:t>ngày nay việc trao</w:t>
      </w:r>
      <w:r w:rsidR="002F16B8" w:rsidRPr="0060159A">
        <w:rPr>
          <w:color w:val="FFFFFF" w:themeColor="background1"/>
          <w:sz w:val="20"/>
          <w:szCs w:val="20"/>
          <w:lang w:val="en-US"/>
        </w:rPr>
        <w:t>”</w:t>
      </w:r>
      <w:r w:rsidRPr="000756DE">
        <w:t>đổi</w:t>
      </w:r>
      <w:r w:rsidR="002F16B8" w:rsidRPr="0060159A">
        <w:rPr>
          <w:color w:val="FFFFFF" w:themeColor="background1"/>
          <w:sz w:val="20"/>
          <w:szCs w:val="20"/>
          <w:lang w:val="en-US"/>
        </w:rPr>
        <w:t>”</w:t>
      </w:r>
      <w:r w:rsidRPr="000756DE">
        <w:t>mua</w:t>
      </w:r>
      <w:r w:rsidR="002F16B8" w:rsidRPr="0060159A">
        <w:rPr>
          <w:color w:val="FFFFFF" w:themeColor="background1"/>
          <w:sz w:val="20"/>
          <w:szCs w:val="20"/>
          <w:lang w:val="en-US"/>
        </w:rPr>
        <w:t>”</w:t>
      </w:r>
      <w:r w:rsidRPr="000756DE">
        <w:t>bán hàng</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đã</w:t>
      </w:r>
      <w:r w:rsidR="002F16B8" w:rsidRPr="0060159A">
        <w:rPr>
          <w:color w:val="FFFFFF" w:themeColor="background1"/>
          <w:sz w:val="20"/>
          <w:szCs w:val="20"/>
          <w:lang w:val="en-US"/>
        </w:rPr>
        <w:t>”</w:t>
      </w:r>
      <w:r w:rsidRPr="000756DE">
        <w:t>quá</w:t>
      </w:r>
      <w:r w:rsidR="002F16B8" w:rsidRPr="0060159A">
        <w:rPr>
          <w:color w:val="FFFFFF" w:themeColor="background1"/>
          <w:sz w:val="20"/>
          <w:szCs w:val="20"/>
          <w:lang w:val="en-US"/>
        </w:rPr>
        <w:t>”</w:t>
      </w:r>
      <w:r w:rsidRPr="000756DE">
        <w:t>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w:t>
      </w:r>
      <w:r w:rsidR="006225AC" w:rsidRPr="0060159A">
        <w:rPr>
          <w:color w:val="FFFFFF" w:themeColor="background1"/>
          <w:sz w:val="20"/>
          <w:szCs w:val="20"/>
          <w:lang w:val="en-US"/>
        </w:rPr>
        <w:t>”</w:t>
      </w:r>
      <w:r w:rsidRPr="000756DE">
        <w:t>lợi</w:t>
      </w:r>
      <w:r w:rsidR="006225AC" w:rsidRPr="0060159A">
        <w:rPr>
          <w:color w:val="FFFFFF" w:themeColor="background1"/>
          <w:sz w:val="20"/>
          <w:szCs w:val="20"/>
          <w:lang w:val="en-US"/>
        </w:rPr>
        <w:t>”</w:t>
      </w:r>
      <w:r w:rsidRPr="000756DE">
        <w:t>và</w:t>
      </w:r>
      <w:r w:rsidR="006225AC" w:rsidRPr="0060159A">
        <w:rPr>
          <w:color w:val="FFFFFF" w:themeColor="background1"/>
          <w:sz w:val="20"/>
          <w:szCs w:val="20"/>
          <w:lang w:val="en-US"/>
        </w:rPr>
        <w:t>”</w:t>
      </w:r>
      <w:r w:rsidRPr="000756DE">
        <w:t>hiệu</w:t>
      </w:r>
      <w:r w:rsidR="006225AC" w:rsidRPr="0060159A">
        <w:rPr>
          <w:color w:val="FFFFFF" w:themeColor="background1"/>
          <w:sz w:val="20"/>
          <w:szCs w:val="20"/>
          <w:lang w:val="en-US"/>
        </w:rPr>
        <w:t>”</w:t>
      </w:r>
      <w:r w:rsidRPr="000756DE">
        <w:t>quả</w:t>
      </w:r>
      <w:r w:rsidR="006225AC" w:rsidRPr="0060159A">
        <w:rPr>
          <w:color w:val="FFFFFF" w:themeColor="background1"/>
          <w:sz w:val="20"/>
          <w:szCs w:val="20"/>
          <w:lang w:val="en-US"/>
        </w:rPr>
        <w:t>”</w:t>
      </w:r>
      <w:r w:rsidRPr="000756DE">
        <w:t>cao</w:t>
      </w:r>
      <w:r w:rsidR="006225AC" w:rsidRPr="0060159A">
        <w:rPr>
          <w:color w:val="FFFFFF" w:themeColor="background1"/>
          <w:sz w:val="20"/>
          <w:szCs w:val="20"/>
          <w:lang w:val="en-US"/>
        </w:rPr>
        <w:t>”</w:t>
      </w:r>
      <w:r w:rsidRPr="000756DE">
        <w:t>trong</w:t>
      </w:r>
      <w:r w:rsidR="006225AC" w:rsidRPr="0060159A">
        <w:rPr>
          <w:color w:val="FFFFFF" w:themeColor="background1"/>
          <w:sz w:val="20"/>
          <w:szCs w:val="20"/>
          <w:lang w:val="en-US"/>
        </w:rPr>
        <w:t>”</w:t>
      </w:r>
      <w:r w:rsidRPr="000756DE">
        <w:t>công</w:t>
      </w:r>
      <w:r w:rsidR="00E76ED1" w:rsidRPr="0060159A">
        <w:rPr>
          <w:color w:val="FFFFFF" w:themeColor="background1"/>
          <w:sz w:val="20"/>
          <w:szCs w:val="20"/>
          <w:lang w:val="en-US"/>
        </w:rPr>
        <w:t>”</w:t>
      </w:r>
      <w:r w:rsidRPr="000756DE">
        <w:t>việc. Vì</w:t>
      </w:r>
      <w:r w:rsidR="00E76ED1" w:rsidRPr="0060159A">
        <w:rPr>
          <w:color w:val="FFFFFF" w:themeColor="background1"/>
          <w:sz w:val="20"/>
          <w:szCs w:val="20"/>
          <w:lang w:val="en-US"/>
        </w:rPr>
        <w:t>”</w:t>
      </w:r>
      <w:r w:rsidRPr="000756DE">
        <w:t>vậy chúng em chọn làm một website để giúp giải quyết những vấn đề về quản lý kho hàng. Chúng em đã xem và nghiên cứu nhiều công nghệ và chúng em quyết định chọn nghiên</w:t>
      </w:r>
      <w:r w:rsidR="008429B5" w:rsidRPr="0060159A">
        <w:rPr>
          <w:color w:val="FFFFFF" w:themeColor="background1"/>
          <w:sz w:val="20"/>
          <w:szCs w:val="20"/>
          <w:lang w:val="en-US"/>
        </w:rPr>
        <w:t>”</w:t>
      </w:r>
      <w:r w:rsidRPr="000756DE">
        <w:t>cứu,</w:t>
      </w:r>
      <w:r w:rsidR="008429B5" w:rsidRPr="008429B5">
        <w:rPr>
          <w:color w:val="FFFFFF" w:themeColor="background1"/>
          <w:sz w:val="20"/>
          <w:szCs w:val="20"/>
          <w:lang w:val="en-US"/>
        </w:rPr>
        <w:t xml:space="preserve"> </w:t>
      </w:r>
      <w:r w:rsidR="008429B5" w:rsidRPr="0060159A">
        <w:rPr>
          <w:color w:val="FFFFFF" w:themeColor="background1"/>
          <w:sz w:val="20"/>
          <w:szCs w:val="20"/>
          <w:lang w:val="en-US"/>
        </w:rPr>
        <w:t>”</w:t>
      </w:r>
      <w:r w:rsidRPr="000756DE">
        <w:t>tìm</w:t>
      </w:r>
      <w:r w:rsidR="008429B5" w:rsidRPr="0060159A">
        <w:rPr>
          <w:color w:val="FFFFFF" w:themeColor="background1"/>
          <w:sz w:val="20"/>
          <w:szCs w:val="20"/>
          <w:lang w:val="en-US"/>
        </w:rPr>
        <w:t>”</w:t>
      </w:r>
      <w:r w:rsidRPr="000756DE">
        <w:t>hiểu về thư</w:t>
      </w:r>
      <w:r w:rsidR="008429B5" w:rsidRPr="0060159A">
        <w:rPr>
          <w:color w:val="FFFFFF" w:themeColor="background1"/>
          <w:sz w:val="20"/>
          <w:szCs w:val="20"/>
          <w:lang w:val="en-US"/>
        </w:rPr>
        <w:t>”</w:t>
      </w:r>
      <w:r w:rsidRPr="000756DE">
        <w:t>viện thiết kế giao diện phổ</w:t>
      </w:r>
      <w:r w:rsidR="00C001D8" w:rsidRPr="0060159A">
        <w:rPr>
          <w:color w:val="FFFFFF" w:themeColor="background1"/>
          <w:sz w:val="20"/>
          <w:szCs w:val="20"/>
          <w:lang w:val="en-US"/>
        </w:rPr>
        <w:t>”</w:t>
      </w:r>
      <w:r w:rsidRPr="000756DE">
        <w:t>biến</w:t>
      </w:r>
      <w:r w:rsidR="00C001D8" w:rsidRPr="0060159A">
        <w:rPr>
          <w:color w:val="FFFFFF" w:themeColor="background1"/>
          <w:sz w:val="20"/>
          <w:szCs w:val="20"/>
          <w:lang w:val="en-US"/>
        </w:rPr>
        <w:t>”</w:t>
      </w:r>
      <w:r w:rsidRPr="000756DE">
        <w:t>hiện</w:t>
      </w:r>
      <w:r w:rsidR="00C001D8" w:rsidRPr="0060159A">
        <w:rPr>
          <w:color w:val="FFFFFF" w:themeColor="background1"/>
          <w:sz w:val="20"/>
          <w:szCs w:val="20"/>
          <w:lang w:val="en-US"/>
        </w:rPr>
        <w:t>”</w:t>
      </w:r>
      <w:r w:rsidRPr="000756DE">
        <w:t>nay</w:t>
      </w:r>
      <w:r w:rsidR="00C001D8" w:rsidRPr="0060159A">
        <w:rPr>
          <w:color w:val="FFFFFF" w:themeColor="background1"/>
          <w:sz w:val="20"/>
          <w:szCs w:val="20"/>
          <w:lang w:val="en-US"/>
        </w:rPr>
        <w:t>”</w:t>
      </w:r>
      <w:r w:rsidRPr="000756DE">
        <w:t>là</w:t>
      </w:r>
      <w:r w:rsidR="00C001D8" w:rsidRPr="0060159A">
        <w:rPr>
          <w:color w:val="FFFFFF" w:themeColor="background1"/>
          <w:sz w:val="20"/>
          <w:szCs w:val="20"/>
          <w:lang w:val="en-US"/>
        </w:rPr>
        <w:t>”</w:t>
      </w:r>
      <w:r w:rsidRPr="000756DE">
        <w:t>ReactJS và thư viện hỗ trợ viết API là Django Rest, kết hợp cả hai thư viện này để xây dựng website quản lý kho hàng mang tên WMS.PY</w:t>
      </w:r>
    </w:p>
    <w:p w14:paraId="05FD3244" w14:textId="324446FB" w:rsidR="00C05CE5" w:rsidRPr="000756DE" w:rsidRDefault="00641033" w:rsidP="00756431">
      <w:pPr>
        <w:pStyle w:val="Heading3"/>
      </w:pPr>
      <w:bookmarkStart w:id="16" w:name="_Toc87218525"/>
      <w:r w:rsidRPr="000756DE">
        <w:t>Lý do chọn đề tài.</w:t>
      </w:r>
      <w:bookmarkEnd w:id="16"/>
    </w:p>
    <w:p w14:paraId="7A7BE901" w14:textId="22567C2B" w:rsidR="00D30247" w:rsidRPr="000756DE" w:rsidRDefault="00D30247" w:rsidP="00D30247">
      <w:r w:rsidRPr="000756DE">
        <w:t>Về phần thực tế đời sống: Để giúp</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do</w:t>
      </w:r>
      <w:r w:rsidR="00901AF0" w:rsidRPr="000756DE">
        <w:rPr>
          <w:lang w:val="en-US"/>
        </w:rPr>
        <w:t>a</w:t>
      </w:r>
      <w:r w:rsidRPr="000756DE">
        <w:t>nh</w:t>
      </w:r>
      <w:r w:rsidR="00821087" w:rsidRPr="0060159A">
        <w:rPr>
          <w:color w:val="FFFFFF" w:themeColor="background1"/>
          <w:sz w:val="20"/>
          <w:szCs w:val="20"/>
          <w:lang w:val="en-US"/>
        </w:rPr>
        <w:t>”</w:t>
      </w:r>
      <w:r w:rsidRPr="000756DE">
        <w:t>nghiệp</w:t>
      </w:r>
      <w:r w:rsidR="00821087" w:rsidRPr="0060159A">
        <w:rPr>
          <w:color w:val="FFFFFF" w:themeColor="background1"/>
          <w:sz w:val="20"/>
          <w:szCs w:val="20"/>
          <w:lang w:val="en-US"/>
        </w:rPr>
        <w:t>”</w:t>
      </w:r>
      <w:r w:rsidRPr="000756DE">
        <w:t>giải</w:t>
      </w:r>
      <w:r w:rsidR="00821087" w:rsidRPr="0060159A">
        <w:rPr>
          <w:color w:val="FFFFFF" w:themeColor="background1"/>
          <w:sz w:val="20"/>
          <w:szCs w:val="20"/>
          <w:lang w:val="en-US"/>
        </w:rPr>
        <w:t>”</w:t>
      </w:r>
      <w:r w:rsidRPr="000756DE">
        <w:t>quyết</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vấn</w:t>
      </w:r>
      <w:r w:rsidR="00821087" w:rsidRPr="0060159A">
        <w:rPr>
          <w:color w:val="FFFFFF" w:themeColor="background1"/>
          <w:sz w:val="20"/>
          <w:szCs w:val="20"/>
          <w:lang w:val="en-US"/>
        </w:rPr>
        <w:t>”</w:t>
      </w:r>
      <w:r w:rsidRPr="000756DE">
        <w:t>đề</w:t>
      </w:r>
      <w:r w:rsidR="00821087" w:rsidRPr="0060159A">
        <w:rPr>
          <w:color w:val="FFFFFF" w:themeColor="background1"/>
          <w:sz w:val="20"/>
          <w:szCs w:val="20"/>
          <w:lang w:val="en-US"/>
        </w:rPr>
        <w:t>”</w:t>
      </w:r>
      <w:r w:rsidRPr="000756DE">
        <w:t>khó khăn về logistic, mang lại sự tiện lợi, nhanh chóng, linh động về sản phẩm, thời gian…website cho</w:t>
      </w:r>
      <w:r w:rsidR="0005478D" w:rsidRPr="0060159A">
        <w:rPr>
          <w:color w:val="FFFFFF" w:themeColor="background1"/>
          <w:sz w:val="20"/>
          <w:szCs w:val="20"/>
          <w:lang w:val="en-US"/>
        </w:rPr>
        <w:t>”</w:t>
      </w:r>
      <w:r w:rsidRPr="000756DE">
        <w:t>phép</w:t>
      </w:r>
      <w:r w:rsidR="0005478D" w:rsidRPr="0060159A">
        <w:rPr>
          <w:color w:val="FFFFFF" w:themeColor="background1"/>
          <w:sz w:val="20"/>
          <w:szCs w:val="20"/>
          <w:lang w:val="en-US"/>
        </w:rPr>
        <w:t>”</w:t>
      </w:r>
      <w:r w:rsidRPr="000756DE">
        <w:t>người</w:t>
      </w:r>
      <w:r w:rsidR="0005478D" w:rsidRPr="0060159A">
        <w:rPr>
          <w:color w:val="FFFFFF" w:themeColor="background1"/>
          <w:sz w:val="20"/>
          <w:szCs w:val="20"/>
          <w:lang w:val="en-US"/>
        </w:rPr>
        <w:t>”</w:t>
      </w:r>
      <w:r w:rsidRPr="000756DE">
        <w:t>dùng</w:t>
      </w:r>
      <w:r w:rsidR="0005478D" w:rsidRPr="0060159A">
        <w:rPr>
          <w:color w:val="FFFFFF" w:themeColor="background1"/>
          <w:sz w:val="20"/>
          <w:szCs w:val="20"/>
          <w:lang w:val="en-US"/>
        </w:rPr>
        <w:t>”</w:t>
      </w:r>
      <w:r w:rsidRPr="000756DE">
        <w:t>thực</w:t>
      </w:r>
      <w:r w:rsidR="0005478D" w:rsidRPr="0060159A">
        <w:rPr>
          <w:color w:val="FFFFFF" w:themeColor="background1"/>
          <w:sz w:val="20"/>
          <w:szCs w:val="20"/>
          <w:lang w:val="en-US"/>
        </w:rPr>
        <w:t>”</w:t>
      </w:r>
      <w:r w:rsidRPr="000756DE">
        <w:t>hiện</w:t>
      </w:r>
      <w:r w:rsidR="0005478D" w:rsidRPr="0060159A">
        <w:rPr>
          <w:color w:val="FFFFFF" w:themeColor="background1"/>
          <w:sz w:val="20"/>
          <w:szCs w:val="20"/>
          <w:lang w:val="en-US"/>
        </w:rPr>
        <w:t>”</w:t>
      </w:r>
      <w:r w:rsidRPr="000756DE">
        <w:t>các</w:t>
      </w:r>
      <w:r w:rsidR="0005478D" w:rsidRPr="0060159A">
        <w:rPr>
          <w:color w:val="FFFFFF" w:themeColor="background1"/>
          <w:sz w:val="20"/>
          <w:szCs w:val="20"/>
          <w:lang w:val="en-US"/>
        </w:rPr>
        <w:t>”</w:t>
      </w:r>
      <w:r w:rsidRPr="000756DE">
        <w:t>thao</w:t>
      </w:r>
      <w:r w:rsidR="0005478D" w:rsidRPr="0060159A">
        <w:rPr>
          <w:color w:val="FFFFFF" w:themeColor="background1"/>
          <w:sz w:val="20"/>
          <w:szCs w:val="20"/>
          <w:lang w:val="en-US"/>
        </w:rPr>
        <w:t>”</w:t>
      </w:r>
      <w:r w:rsidRPr="000756DE">
        <w:t>tác</w:t>
      </w:r>
      <w:r w:rsidR="0005478D" w:rsidRPr="0060159A">
        <w:rPr>
          <w:color w:val="FFFFFF" w:themeColor="background1"/>
          <w:sz w:val="20"/>
          <w:szCs w:val="20"/>
          <w:lang w:val="en-US"/>
        </w:rPr>
        <w:t>”</w:t>
      </w:r>
      <w:r w:rsidRPr="000756DE">
        <w:t>nhanh, dễ sử dụng cho cả nhà cung cấp hàng hóa và chủ nhà kho. Người dùng chỉ cần đăng</w:t>
      </w:r>
      <w:r w:rsidR="004E0FE8" w:rsidRPr="0060159A">
        <w:rPr>
          <w:color w:val="FFFFFF" w:themeColor="background1"/>
          <w:sz w:val="20"/>
          <w:szCs w:val="20"/>
          <w:lang w:val="en-US"/>
        </w:rPr>
        <w:t>”</w:t>
      </w:r>
      <w:r w:rsidRPr="000756DE">
        <w:t>nhập</w:t>
      </w:r>
      <w:r w:rsidR="004E0FE8" w:rsidRPr="0060159A">
        <w:rPr>
          <w:color w:val="FFFFFF" w:themeColor="background1"/>
          <w:sz w:val="20"/>
          <w:szCs w:val="20"/>
          <w:lang w:val="en-US"/>
        </w:rPr>
        <w:t>”</w:t>
      </w:r>
      <w:r w:rsidRPr="000756DE">
        <w:t>và</w:t>
      </w:r>
      <w:r w:rsidR="004E0FE8" w:rsidRPr="0060159A">
        <w:rPr>
          <w:color w:val="FFFFFF" w:themeColor="background1"/>
          <w:sz w:val="20"/>
          <w:szCs w:val="20"/>
          <w:lang w:val="en-US"/>
        </w:rPr>
        <w:t>”</w:t>
      </w:r>
      <w:r w:rsidRPr="000756DE">
        <w:t>thực</w:t>
      </w:r>
      <w:r w:rsidR="004E0FE8" w:rsidRPr="0060159A">
        <w:rPr>
          <w:color w:val="FFFFFF" w:themeColor="background1"/>
          <w:sz w:val="20"/>
          <w:szCs w:val="20"/>
          <w:lang w:val="en-US"/>
        </w:rPr>
        <w:t>”</w:t>
      </w:r>
      <w:r w:rsidRPr="000756DE">
        <w:t>hiện</w:t>
      </w:r>
      <w:r w:rsidR="004E0FE8" w:rsidRPr="0060159A">
        <w:rPr>
          <w:color w:val="FFFFFF" w:themeColor="background1"/>
          <w:sz w:val="20"/>
          <w:szCs w:val="20"/>
          <w:lang w:val="en-US"/>
        </w:rPr>
        <w:t>”</w:t>
      </w:r>
      <w:r w:rsidRPr="000756DE">
        <w:t>các thao</w:t>
      </w:r>
      <w:r w:rsidR="004E0FE8" w:rsidRPr="0060159A">
        <w:rPr>
          <w:color w:val="FFFFFF" w:themeColor="background1"/>
          <w:sz w:val="20"/>
          <w:szCs w:val="20"/>
          <w:lang w:val="en-US"/>
        </w:rPr>
        <w:t>”</w:t>
      </w:r>
      <w:r w:rsidRPr="000756DE">
        <w:t>tác</w:t>
      </w:r>
      <w:r w:rsidR="004E0FE8" w:rsidRPr="0060159A">
        <w:rPr>
          <w:color w:val="FFFFFF" w:themeColor="background1"/>
          <w:sz w:val="20"/>
          <w:szCs w:val="20"/>
          <w:lang w:val="en-US"/>
        </w:rPr>
        <w:t>”</w:t>
      </w:r>
      <w:r w:rsidRPr="000756DE">
        <w:t>đơn</w:t>
      </w:r>
      <w:r w:rsidR="004E0FE8" w:rsidRPr="0060159A">
        <w:rPr>
          <w:color w:val="FFFFFF" w:themeColor="background1"/>
          <w:sz w:val="20"/>
          <w:szCs w:val="20"/>
          <w:lang w:val="en-US"/>
        </w:rPr>
        <w:t>”</w:t>
      </w:r>
      <w:r w:rsidRPr="000756DE">
        <w:t>giản để làm việc.</w:t>
      </w:r>
    </w:p>
    <w:p w14:paraId="7EA6B4B5" w14:textId="658A6273" w:rsidR="00D30247" w:rsidRPr="000756DE" w:rsidRDefault="00D30247" w:rsidP="00D30247">
      <w:r w:rsidRPr="000756DE">
        <w:t>Về phần lý thuyết: ReactJS là một thư viện phổ biến hiện nay giúp việc thiết kế giao diện dễ dàng hơn, mang lại nhiều hiệu quả cao. Django để</w:t>
      </w:r>
      <w:r w:rsidR="00075587" w:rsidRPr="0060159A">
        <w:rPr>
          <w:color w:val="FFFFFF" w:themeColor="background1"/>
          <w:sz w:val="20"/>
          <w:szCs w:val="20"/>
          <w:lang w:val="en-US"/>
        </w:rPr>
        <w:t>”</w:t>
      </w:r>
      <w:r w:rsidRPr="000756DE">
        <w:t>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 thống phía backend vì Django để 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w:t>
      </w:r>
      <w:r w:rsidR="00075587" w:rsidRPr="0060159A">
        <w:rPr>
          <w:color w:val="FFFFFF" w:themeColor="background1"/>
          <w:sz w:val="20"/>
          <w:szCs w:val="20"/>
          <w:lang w:val="en-US"/>
        </w:rPr>
        <w:t>”</w:t>
      </w:r>
      <w:r w:rsidRPr="000756DE">
        <w:t>thống</w:t>
      </w:r>
      <w:r w:rsidR="00075587" w:rsidRPr="0060159A">
        <w:rPr>
          <w:color w:val="FFFFFF" w:themeColor="background1"/>
          <w:sz w:val="20"/>
          <w:szCs w:val="20"/>
          <w:lang w:val="en-US"/>
        </w:rPr>
        <w:t>”</w:t>
      </w:r>
      <w:r w:rsidRPr="000756DE">
        <w:t>phía backend vì Django là một</w:t>
      </w:r>
      <w:r w:rsidR="00AB315C" w:rsidRPr="0060159A">
        <w:rPr>
          <w:color w:val="FFFFFF" w:themeColor="background1"/>
          <w:sz w:val="20"/>
          <w:szCs w:val="20"/>
          <w:lang w:val="en-US"/>
        </w:rPr>
        <w:t>”</w:t>
      </w:r>
      <w:r w:rsidRPr="000756DE">
        <w:t>trong</w:t>
      </w:r>
      <w:r w:rsidR="00AB315C" w:rsidRPr="0060159A">
        <w:rPr>
          <w:color w:val="FFFFFF" w:themeColor="background1"/>
          <w:sz w:val="20"/>
          <w:szCs w:val="20"/>
          <w:lang w:val="en-US"/>
        </w:rPr>
        <w:t>”</w:t>
      </w:r>
      <w:r w:rsidRPr="000756DE">
        <w:t>những web framework mạnh mẽ và</w:t>
      </w:r>
      <w:r w:rsidR="00CF16C1" w:rsidRPr="0060159A">
        <w:rPr>
          <w:color w:val="FFFFFF" w:themeColor="background1"/>
          <w:sz w:val="20"/>
          <w:szCs w:val="20"/>
          <w:lang w:val="en-US"/>
        </w:rPr>
        <w:t>”</w:t>
      </w:r>
      <w:r w:rsidRPr="000756DE">
        <w:t>phổ</w:t>
      </w:r>
      <w:r w:rsidR="00CF16C1" w:rsidRPr="0060159A">
        <w:rPr>
          <w:color w:val="FFFFFF" w:themeColor="background1"/>
          <w:sz w:val="20"/>
          <w:szCs w:val="20"/>
          <w:lang w:val="en-US"/>
        </w:rPr>
        <w:t>”</w:t>
      </w:r>
      <w:r w:rsidRPr="000756DE">
        <w:t>biến</w:t>
      </w:r>
      <w:r w:rsidR="00CF16C1" w:rsidRPr="0060159A">
        <w:rPr>
          <w:color w:val="FFFFFF" w:themeColor="background1"/>
          <w:sz w:val="20"/>
          <w:szCs w:val="20"/>
          <w:lang w:val="en-US"/>
        </w:rPr>
        <w:t>”</w:t>
      </w:r>
      <w:r w:rsidRPr="000756DE">
        <w:t>nhất</w:t>
      </w:r>
      <w:r w:rsidR="00CF16C1" w:rsidRPr="0060159A">
        <w:rPr>
          <w:color w:val="FFFFFF" w:themeColor="background1"/>
          <w:sz w:val="20"/>
          <w:szCs w:val="20"/>
          <w:lang w:val="en-US"/>
        </w:rPr>
        <w:t>”</w:t>
      </w:r>
      <w:r w:rsidRPr="000756DE">
        <w:t>hiện</w:t>
      </w:r>
      <w:r w:rsidR="00CF16C1" w:rsidRPr="0060159A">
        <w:rPr>
          <w:color w:val="FFFFFF" w:themeColor="background1"/>
          <w:sz w:val="20"/>
          <w:szCs w:val="20"/>
          <w:lang w:val="en-US"/>
        </w:rPr>
        <w:t>”</w:t>
      </w:r>
      <w:r w:rsidRPr="000756DE">
        <w:t>nay.</w:t>
      </w:r>
      <w:r w:rsidR="00CF16C1" w:rsidRPr="00CF16C1">
        <w:rPr>
          <w:color w:val="FFFFFF" w:themeColor="background1"/>
          <w:sz w:val="20"/>
          <w:szCs w:val="20"/>
          <w:lang w:val="en-US"/>
        </w:rPr>
        <w:t xml:space="preserve"> </w:t>
      </w:r>
      <w:r w:rsidR="00CF16C1" w:rsidRPr="0060159A">
        <w:rPr>
          <w:color w:val="FFFFFF" w:themeColor="background1"/>
          <w:sz w:val="20"/>
          <w:szCs w:val="20"/>
          <w:lang w:val="en-US"/>
        </w:rPr>
        <w:t>”</w:t>
      </w:r>
      <w:r w:rsidRPr="000756DE">
        <w:t>Kết</w:t>
      </w:r>
      <w:r w:rsidR="00CF16C1" w:rsidRPr="0060159A">
        <w:rPr>
          <w:color w:val="FFFFFF" w:themeColor="background1"/>
          <w:sz w:val="20"/>
          <w:szCs w:val="20"/>
          <w:lang w:val="en-US"/>
        </w:rPr>
        <w:t>”</w:t>
      </w:r>
      <w:r w:rsidRPr="000756DE">
        <w:t>hợp</w:t>
      </w:r>
      <w:r w:rsidR="00CF16C1" w:rsidRPr="0060159A">
        <w:rPr>
          <w:color w:val="FFFFFF" w:themeColor="background1"/>
          <w:sz w:val="20"/>
          <w:szCs w:val="20"/>
          <w:lang w:val="en-US"/>
        </w:rPr>
        <w:t>”</w:t>
      </w:r>
      <w:r w:rsidRPr="000756DE">
        <w:t>với Django Rest Framework để tạo ra bộ API cho mình với năng suất và hiệu quả cao.</w:t>
      </w:r>
    </w:p>
    <w:p w14:paraId="49A4D8DB" w14:textId="1C80659B" w:rsidR="00C05CE5" w:rsidRPr="000756DE" w:rsidRDefault="001765A6" w:rsidP="00756431">
      <w:pPr>
        <w:pStyle w:val="Heading3"/>
      </w:pPr>
      <w:bookmarkStart w:id="17" w:name="_Toc87218526"/>
      <w:r w:rsidRPr="000756DE">
        <w:t>Mục tiêu</w:t>
      </w:r>
      <w:bookmarkEnd w:id="17"/>
    </w:p>
    <w:p w14:paraId="499A2D5A" w14:textId="5A5DF3EC" w:rsidR="00CA6A7B" w:rsidRPr="000756DE" w:rsidRDefault="00CA6A7B" w:rsidP="00CA6A7B">
      <w:bookmarkStart w:id="18" w:name="_Toc140297269"/>
      <w:bookmarkStart w:id="19" w:name="_Toc142813558"/>
      <w:r w:rsidRPr="000756DE">
        <w:t>Mục tiêu của chúng em tìm hiểu xây dựng một hệ thống quản lý kho hàng đầy</w:t>
      </w:r>
      <w:r w:rsidR="006D089F" w:rsidRPr="0060159A">
        <w:rPr>
          <w:color w:val="FFFFFF" w:themeColor="background1"/>
          <w:sz w:val="20"/>
          <w:szCs w:val="20"/>
          <w:lang w:val="en-US"/>
        </w:rPr>
        <w:t>”</w:t>
      </w:r>
      <w:r w:rsidRPr="000756DE">
        <w:t>đủ</w:t>
      </w:r>
      <w:r w:rsidR="006D089F" w:rsidRPr="0060159A">
        <w:rPr>
          <w:color w:val="FFFFFF" w:themeColor="background1"/>
          <w:sz w:val="20"/>
          <w:szCs w:val="20"/>
          <w:lang w:val="en-US"/>
        </w:rPr>
        <w:t>”</w:t>
      </w:r>
      <w:r w:rsidRPr="000756DE">
        <w:t>các</w:t>
      </w:r>
      <w:r w:rsidR="006D089F" w:rsidRPr="0060159A">
        <w:rPr>
          <w:color w:val="FFFFFF" w:themeColor="background1"/>
          <w:sz w:val="20"/>
          <w:szCs w:val="20"/>
          <w:lang w:val="en-US"/>
        </w:rPr>
        <w:t>”</w:t>
      </w:r>
      <w:r w:rsidRPr="000756DE">
        <w:t>chức</w:t>
      </w:r>
      <w:r w:rsidR="006D089F" w:rsidRPr="0060159A">
        <w:rPr>
          <w:color w:val="FFFFFF" w:themeColor="background1"/>
          <w:sz w:val="20"/>
          <w:szCs w:val="20"/>
          <w:lang w:val="en-US"/>
        </w:rPr>
        <w:t>”</w:t>
      </w:r>
      <w:r w:rsidRPr="000756DE">
        <w:t>năng</w:t>
      </w:r>
      <w:r w:rsidR="006D089F" w:rsidRPr="0060159A">
        <w:rPr>
          <w:color w:val="FFFFFF" w:themeColor="background1"/>
          <w:sz w:val="20"/>
          <w:szCs w:val="20"/>
          <w:lang w:val="en-US"/>
        </w:rPr>
        <w:t>”</w:t>
      </w:r>
      <w:r w:rsidRPr="000756DE">
        <w:t>cần</w:t>
      </w:r>
      <w:r w:rsidR="006D089F" w:rsidRPr="0060159A">
        <w:rPr>
          <w:color w:val="FFFFFF" w:themeColor="background1"/>
          <w:sz w:val="20"/>
          <w:szCs w:val="20"/>
          <w:lang w:val="en-US"/>
        </w:rPr>
        <w:t>”</w:t>
      </w:r>
      <w:r w:rsidRPr="000756DE">
        <w:t>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756431">
      <w:pPr>
        <w:pStyle w:val="Heading3"/>
      </w:pPr>
      <w:bookmarkStart w:id="20" w:name="_Toc87218527"/>
      <w:r w:rsidRPr="000756DE">
        <w:t>Phạm vi nghiên cứu</w:t>
      </w:r>
      <w:bookmarkEnd w:id="20"/>
    </w:p>
    <w:p w14:paraId="0C3A3491" w14:textId="77777777"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 em còn tìm hiểu về các Hook của ReactJS, tìm hiểu về Redux, sử dụng thêm thư viện Material-UI để hỗ trợ phần giao diện thêm linh động và tiện dụng hơn.</w:t>
      </w:r>
    </w:p>
    <w:p w14:paraId="2FFF6183" w14:textId="291E00DD"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w:t>
      </w:r>
      <w:r w:rsidR="00D85F5F" w:rsidRPr="0060159A">
        <w:rPr>
          <w:color w:val="FFFFFF" w:themeColor="background1"/>
          <w:sz w:val="20"/>
          <w:szCs w:val="20"/>
          <w:lang w:val="en-US"/>
        </w:rPr>
        <w:t>”</w:t>
      </w:r>
      <w:r w:rsidRPr="000756DE">
        <w:t>tiêu</w:t>
      </w:r>
      <w:r w:rsidR="00D85F5F" w:rsidRPr="0060159A">
        <w:rPr>
          <w:color w:val="FFFFFF" w:themeColor="background1"/>
          <w:sz w:val="20"/>
          <w:szCs w:val="20"/>
          <w:lang w:val="en-US"/>
        </w:rPr>
        <w:t>”</w:t>
      </w:r>
      <w:r w:rsidRPr="000756DE">
        <w:t>được</w:t>
      </w:r>
      <w:r w:rsidR="00D85F5F" w:rsidRPr="0060159A">
        <w:rPr>
          <w:color w:val="FFFFFF" w:themeColor="background1"/>
          <w:sz w:val="20"/>
          <w:szCs w:val="20"/>
          <w:lang w:val="en-US"/>
        </w:rPr>
        <w:t>”</w:t>
      </w:r>
      <w:r w:rsidRPr="000756DE">
        <w:t>đề</w:t>
      </w:r>
      <w:r w:rsidR="00D85F5F" w:rsidRPr="0060159A">
        <w:rPr>
          <w:color w:val="FFFFFF" w:themeColor="background1"/>
          <w:sz w:val="20"/>
          <w:szCs w:val="20"/>
          <w:lang w:val="en-US"/>
        </w:rPr>
        <w:t>”</w:t>
      </w:r>
      <w:r w:rsidRPr="000756DE">
        <w:t>ra</w:t>
      </w:r>
      <w:r w:rsidR="00D85F5F" w:rsidRPr="0060159A">
        <w:rPr>
          <w:color w:val="FFFFFF" w:themeColor="background1"/>
          <w:sz w:val="20"/>
          <w:szCs w:val="20"/>
          <w:lang w:val="en-US"/>
        </w:rPr>
        <w:t>”</w:t>
      </w:r>
      <w:r w:rsidRPr="000756DE">
        <w:t>trong</w:t>
      </w:r>
      <w:r w:rsidR="00D85F5F" w:rsidRPr="0060159A">
        <w:rPr>
          <w:color w:val="FFFFFF" w:themeColor="background1"/>
          <w:sz w:val="20"/>
          <w:szCs w:val="20"/>
          <w:lang w:val="en-US"/>
        </w:rPr>
        <w:t>”</w:t>
      </w:r>
      <w:r w:rsidRPr="000756DE">
        <w:t>quá</w:t>
      </w:r>
      <w:r w:rsidR="00D85F5F" w:rsidRPr="0060159A">
        <w:rPr>
          <w:color w:val="FFFFFF" w:themeColor="background1"/>
          <w:sz w:val="20"/>
          <w:szCs w:val="20"/>
          <w:lang w:val="en-US"/>
        </w:rPr>
        <w:t>”</w:t>
      </w:r>
      <w:r w:rsidRPr="000756DE">
        <w:t>trình</w:t>
      </w:r>
      <w:r w:rsidR="00D85F5F" w:rsidRPr="0060159A">
        <w:rPr>
          <w:color w:val="FFFFFF" w:themeColor="background1"/>
          <w:sz w:val="20"/>
          <w:szCs w:val="20"/>
          <w:lang w:val="en-US"/>
        </w:rPr>
        <w:t>”</w:t>
      </w:r>
      <w:r w:rsidRPr="000756DE">
        <w:t>làm</w:t>
      </w:r>
      <w:r w:rsidR="00D85F5F" w:rsidRPr="0060159A">
        <w:rPr>
          <w:color w:val="FFFFFF" w:themeColor="background1"/>
          <w:sz w:val="20"/>
          <w:szCs w:val="20"/>
          <w:lang w:val="en-US"/>
        </w:rPr>
        <w:t>”</w:t>
      </w:r>
      <w:r w:rsidRPr="000756DE">
        <w:t>đồ</w:t>
      </w:r>
      <w:r w:rsidR="00D85F5F" w:rsidRPr="0060159A">
        <w:rPr>
          <w:color w:val="FFFFFF" w:themeColor="background1"/>
          <w:sz w:val="20"/>
          <w:szCs w:val="20"/>
          <w:lang w:val="en-US"/>
        </w:rPr>
        <w:t>”</w:t>
      </w:r>
      <w:r w:rsidRPr="000756DE">
        <w:t>án</w:t>
      </w:r>
      <w:r w:rsidR="00D85F5F" w:rsidRPr="0060159A">
        <w:rPr>
          <w:color w:val="FFFFFF" w:themeColor="background1"/>
          <w:sz w:val="20"/>
          <w:szCs w:val="20"/>
          <w:lang w:val="en-US"/>
        </w:rPr>
        <w:t>”</w:t>
      </w:r>
      <w:r w:rsidRPr="000756DE">
        <w:t>của chúng</w:t>
      </w:r>
      <w:r w:rsidR="00D85F5F" w:rsidRPr="0060159A">
        <w:rPr>
          <w:color w:val="FFFFFF" w:themeColor="background1"/>
          <w:sz w:val="20"/>
          <w:szCs w:val="20"/>
          <w:lang w:val="en-US"/>
        </w:rPr>
        <w:t>”</w:t>
      </w:r>
      <w:r w:rsidRPr="000756DE">
        <w:t>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26243A56" w:rsidR="00C05CE5" w:rsidRPr="000756DE" w:rsidRDefault="00832F12" w:rsidP="008278E6">
      <w:pPr>
        <w:pStyle w:val="Heading1"/>
      </w:pPr>
      <w:bookmarkStart w:id="21" w:name="_Toc87218528"/>
      <w:bookmarkEnd w:id="18"/>
      <w:bookmarkEnd w:id="19"/>
      <w:r w:rsidRPr="000756DE">
        <w:lastRenderedPageBreak/>
        <w:t>Cơ sở lý thuyết</w:t>
      </w:r>
      <w:r w:rsidR="000B1B65" w:rsidRPr="000756DE">
        <w:t xml:space="preserve"> ReactJS</w:t>
      </w:r>
      <w:bookmarkEnd w:id="21"/>
    </w:p>
    <w:p w14:paraId="286C3E9E" w14:textId="50929EF8" w:rsidR="0005475D" w:rsidRPr="000756DE" w:rsidRDefault="00D263CD" w:rsidP="00C0589D">
      <w:pPr>
        <w:pStyle w:val="Heading2"/>
        <w:rPr>
          <w:color w:val="auto"/>
        </w:rPr>
      </w:pPr>
      <w:bookmarkStart w:id="22" w:name="_Toc87218529"/>
      <w:r w:rsidRPr="000756DE">
        <w:rPr>
          <w:color w:val="auto"/>
        </w:rPr>
        <w:t>Lý thuyết về React</w:t>
      </w:r>
      <w:bookmarkEnd w:id="22"/>
    </w:p>
    <w:p w14:paraId="6D7D3B1A" w14:textId="00BC6B36" w:rsidR="00D263CD" w:rsidRPr="000756DE" w:rsidRDefault="00D263CD" w:rsidP="00756431">
      <w:pPr>
        <w:pStyle w:val="Heading3"/>
      </w:pPr>
      <w:bookmarkStart w:id="23" w:name="_Toc87218530"/>
      <w:r w:rsidRPr="000756DE">
        <w:t>Giới thiệu React</w:t>
      </w:r>
      <w:bookmarkEnd w:id="23"/>
    </w:p>
    <w:p w14:paraId="0F35D1F7" w14:textId="6AEF7C70" w:rsidR="00E229BC" w:rsidRPr="000756DE" w:rsidRDefault="00035FFC" w:rsidP="00BE626D">
      <w:pPr>
        <w:ind w:left="720"/>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576A0321" w:rsidR="00E229BC" w:rsidRPr="00C914C3" w:rsidRDefault="00E229BC" w:rsidP="00BE626D">
      <w:pPr>
        <w:ind w:left="720"/>
        <w:rPr>
          <w:lang w:val="en-US"/>
        </w:rPr>
      </w:pPr>
      <w:r w:rsidRPr="000756DE">
        <w:rPr>
          <w:highlight w:val="white"/>
        </w:rPr>
        <w:t xml:space="preserve">React sử dụng phổ biến bởi nhiều công ty lớn như: </w:t>
      </w:r>
      <w:r w:rsidRPr="000756DE">
        <w:t>Netflix, Airbnb, Americann Express, Facebook, WhatsApp, eBay và Innstagram</w:t>
      </w:r>
      <w:r w:rsidR="00C914C3">
        <w:rPr>
          <w:lang w:val="en-US"/>
        </w:rPr>
        <w:t xml:space="preserve"> </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r w:rsidR="00C914C3">
        <w:rPr>
          <w:lang w:val="en-US"/>
        </w:rPr>
        <w:t>.</w:t>
      </w:r>
    </w:p>
    <w:p w14:paraId="4695B573" w14:textId="640D0A6B" w:rsidR="00D263CD" w:rsidRPr="000756DE" w:rsidRDefault="00D263CD" w:rsidP="00756431">
      <w:pPr>
        <w:pStyle w:val="Heading3"/>
      </w:pPr>
      <w:bookmarkStart w:id="24" w:name="_Toc87218531"/>
      <w:r w:rsidRPr="000756DE">
        <w:t>Ưu điểm, khuyết điểm React</w:t>
      </w:r>
      <w:r w:rsidR="006F5987">
        <w:t>.</w:t>
      </w:r>
      <w:bookmarkEnd w:id="24"/>
    </w:p>
    <w:p w14:paraId="06F82C3D" w14:textId="77777777" w:rsidR="00722E40" w:rsidRPr="000756DE" w:rsidRDefault="00722E40" w:rsidP="00B222AD">
      <w:pPr>
        <w:ind w:left="720"/>
      </w:pPr>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B222AD">
      <w:pPr>
        <w:ind w:left="720"/>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color w:val="auto"/>
          <w:shd w:val="clear" w:color="auto" w:fill="FFFFFF"/>
        </w:rPr>
      </w:pPr>
      <w:bookmarkStart w:id="25" w:name="_Toc87218532"/>
      <w:r w:rsidRPr="000756DE">
        <w:rPr>
          <w:color w:val="auto"/>
          <w:shd w:val="clear" w:color="auto" w:fill="FFFFFF"/>
        </w:rPr>
        <w:t>Lý thuyết về ReactJS</w:t>
      </w:r>
      <w:bookmarkEnd w:id="25"/>
    </w:p>
    <w:p w14:paraId="3D1E4977" w14:textId="0E066C45" w:rsidR="00EE23FE" w:rsidRPr="000756DE" w:rsidRDefault="00EE23FE" w:rsidP="00756431">
      <w:pPr>
        <w:pStyle w:val="Heading3"/>
      </w:pPr>
      <w:bookmarkStart w:id="26" w:name="_Toc87218533"/>
      <w:r w:rsidRPr="000756DE">
        <w:t>ReactJS là gì</w:t>
      </w:r>
      <w:bookmarkEnd w:id="26"/>
    </w:p>
    <w:p w14:paraId="00B06F1E" w14:textId="77777777" w:rsidR="00B222AD" w:rsidRPr="000756DE" w:rsidRDefault="00667B9C" w:rsidP="00B222AD">
      <w:pPr>
        <w:ind w:left="720"/>
      </w:pPr>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w:t>
      </w:r>
      <w:r w:rsidR="002611B3">
        <w:rPr>
          <w:lang w:val="en-US"/>
        </w:rPr>
        <w:t>.</w:t>
      </w:r>
      <w:r w:rsidRPr="000756DE">
        <w:t xml:space="preserve">Vậy ReactJs là gì? </w:t>
      </w:r>
      <w:r w:rsidR="003063F9">
        <w:rPr>
          <w:lang w:val="en-US"/>
        </w:rPr>
        <w:t>V</w:t>
      </w:r>
      <w:r w:rsidRPr="000756DE">
        <w:t>à tại sao nó lại phổ biến như vậy?</w:t>
      </w:r>
    </w:p>
    <w:p w14:paraId="3D7C2321" w14:textId="77777777" w:rsidR="00B222AD" w:rsidRPr="000756DE" w:rsidRDefault="00667B9C" w:rsidP="00B222AD">
      <w:pPr>
        <w:ind w:left="720"/>
      </w:pPr>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w:t>
      </w:r>
      <w:r w:rsidRPr="000756DE">
        <w:rPr>
          <w:highlight w:val="white"/>
        </w:rPr>
        <w:lastRenderedPageBreak/>
        <w:t xml:space="preserve">ReactJS sử dụng cho cả hai phía client và server, tập trung giải quyết phần View </w:t>
      </w:r>
      <w:r w:rsidRPr="000756DE">
        <w:t>MVC (Model-View-Controller).  ReactJS là một Single Page Application nó có thể giúp chỉnh sửa dữ liệu của trang mà không cần nạp lại trang.</w:t>
      </w:r>
    </w:p>
    <w:p w14:paraId="39DC8A30" w14:textId="77777777" w:rsidR="00B222AD" w:rsidRPr="000756DE" w:rsidRDefault="00667B9C" w:rsidP="00B222AD">
      <w:pPr>
        <w:ind w:left="720"/>
      </w:pPr>
      <w:r w:rsidRPr="000756DE">
        <w:t>Hoạt động của ReactJS hoạt động dựa trên HTML và Javascript. ReactJS dùng các component để chạy vào trình duyệt, sử dụng Javascript để xử lý các chức năng liên quan. React sử dụng DOM ảo hiển thị các component mang lại hiệu năng cao.</w:t>
      </w:r>
    </w:p>
    <w:p w14:paraId="6925DFDC" w14:textId="5CAE2D0D" w:rsidR="00D71908" w:rsidRPr="000756DE" w:rsidRDefault="00D71908" w:rsidP="00B222AD">
      <w:r w:rsidRPr="000756DE">
        <w:t>Cài đặt</w:t>
      </w:r>
    </w:p>
    <w:p w14:paraId="4F350916" w14:textId="52F01949" w:rsidR="00D71908" w:rsidRPr="000756DE" w:rsidRDefault="00D71908" w:rsidP="00D71908">
      <w:pPr>
        <w:ind w:firstLine="227"/>
        <w:rPr>
          <w:lang w:val="en-US"/>
        </w:rPr>
      </w:pPr>
      <w:r w:rsidRPr="000756DE">
        <w:rPr>
          <w:lang w:val="en-US"/>
        </w:rPr>
        <w:t>Cài đặt môi trường:</w:t>
      </w:r>
    </w:p>
    <w:p w14:paraId="6006EEA4" w14:textId="6B48634B" w:rsidR="00D71908" w:rsidRPr="000756DE" w:rsidRDefault="00D71908" w:rsidP="00A2372B">
      <w:pPr>
        <w:pStyle w:val="ListParagraph"/>
        <w:numPr>
          <w:ilvl w:val="0"/>
          <w:numId w:val="2"/>
        </w:numPr>
        <w:spacing w:line="360" w:lineRule="auto"/>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A2372B">
      <w:pPr>
        <w:pStyle w:val="ListParagraph"/>
        <w:numPr>
          <w:ilvl w:val="0"/>
          <w:numId w:val="2"/>
        </w:numPr>
        <w:spacing w:line="360" w:lineRule="auto"/>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0F37539C" w14:textId="77777777" w:rsidR="00854D61" w:rsidRDefault="00854D61" w:rsidP="00854D61">
      <w:pPr>
        <w:pStyle w:val="ListParagraph"/>
        <w:ind w:left="947" w:firstLine="0"/>
      </w:pPr>
    </w:p>
    <w:p w14:paraId="356EE9E3" w14:textId="374D6528" w:rsidR="003616C5" w:rsidRDefault="00C86E3A" w:rsidP="00854D61">
      <w:pPr>
        <w:pStyle w:val="ListParagraph"/>
        <w:ind w:left="947" w:firstLine="0"/>
      </w:pPr>
      <w:r w:rsidRPr="000756DE">
        <w:t>sau khi tạo thư mục</w:t>
      </w:r>
      <w:r w:rsidR="006C0F7A" w:rsidRPr="000756DE">
        <w:t xml:space="preserve"> và file</w:t>
      </w:r>
      <w:r w:rsidRPr="000756DE">
        <w:t xml:space="preserve"> sẽ được tạo sau:</w:t>
      </w:r>
    </w:p>
    <w:p w14:paraId="2F2E6E8C" w14:textId="77777777" w:rsidR="00854D61" w:rsidRDefault="00854D61" w:rsidP="00854D61">
      <w:pPr>
        <w:pStyle w:val="ListParagraph"/>
        <w:ind w:left="947" w:firstLine="0"/>
      </w:pPr>
    </w:p>
    <w:p w14:paraId="5DE45278" w14:textId="725698B7" w:rsidR="00C86E3A" w:rsidRPr="000756DE" w:rsidRDefault="006334CA" w:rsidP="003616C5">
      <w:pPr>
        <w:pStyle w:val="ListParagraph"/>
        <w:spacing w:line="360" w:lineRule="auto"/>
        <w:ind w:left="947" w:firstLine="0"/>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63035217" w:rsidR="006334CA" w:rsidRPr="000756DE" w:rsidRDefault="006334CA" w:rsidP="006334CA">
      <w:pPr>
        <w:pStyle w:val="Caption"/>
        <w:rPr>
          <w:lang w:val="en-US"/>
        </w:rPr>
      </w:pPr>
      <w:bookmarkStart w:id="27" w:name="Hình_2_1"/>
      <w:bookmarkStart w:id="28" w:name="_Hlk87015210"/>
      <w:bookmarkStart w:id="29" w:name="_Toc87023690"/>
      <w:bookmarkStart w:id="30" w:name="_Toc87176843"/>
      <w:r w:rsidRPr="000756DE">
        <w:t xml:space="preserve">Hình </w:t>
      </w:r>
      <w:fldSimple w:instr=" STYLEREF 1 \s ">
        <w:r w:rsidR="005C3066">
          <w:rPr>
            <w:noProof/>
          </w:rPr>
          <w:t>2</w:t>
        </w:r>
      </w:fldSimple>
      <w:r w:rsidR="005C3066">
        <w:t>.</w:t>
      </w:r>
      <w:fldSimple w:instr=" SEQ Hình \* ARABIC \s 1 ">
        <w:r w:rsidR="005C3066">
          <w:rPr>
            <w:noProof/>
          </w:rPr>
          <w:t>1</w:t>
        </w:r>
      </w:fldSimple>
      <w:bookmarkEnd w:id="27"/>
      <w:r w:rsidRPr="000756DE">
        <w:rPr>
          <w:lang w:val="en-US"/>
        </w:rPr>
        <w:t>. Dự án ReactJS được tạo thành công</w:t>
      </w:r>
      <w:bookmarkEnd w:id="28"/>
      <w:r w:rsidRPr="000756DE">
        <w:rPr>
          <w:lang w:val="en-US"/>
        </w:rPr>
        <w:t>.</w:t>
      </w:r>
      <w:bookmarkEnd w:id="29"/>
      <w:bookmarkEnd w:id="30"/>
    </w:p>
    <w:p w14:paraId="2599B390" w14:textId="77777777" w:rsidR="00B222AD" w:rsidRPr="000756DE" w:rsidRDefault="00AE090C" w:rsidP="00B222AD">
      <w:pPr>
        <w:ind w:left="720"/>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148A7215" w:rsidR="006C3D92" w:rsidRPr="000756DE" w:rsidRDefault="006C3D92" w:rsidP="00B222AD">
      <w:r w:rsidRPr="000756DE">
        <w:t>Chạy ứng dụng bằng lệnh</w:t>
      </w:r>
    </w:p>
    <w:p w14:paraId="43D5CFBB" w14:textId="77777777" w:rsidR="003B55B1" w:rsidRPr="000756DE" w:rsidRDefault="003B55B1" w:rsidP="003B55B1">
      <w:pPr>
        <w:pStyle w:val="code2"/>
        <w:rPr>
          <w:color w:val="auto"/>
        </w:rPr>
      </w:pPr>
      <w:r w:rsidRPr="000756DE">
        <w:rPr>
          <w:color w:val="auto"/>
        </w:rPr>
        <w:lastRenderedPageBreak/>
        <w:t>  npm start</w:t>
      </w:r>
    </w:p>
    <w:p w14:paraId="1E909D64" w14:textId="7257112F" w:rsidR="0020524A" w:rsidRDefault="007E00D9" w:rsidP="007E00D9">
      <w:r w:rsidRPr="000756DE">
        <w:t>Truy</w:t>
      </w:r>
      <w:r w:rsidRPr="0060159A">
        <w:rPr>
          <w:color w:val="FFFFFF" w:themeColor="background1"/>
          <w:sz w:val="20"/>
          <w:szCs w:val="20"/>
          <w:lang w:val="en-US"/>
        </w:rPr>
        <w:t>”</w:t>
      </w:r>
      <w:r w:rsidRPr="000756DE">
        <w:t>cập</w:t>
      </w:r>
      <w:r w:rsidRPr="0060159A">
        <w:rPr>
          <w:color w:val="FFFFFF" w:themeColor="background1"/>
          <w:sz w:val="20"/>
          <w:szCs w:val="20"/>
          <w:lang w:val="en-US"/>
        </w:rPr>
        <w:t>”</w:t>
      </w:r>
      <w:r w:rsidRPr="000756DE">
        <w:t>vào</w:t>
      </w:r>
      <w:r w:rsidRPr="0060159A">
        <w:rPr>
          <w:color w:val="FFFFFF" w:themeColor="background1"/>
          <w:sz w:val="20"/>
          <w:szCs w:val="20"/>
          <w:lang w:val="en-US"/>
        </w:rPr>
        <w:t>”</w:t>
      </w:r>
      <w:r w:rsidRPr="000756DE">
        <w:t>đường</w:t>
      </w:r>
      <w:r w:rsidRPr="0060159A">
        <w:rPr>
          <w:color w:val="FFFFFF" w:themeColor="background1"/>
          <w:sz w:val="20"/>
          <w:szCs w:val="20"/>
          <w:lang w:val="en-US"/>
        </w:rPr>
        <w:t>”</w:t>
      </w:r>
      <w:r w:rsidRPr="000756DE">
        <w:t xml:space="preserve">dẫn: </w:t>
      </w:r>
      <w:hyperlink r:id="rId16" w:history="1">
        <w:r w:rsidR="005C3066" w:rsidRPr="005E0030">
          <w:rPr>
            <w:rStyle w:val="Hyperlink"/>
          </w:rPr>
          <w:t xml:space="preserve"> </w:t>
        </w:r>
        <w:r w:rsidR="005C3066" w:rsidRPr="005E0030">
          <w:rPr>
            <w:rStyle w:val="Hyperlink"/>
            <w:szCs w:val="26"/>
          </w:rPr>
          <w:t>http://localhost:3000/</w:t>
        </w:r>
      </w:hyperlink>
      <w:r w:rsidRPr="000756DE">
        <w:t xml:space="preserve"> để xem kết quả.</w:t>
      </w:r>
    </w:p>
    <w:p w14:paraId="21094845" w14:textId="5605BE01" w:rsidR="005C3066" w:rsidRDefault="005C3066" w:rsidP="005C3066">
      <w:pPr>
        <w:ind w:firstLine="0"/>
        <w:jc w:val="center"/>
        <w:rPr>
          <w:lang w:val="en-US"/>
        </w:rPr>
      </w:pPr>
      <w:r>
        <w:rPr>
          <w:noProof/>
        </w:rPr>
        <w:drawing>
          <wp:inline distT="0" distB="0" distL="0" distR="0" wp14:anchorId="00D2A5F8" wp14:editId="5007F868">
            <wp:extent cx="4305300" cy="2595710"/>
            <wp:effectExtent l="0" t="0" r="0" b="0"/>
            <wp:docPr id="48" name="Picture 4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10;&#10;Description automatically generated with low confidence"/>
                    <pic:cNvPicPr/>
                  </pic:nvPicPr>
                  <pic:blipFill>
                    <a:blip r:embed="rId17"/>
                    <a:stretch>
                      <a:fillRect/>
                    </a:stretch>
                  </pic:blipFill>
                  <pic:spPr>
                    <a:xfrm>
                      <a:off x="0" y="0"/>
                      <a:ext cx="4324865" cy="2607506"/>
                    </a:xfrm>
                    <a:prstGeom prst="rect">
                      <a:avLst/>
                    </a:prstGeom>
                  </pic:spPr>
                </pic:pic>
              </a:graphicData>
            </a:graphic>
          </wp:inline>
        </w:drawing>
      </w:r>
    </w:p>
    <w:p w14:paraId="35570BD3" w14:textId="7599D6F9" w:rsidR="005C3066" w:rsidRPr="005C3066" w:rsidRDefault="005C3066" w:rsidP="005C3066">
      <w:pPr>
        <w:pStyle w:val="Caption"/>
        <w:rPr>
          <w:lang w:val="en-US"/>
        </w:rPr>
      </w:pPr>
      <w:r>
        <w:t xml:space="preserve">Hình </w:t>
      </w:r>
      <w:fldSimple w:instr=" STYLEREF 1 \s ">
        <w:r>
          <w:rPr>
            <w:noProof/>
          </w:rPr>
          <w:t>2</w:t>
        </w:r>
      </w:fldSimple>
      <w:r>
        <w:t>.</w:t>
      </w:r>
      <w:fldSimple w:instr=" SEQ Hình \* ARABIC \s 1 ">
        <w:r>
          <w:rPr>
            <w:noProof/>
          </w:rPr>
          <w:t>2</w:t>
        </w:r>
      </w:fldSimple>
      <w:r>
        <w:rPr>
          <w:lang w:val="en-US"/>
        </w:rPr>
        <w:t xml:space="preserve"> Giao diện sau khi </w:t>
      </w:r>
      <w:r w:rsidR="005D697C">
        <w:rPr>
          <w:lang w:val="en-US"/>
        </w:rPr>
        <w:t>chạy thành công ReactJS</w:t>
      </w:r>
      <w:r>
        <w:rPr>
          <w:lang w:val="en-US"/>
        </w:rPr>
        <w:t xml:space="preserve"> </w:t>
      </w:r>
    </w:p>
    <w:p w14:paraId="21EF935E" w14:textId="77777777" w:rsidR="005C3066" w:rsidRPr="005C3066" w:rsidRDefault="005C3066" w:rsidP="007E00D9">
      <w:pPr>
        <w:rPr>
          <w:lang w:val="en-US"/>
        </w:rPr>
      </w:pPr>
    </w:p>
    <w:p w14:paraId="63B6BAEB" w14:textId="77777777" w:rsidR="00FE2E14" w:rsidRPr="000756DE" w:rsidRDefault="00FE2E14" w:rsidP="00FE2E1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1"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5760085" cy="3187065"/>
                    </a:xfrm>
                    <a:prstGeom prst="rect">
                      <a:avLst/>
                    </a:prstGeom>
                  </pic:spPr>
                </pic:pic>
              </a:graphicData>
            </a:graphic>
          </wp:inline>
        </w:drawing>
      </w:r>
      <w:bookmarkEnd w:id="31"/>
    </w:p>
    <w:p w14:paraId="76498115" w14:textId="2F65BAF8" w:rsidR="004633D5" w:rsidRPr="000756DE" w:rsidRDefault="004633D5" w:rsidP="000B7380">
      <w:pPr>
        <w:pStyle w:val="Caption"/>
      </w:pPr>
      <w:bookmarkStart w:id="32" w:name="_Toc87023691"/>
      <w:bookmarkStart w:id="33" w:name="_Toc87176844"/>
      <w:bookmarkStart w:id="34" w:name="_Hlk87016192"/>
      <w:r w:rsidRPr="000756DE">
        <w:t xml:space="preserve">Hình </w:t>
      </w:r>
      <w:fldSimple w:instr=" STYLEREF 1 \s ">
        <w:r w:rsidR="005C3066">
          <w:rPr>
            <w:noProof/>
          </w:rPr>
          <w:t>2</w:t>
        </w:r>
      </w:fldSimple>
      <w:r w:rsidR="005C3066">
        <w:t>.</w:t>
      </w:r>
      <w:fldSimple w:instr=" SEQ Hình \* ARABIC \s 1 ">
        <w:r w:rsidR="005C3066">
          <w:rPr>
            <w:noProof/>
          </w:rPr>
          <w:t>3</w:t>
        </w:r>
      </w:fldSimple>
      <w:r w:rsidRPr="000756DE">
        <w:t xml:space="preserve">. </w:t>
      </w:r>
      <w:bookmarkStart w:id="35" w:name="_Hlk87016268"/>
      <w:r w:rsidR="00BA4595" w:rsidRPr="000756DE">
        <w:t>DOM</w:t>
      </w:r>
      <w:r w:rsidR="007553CB" w:rsidRPr="000756DE">
        <w:t xml:space="preserve"> </w:t>
      </w:r>
      <w:r w:rsidR="000B7380" w:rsidRPr="000756DE">
        <w:t>(</w:t>
      </w:r>
      <w:r w:rsidR="00AB089B">
        <w:rPr>
          <w:lang w:val="en-US"/>
        </w:rPr>
        <w:t>n</w:t>
      </w:r>
      <w:r w:rsidR="000B7380" w:rsidRPr="000756DE">
        <w:t>guồn ảnh: https://www.w3schools.com/)</w:t>
      </w:r>
      <w:bookmarkEnd w:id="32"/>
      <w:bookmarkEnd w:id="33"/>
      <w:bookmarkEnd w:id="35"/>
    </w:p>
    <w:bookmarkEnd w:id="34"/>
    <w:p w14:paraId="0B595213" w14:textId="77777777" w:rsidR="004633D5" w:rsidRPr="000756DE" w:rsidRDefault="004633D5" w:rsidP="007107C3">
      <w:pPr>
        <w:rPr>
          <w:lang w:val="en-US"/>
        </w:rPr>
      </w:pPr>
    </w:p>
    <w:p w14:paraId="115755C0" w14:textId="77777777" w:rsidR="00A3216A" w:rsidRPr="000756DE" w:rsidRDefault="00A3216A" w:rsidP="00A3216A">
      <w:r w:rsidRPr="000756DE">
        <w:t xml:space="preserve">JSX  (JavaScript Syntax Extension – JS XML) là một cú pháp mở rộng của Javascript cho phép viết HTML bên trong Javascript, các thẻ HTML được thành các component của ReactJS. </w:t>
      </w:r>
    </w:p>
    <w:p w14:paraId="5E817161" w14:textId="130167E5" w:rsidR="00A3216A" w:rsidRPr="001E24AF" w:rsidRDefault="00A3216A" w:rsidP="00A3216A">
      <w:pPr>
        <w:rPr>
          <w:lang w:val="en-US"/>
        </w:rPr>
      </w:pPr>
      <w:r w:rsidRPr="000756DE">
        <w:t>Các thuộc tính trong JSX được đặt theo quy tắt quy tắc lowerCamelCase, ví dụ className. Khi trả về nhiều thành phần cần bọc lại trong một thành phần container</w:t>
      </w:r>
      <w:r w:rsidR="001E24AF">
        <w:rPr>
          <w:lang w:val="en-US"/>
        </w:rPr>
        <w:t>.</w:t>
      </w:r>
    </w:p>
    <w:p w14:paraId="26E76CC8" w14:textId="77777777" w:rsidR="00A3216A" w:rsidRPr="000756DE" w:rsidRDefault="00A3216A" w:rsidP="00A3216A">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7BCF1AB" w14:textId="3B9B2D68" w:rsidR="000F04A9" w:rsidRPr="000756DE" w:rsidRDefault="000F04A9" w:rsidP="000F04A9">
      <w:pPr>
        <w:ind w:firstLine="0"/>
      </w:pPr>
      <w:r w:rsidRPr="000756DE">
        <w:t>Ngoài ra có thể dùng trong vòng lặp</w:t>
      </w:r>
      <w:r w:rsidR="00096686">
        <w:rPr>
          <w:lang w:val="en-US"/>
        </w:rPr>
        <w:t>, các câu lệnh điều kiện</w:t>
      </w:r>
      <w:r w:rsidRPr="000756DE">
        <w:t>…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B64888">
      <w:pPr>
        <w:pStyle w:val="code2"/>
        <w:rPr>
          <w:color w:val="auto"/>
        </w:rPr>
      </w:pPr>
      <w:r w:rsidRPr="000756DE">
        <w:rPr>
          <w:color w:val="auto"/>
        </w:rPr>
        <w:t>import React from "react";</w:t>
      </w:r>
    </w:p>
    <w:p w14:paraId="14BF2E8F" w14:textId="77777777" w:rsidR="00697589" w:rsidRPr="000756DE" w:rsidRDefault="00697589" w:rsidP="00B64888">
      <w:pPr>
        <w:pStyle w:val="code2"/>
        <w:rPr>
          <w:color w:val="auto"/>
        </w:rPr>
      </w:pPr>
      <w:r w:rsidRPr="000756DE">
        <w:rPr>
          <w:color w:val="auto"/>
        </w:rPr>
        <w:t>const Students = () =&gt; {</w:t>
      </w:r>
    </w:p>
    <w:p w14:paraId="0569EFB5" w14:textId="77777777" w:rsidR="00697589" w:rsidRPr="000756DE" w:rsidRDefault="00697589" w:rsidP="00B64888">
      <w:pPr>
        <w:pStyle w:val="code2"/>
        <w:rPr>
          <w:color w:val="auto"/>
        </w:rPr>
      </w:pPr>
      <w:r w:rsidRPr="000756DE">
        <w:rPr>
          <w:color w:val="auto"/>
        </w:rPr>
        <w:t>  const students = [</w:t>
      </w:r>
    </w:p>
    <w:p w14:paraId="4C1D985E" w14:textId="77777777" w:rsidR="00697589" w:rsidRPr="000756DE" w:rsidRDefault="00697589" w:rsidP="00B64888">
      <w:pPr>
        <w:pStyle w:val="code2"/>
        <w:rPr>
          <w:color w:val="auto"/>
        </w:rPr>
      </w:pPr>
      <w:r w:rsidRPr="000756DE">
        <w:rPr>
          <w:color w:val="auto"/>
        </w:rPr>
        <w:t>    { id: 1, name: "Kim Yến" },</w:t>
      </w:r>
    </w:p>
    <w:p w14:paraId="266B2F08" w14:textId="77777777" w:rsidR="00697589" w:rsidRPr="000756DE" w:rsidRDefault="00697589" w:rsidP="00B64888">
      <w:pPr>
        <w:pStyle w:val="code2"/>
        <w:rPr>
          <w:color w:val="auto"/>
        </w:rPr>
      </w:pPr>
      <w:r w:rsidRPr="000756DE">
        <w:rPr>
          <w:color w:val="auto"/>
        </w:rPr>
        <w:t>    { id: 2, name: "Hữu Phước" },</w:t>
      </w:r>
    </w:p>
    <w:p w14:paraId="78F81A6C" w14:textId="77777777" w:rsidR="00697589" w:rsidRPr="000756DE" w:rsidRDefault="00697589" w:rsidP="00B64888">
      <w:pPr>
        <w:pStyle w:val="code2"/>
        <w:rPr>
          <w:color w:val="auto"/>
        </w:rPr>
      </w:pPr>
      <w:r w:rsidRPr="000756DE">
        <w:rPr>
          <w:color w:val="auto"/>
        </w:rPr>
        <w:t>  ];</w:t>
      </w:r>
    </w:p>
    <w:p w14:paraId="611A9D3D" w14:textId="77777777" w:rsidR="00697589" w:rsidRPr="000756DE" w:rsidRDefault="00697589" w:rsidP="00B64888">
      <w:pPr>
        <w:pStyle w:val="code2"/>
        <w:rPr>
          <w:color w:val="auto"/>
        </w:rPr>
      </w:pPr>
      <w:r w:rsidRPr="000756DE">
        <w:rPr>
          <w:color w:val="auto"/>
        </w:rPr>
        <w:t>  return (</w:t>
      </w:r>
    </w:p>
    <w:p w14:paraId="550F1EAD" w14:textId="77777777" w:rsidR="00697589" w:rsidRPr="000756DE" w:rsidRDefault="00697589" w:rsidP="00B64888">
      <w:pPr>
        <w:pStyle w:val="code2"/>
        <w:rPr>
          <w:color w:val="auto"/>
        </w:rPr>
      </w:pPr>
      <w:r w:rsidRPr="000756DE">
        <w:rPr>
          <w:color w:val="auto"/>
        </w:rPr>
        <w:t>    &lt;div&gt;</w:t>
      </w:r>
    </w:p>
    <w:p w14:paraId="4018B3CE" w14:textId="77777777" w:rsidR="00697589" w:rsidRPr="000756DE" w:rsidRDefault="00697589" w:rsidP="00B64888">
      <w:pPr>
        <w:pStyle w:val="code2"/>
        <w:rPr>
          <w:color w:val="auto"/>
        </w:rPr>
      </w:pPr>
      <w:r w:rsidRPr="000756DE">
        <w:rPr>
          <w:color w:val="auto"/>
        </w:rPr>
        <w:t>      {students.length &gt; 0</w:t>
      </w:r>
    </w:p>
    <w:p w14:paraId="0EB6C154" w14:textId="77777777" w:rsidR="00697589" w:rsidRPr="000756DE" w:rsidRDefault="00697589" w:rsidP="00B64888">
      <w:pPr>
        <w:pStyle w:val="code2"/>
        <w:rPr>
          <w:color w:val="auto"/>
        </w:rPr>
      </w:pPr>
      <w:r w:rsidRPr="000756DE">
        <w:rPr>
          <w:color w:val="auto"/>
        </w:rPr>
        <w:t>        ? students.map((item) =&gt; {</w:t>
      </w:r>
    </w:p>
    <w:p w14:paraId="14235EAD" w14:textId="77777777" w:rsidR="00697589" w:rsidRPr="000756DE" w:rsidRDefault="00697589" w:rsidP="00B64888">
      <w:pPr>
        <w:pStyle w:val="code2"/>
        <w:rPr>
          <w:color w:val="auto"/>
        </w:rPr>
      </w:pPr>
      <w:r w:rsidRPr="000756DE">
        <w:rPr>
          <w:color w:val="auto"/>
        </w:rPr>
        <w:t>            return &lt;h1&gt;{item.name}&lt;/h1&gt;;</w:t>
      </w:r>
    </w:p>
    <w:p w14:paraId="2BF3DE4D" w14:textId="77777777" w:rsidR="00697589" w:rsidRPr="000756DE" w:rsidRDefault="00697589" w:rsidP="00B64888">
      <w:pPr>
        <w:pStyle w:val="code2"/>
        <w:rPr>
          <w:color w:val="auto"/>
        </w:rPr>
      </w:pPr>
      <w:r w:rsidRPr="000756DE">
        <w:rPr>
          <w:color w:val="auto"/>
        </w:rPr>
        <w:t>          })</w:t>
      </w:r>
    </w:p>
    <w:p w14:paraId="45A40671" w14:textId="77777777" w:rsidR="00697589" w:rsidRPr="000756DE" w:rsidRDefault="00697589" w:rsidP="00B64888">
      <w:pPr>
        <w:pStyle w:val="code2"/>
        <w:rPr>
          <w:color w:val="auto"/>
        </w:rPr>
      </w:pPr>
      <w:r w:rsidRPr="000756DE">
        <w:rPr>
          <w:color w:val="auto"/>
        </w:rPr>
        <w:t>        : "Danh sách rỗng"}</w:t>
      </w:r>
    </w:p>
    <w:p w14:paraId="4097E80E" w14:textId="77777777" w:rsidR="00697589" w:rsidRPr="000756DE" w:rsidRDefault="00697589" w:rsidP="00B64888">
      <w:pPr>
        <w:pStyle w:val="code2"/>
        <w:rPr>
          <w:color w:val="auto"/>
        </w:rPr>
      </w:pPr>
      <w:r w:rsidRPr="000756DE">
        <w:rPr>
          <w:color w:val="auto"/>
        </w:rPr>
        <w:lastRenderedPageBreak/>
        <w:t>    &lt;/div&gt;</w:t>
      </w:r>
    </w:p>
    <w:p w14:paraId="1EAE341C" w14:textId="77777777" w:rsidR="00697589" w:rsidRPr="000756DE" w:rsidRDefault="00697589" w:rsidP="00B64888">
      <w:pPr>
        <w:pStyle w:val="code2"/>
        <w:rPr>
          <w:color w:val="auto"/>
        </w:rPr>
      </w:pPr>
      <w:r w:rsidRPr="000756DE">
        <w:rPr>
          <w:color w:val="auto"/>
        </w:rPr>
        <w:t>  );</w:t>
      </w:r>
    </w:p>
    <w:p w14:paraId="1C11D38A" w14:textId="77777777" w:rsidR="00697589" w:rsidRPr="000756DE" w:rsidRDefault="00697589" w:rsidP="00B64888">
      <w:pPr>
        <w:pStyle w:val="code2"/>
        <w:rPr>
          <w:color w:val="auto"/>
        </w:rPr>
      </w:pPr>
      <w:r w:rsidRPr="000756DE">
        <w:rPr>
          <w:color w:val="auto"/>
        </w:rPr>
        <w:t>};</w:t>
      </w:r>
    </w:p>
    <w:p w14:paraId="72ED25E7" w14:textId="77777777" w:rsidR="00697589" w:rsidRPr="000756DE" w:rsidRDefault="00697589" w:rsidP="00B64888">
      <w:pPr>
        <w:pStyle w:val="code2"/>
        <w:rPr>
          <w:color w:val="auto"/>
        </w:rPr>
      </w:pPr>
      <w:r w:rsidRPr="000756DE">
        <w:rPr>
          <w:color w:val="auto"/>
        </w:rPr>
        <w:t>export default Students;</w:t>
      </w:r>
    </w:p>
    <w:p w14:paraId="75F44148" w14:textId="77777777" w:rsidR="009D568A" w:rsidRPr="000756DE" w:rsidRDefault="009D568A" w:rsidP="009D568A">
      <w:pPr>
        <w:ind w:firstLine="0"/>
      </w:pPr>
      <w:r w:rsidRPr="000756DE">
        <w:t>Lợi ích dùng JSX</w:t>
      </w:r>
    </w:p>
    <w:p w14:paraId="367952AE" w14:textId="77777777" w:rsidR="009D568A" w:rsidRPr="000756DE" w:rsidRDefault="009D568A" w:rsidP="00A2372B">
      <w:pPr>
        <w:numPr>
          <w:ilvl w:val="0"/>
          <w:numId w:val="6"/>
        </w:numPr>
        <w:pBdr>
          <w:top w:val="nil"/>
          <w:left w:val="nil"/>
          <w:bottom w:val="nil"/>
          <w:right w:val="nil"/>
          <w:between w:val="nil"/>
        </w:pBdr>
        <w:spacing w:after="0"/>
        <w:jc w:val="left"/>
      </w:pPr>
      <w:r w:rsidRPr="000756DE">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0756DE" w:rsidRDefault="009D568A" w:rsidP="00A2372B">
      <w:pPr>
        <w:numPr>
          <w:ilvl w:val="0"/>
          <w:numId w:val="6"/>
        </w:numPr>
        <w:pBdr>
          <w:top w:val="nil"/>
          <w:left w:val="nil"/>
          <w:bottom w:val="nil"/>
          <w:right w:val="nil"/>
          <w:between w:val="nil"/>
        </w:pBdr>
        <w:spacing w:after="0"/>
        <w:jc w:val="left"/>
      </w:pPr>
      <w:r w:rsidRPr="000756DE">
        <w:t>JSX không làm thay đổi ngữ nghĩa của Javascript.</w:t>
      </w:r>
    </w:p>
    <w:p w14:paraId="42325628" w14:textId="77777777" w:rsidR="009D568A" w:rsidRPr="000756DE" w:rsidRDefault="009D568A" w:rsidP="00A2372B">
      <w:pPr>
        <w:numPr>
          <w:ilvl w:val="0"/>
          <w:numId w:val="6"/>
        </w:numPr>
        <w:pBdr>
          <w:top w:val="nil"/>
          <w:left w:val="nil"/>
          <w:bottom w:val="nil"/>
          <w:right w:val="nil"/>
          <w:between w:val="nil"/>
        </w:pBdr>
        <w:spacing w:after="0"/>
        <w:jc w:val="left"/>
      </w:pPr>
      <w:r w:rsidRPr="000756DE">
        <w:t>Cú pháp đơn giản gần giống HTML.</w:t>
      </w:r>
    </w:p>
    <w:p w14:paraId="20201254" w14:textId="77777777" w:rsidR="009D568A" w:rsidRPr="000756DE" w:rsidRDefault="009D568A" w:rsidP="00A2372B">
      <w:pPr>
        <w:numPr>
          <w:ilvl w:val="0"/>
          <w:numId w:val="6"/>
        </w:numPr>
        <w:pBdr>
          <w:top w:val="nil"/>
          <w:left w:val="nil"/>
          <w:bottom w:val="nil"/>
          <w:right w:val="nil"/>
          <w:between w:val="nil"/>
        </w:pBdr>
        <w:spacing w:after="0"/>
        <w:jc w:val="left"/>
      </w:pPr>
      <w:r w:rsidRPr="000756DE">
        <w:t>Có thể phát hiện các lỗi khi chương trình biên dịch mang đến sự an toàn.</w:t>
      </w:r>
    </w:p>
    <w:p w14:paraId="096BD32C" w14:textId="77777777" w:rsidR="009D568A" w:rsidRPr="000756DE" w:rsidRDefault="009D568A" w:rsidP="00A2372B">
      <w:pPr>
        <w:numPr>
          <w:ilvl w:val="0"/>
          <w:numId w:val="6"/>
        </w:numPr>
        <w:pBdr>
          <w:top w:val="nil"/>
          <w:left w:val="nil"/>
          <w:bottom w:val="nil"/>
          <w:right w:val="nil"/>
          <w:between w:val="nil"/>
        </w:pBdr>
        <w:spacing w:after="0"/>
        <w:jc w:val="left"/>
      </w:pPr>
      <w:r w:rsidRPr="000756DE">
        <w:t>Dễ tái sử dụng, mở rộng và bảo trì khi tập trung các component lại.</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756431">
      <w:pPr>
        <w:pStyle w:val="Heading3"/>
      </w:pPr>
      <w:bookmarkStart w:id="36" w:name="_Toc87218534"/>
      <w:r w:rsidRPr="000756DE">
        <w:t>Virtual DOM</w:t>
      </w:r>
      <w:bookmarkEnd w:id="36"/>
    </w:p>
    <w:p w14:paraId="3E10FA83" w14:textId="77777777" w:rsidR="00B222AD" w:rsidRPr="000756DE" w:rsidRDefault="006768E5" w:rsidP="00B222AD">
      <w:pPr>
        <w:ind w:left="720"/>
      </w:pPr>
      <w:bookmarkStart w:id="37"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vào tính năng. Các nhà phát triển của ReactJS nhận ra điều này và họ dùng sử dụng DOM ảo (virtual DOM) </w:t>
      </w:r>
      <w:r w:rsidR="00B64888">
        <w:rPr>
          <w:lang w:val="en-US"/>
        </w:rPr>
        <w:t>nhằm</w:t>
      </w:r>
      <w:r w:rsidRPr="000756DE">
        <w:t xml:space="preserve"> cải thiện hiệu năng vì dùng DOM thật như truyền thống. </w:t>
      </w:r>
      <w:bookmarkEnd w:id="37"/>
    </w:p>
    <w:p w14:paraId="7E1A13BF" w14:textId="77777777" w:rsidR="00B222AD" w:rsidRPr="000756DE" w:rsidRDefault="006768E5" w:rsidP="00B222AD">
      <w:pPr>
        <w:ind w:left="720"/>
      </w:pPr>
      <w:r w:rsidRPr="000756DE">
        <w:t>Tổng quát DOM ảo có các tính chất như DOM thật nhưng nó trực tiếp tương tác lên màn như DOM thật. Trong DOM ảo khi một node trong DOM thay đổi thì nó tìm được node đó bằng cách so sánh giữa DOM  và DOM ảo</w:t>
      </w:r>
      <w:r w:rsidR="00255CE5">
        <w:rPr>
          <w:lang w:val="en-US"/>
        </w:rPr>
        <w:t>,</w:t>
      </w:r>
      <w:r w:rsidRPr="000756DE">
        <w:t xml:space="preserve"> khi tìm thấy nó sẽ thay đổi node đó mà không</w:t>
      </w:r>
      <w:r w:rsidR="00255CE5">
        <w:rPr>
          <w:lang w:val="en-US"/>
        </w:rPr>
        <w:t xml:space="preserve"> làm</w:t>
      </w:r>
      <w:r w:rsidRPr="000756DE">
        <w:t xml:space="preserve"> ảnh hưởng tới các node khác. Hoạt động như vậy mang lại hiệu suất cao và website mượt mà hơn.</w:t>
      </w:r>
      <w:bookmarkStart w:id="38" w:name="Hình_2_3"/>
    </w:p>
    <w:p w14:paraId="1B22A0B6" w14:textId="49747402" w:rsidR="00D71908" w:rsidRPr="000756DE" w:rsidRDefault="00D71908" w:rsidP="00B222AD">
      <w:pPr>
        <w:rPr>
          <w:lang w:val="en-US"/>
        </w:rPr>
      </w:pPr>
      <w:r w:rsidRPr="000756DE">
        <w:rPr>
          <w:noProof/>
        </w:rPr>
        <w:lastRenderedPageBreak/>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a:stretch>
                      <a:fillRect/>
                    </a:stretch>
                  </pic:blipFill>
                  <pic:spPr>
                    <a:xfrm>
                      <a:off x="0" y="0"/>
                      <a:ext cx="5760085" cy="3117215"/>
                    </a:xfrm>
                    <a:prstGeom prst="rect">
                      <a:avLst/>
                    </a:prstGeom>
                  </pic:spPr>
                </pic:pic>
              </a:graphicData>
            </a:graphic>
          </wp:inline>
        </w:drawing>
      </w:r>
      <w:bookmarkEnd w:id="38"/>
    </w:p>
    <w:p w14:paraId="35FBC71E" w14:textId="0C2F5869" w:rsidR="00D71908" w:rsidRPr="000756DE" w:rsidRDefault="00D71908" w:rsidP="00D71908">
      <w:pPr>
        <w:pStyle w:val="Caption"/>
        <w:rPr>
          <w:lang w:val="en-US"/>
        </w:rPr>
      </w:pPr>
      <w:bookmarkStart w:id="39" w:name="_Toc87023692"/>
      <w:bookmarkStart w:id="40" w:name="_Toc87176845"/>
      <w:r w:rsidRPr="000756DE">
        <w:t xml:space="preserve">Hình </w:t>
      </w:r>
      <w:fldSimple w:instr=" STYLEREF 1 \s ">
        <w:r w:rsidR="005C3066">
          <w:rPr>
            <w:noProof/>
          </w:rPr>
          <w:t>2</w:t>
        </w:r>
      </w:fldSimple>
      <w:r w:rsidR="005C3066">
        <w:t>.</w:t>
      </w:r>
      <w:fldSimple w:instr=" SEQ Hình \* ARABIC \s 1 ">
        <w:r w:rsidR="005C3066">
          <w:rPr>
            <w:noProof/>
          </w:rPr>
          <w:t>4</w:t>
        </w:r>
      </w:fldSimple>
      <w:r w:rsidRPr="000756DE">
        <w:rPr>
          <w:lang w:val="en-US"/>
        </w:rPr>
        <w:t xml:space="preserve">  </w:t>
      </w:r>
      <w:bookmarkStart w:id="41" w:name="_Hlk87016298"/>
      <w:r w:rsidRPr="000756DE">
        <w:rPr>
          <w:lang w:val="en-US"/>
        </w:rPr>
        <w:t>Virtual DOM trong ReactJS</w:t>
      </w:r>
      <w:bookmarkEnd w:id="39"/>
      <w:bookmarkEnd w:id="40"/>
      <w:bookmarkEnd w:id="41"/>
    </w:p>
    <w:p w14:paraId="4D3DF6B4" w14:textId="4DD89BC4" w:rsidR="008D4394" w:rsidRPr="000756DE" w:rsidRDefault="008D4394" w:rsidP="00756431">
      <w:pPr>
        <w:pStyle w:val="Heading3"/>
      </w:pPr>
      <w:bookmarkStart w:id="42" w:name="_Toc87218535"/>
      <w:r w:rsidRPr="000756DE">
        <w:t>Component</w:t>
      </w:r>
      <w:bookmarkEnd w:id="42"/>
    </w:p>
    <w:p w14:paraId="09DC94C9" w14:textId="74E1AAA0" w:rsidR="008D4394" w:rsidRPr="000756DE" w:rsidRDefault="006B2709" w:rsidP="001601B0">
      <w:pPr>
        <w:rPr>
          <w:lang w:val="en-US"/>
        </w:rPr>
      </w:pPr>
      <w:r w:rsidRPr="000756DE">
        <w:t xml:space="preserve">Component trong ReactJS là các View được chia nhỏ ra. Component </w:t>
      </w:r>
      <w:r w:rsidR="00E63FB1">
        <w:rPr>
          <w:lang w:val="en-US"/>
        </w:rPr>
        <w:t>giúp</w:t>
      </w:r>
      <w:r w:rsidRPr="000756DE">
        <w:t xml:space="preserve"> cho việc tổ chức giao diện người dùng dễ dàng hơn và khả năng tái sử dụng cao. Component giúp quản lý và bảo trì được diễn ra đơn giản hơn. Component giống như hàm trả về các thành phần HTML. </w:t>
      </w:r>
      <w:r w:rsidR="002D282B">
        <w:rPr>
          <w:lang w:val="en-US"/>
        </w:rPr>
        <w:t xml:space="preserve">Component có hai loại </w:t>
      </w:r>
      <w:r w:rsidRPr="000756DE">
        <w:t>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B222AD">
      <w:pPr>
        <w:ind w:left="1080" w:firstLine="360"/>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2DD6ECD" w14:textId="77777777" w:rsidR="008221EF" w:rsidRPr="000756DE" w:rsidRDefault="008221EF" w:rsidP="008221EF">
      <w:pPr>
        <w:pStyle w:val="code2"/>
        <w:rPr>
          <w:color w:val="auto"/>
        </w:rPr>
      </w:pPr>
      <w:r w:rsidRPr="000756DE">
        <w:rPr>
          <w:color w:val="auto"/>
        </w:rPr>
        <w:t>import React from "react";</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lastRenderedPageBreak/>
        <w:t>Class Component</w:t>
      </w:r>
    </w:p>
    <w:p w14:paraId="44324BA3" w14:textId="52ED88FF" w:rsidR="005A6310" w:rsidRPr="000756DE" w:rsidRDefault="005A6310" w:rsidP="00B222AD">
      <w:pPr>
        <w:ind w:left="1080"/>
      </w:pPr>
      <w:r w:rsidRPr="000756DE">
        <w:t xml:space="preserve">Class Component là một class trong ES6 chúng phức tạp hơn function component về nhiều thứ như: các phương thức khởi tạo, vòng đời, hàm render, quản lý các state. Một component trong class phải được kế thừa từ thành phần React.Component và bắt buộc phải có hàm render() trả về các thành phần HTML. Ví dụ: </w:t>
      </w:r>
    </w:p>
    <w:p w14:paraId="4898D1D7" w14:textId="77777777" w:rsidR="00CD6A19" w:rsidRPr="000756DE" w:rsidRDefault="00CD6A19" w:rsidP="00CD6A19">
      <w:pPr>
        <w:pStyle w:val="code2"/>
        <w:rPr>
          <w:color w:val="auto"/>
        </w:rPr>
      </w:pPr>
      <w:r w:rsidRPr="000756DE">
        <w:rPr>
          <w:color w:val="auto"/>
        </w:rPr>
        <w:t>import React from "react";</w:t>
      </w:r>
    </w:p>
    <w:p w14:paraId="29B6F85A" w14:textId="5283CD35" w:rsidR="00CD6A19" w:rsidRPr="000756DE" w:rsidRDefault="00CD6A19" w:rsidP="00CD6A19">
      <w:pPr>
        <w:pStyle w:val="code2"/>
        <w:rPr>
          <w:color w:val="auto"/>
        </w:rPr>
      </w:pPr>
      <w:r w:rsidRPr="000756DE">
        <w:rPr>
          <w:color w:val="auto"/>
        </w:rPr>
        <w:t xml:space="preserve">class </w:t>
      </w:r>
      <w:r w:rsidR="002931B4">
        <w:rPr>
          <w:color w:val="auto"/>
        </w:rPr>
        <w:t xml:space="preserve">Welcome </w:t>
      </w:r>
      <w:r w:rsidRPr="000756DE">
        <w:rPr>
          <w:color w:val="auto"/>
        </w:rPr>
        <w:t>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58A074F3" w:rsidR="00CD6A19" w:rsidRPr="000756DE" w:rsidRDefault="00CD6A19" w:rsidP="00CD6A19">
      <w:pPr>
        <w:pStyle w:val="code2"/>
        <w:rPr>
          <w:color w:val="auto"/>
        </w:rPr>
      </w:pPr>
      <w:r w:rsidRPr="000756DE">
        <w:rPr>
          <w:color w:val="auto"/>
        </w:rPr>
        <w:t>    return &lt;h</w:t>
      </w:r>
      <w:r w:rsidR="00211F11">
        <w:rPr>
          <w:color w:val="auto"/>
        </w:rPr>
        <w:t>2</w:t>
      </w:r>
      <w:r w:rsidRPr="000756DE">
        <w:rPr>
          <w:color w:val="auto"/>
        </w:rPr>
        <w:t>&gt;Xin Chào, tôi là class Component&lt;/h</w:t>
      </w:r>
      <w:r w:rsidR="00211F11">
        <w:rPr>
          <w:color w:val="auto"/>
        </w:rPr>
        <w:t>2</w:t>
      </w:r>
      <w:r w:rsidRPr="000756DE">
        <w:rPr>
          <w:color w:val="auto"/>
        </w:rPr>
        <w:t>&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0FC9AFE5" w:rsidR="00CD6A19" w:rsidRPr="000756DE" w:rsidRDefault="00CD6A19" w:rsidP="00CD6A19">
      <w:pPr>
        <w:pStyle w:val="code2"/>
        <w:rPr>
          <w:color w:val="auto"/>
        </w:rPr>
      </w:pPr>
      <w:r w:rsidRPr="000756DE">
        <w:rPr>
          <w:color w:val="auto"/>
        </w:rPr>
        <w:t xml:space="preserve">export default </w:t>
      </w:r>
      <w:r w:rsidR="00417E31">
        <w:rPr>
          <w:color w:val="auto"/>
        </w:rPr>
        <w:t>Welcome</w:t>
      </w:r>
      <w:r w:rsidRPr="000756DE">
        <w:rPr>
          <w:color w:val="auto"/>
        </w:rPr>
        <w:t>;</w:t>
      </w:r>
    </w:p>
    <w:p w14:paraId="0A994246" w14:textId="6FC29763" w:rsidR="00CD6A19" w:rsidRPr="000756DE" w:rsidRDefault="00CD6A19" w:rsidP="00C65DCA">
      <w:pPr>
        <w:rPr>
          <w:lang w:val="en-US"/>
        </w:rPr>
      </w:pPr>
    </w:p>
    <w:p w14:paraId="1736A242" w14:textId="0FD4C51A" w:rsidR="00CD6A19" w:rsidRPr="000756DE" w:rsidRDefault="00CD6A19" w:rsidP="00756431">
      <w:pPr>
        <w:pStyle w:val="Heading3"/>
      </w:pPr>
      <w:bookmarkStart w:id="43" w:name="_Toc87218536"/>
      <w:r w:rsidRPr="000756DE">
        <w:t xml:space="preserve">Vòng đời </w:t>
      </w:r>
      <w:r w:rsidR="00E84830" w:rsidRPr="000756DE">
        <w:t>của component</w:t>
      </w:r>
      <w:bookmarkEnd w:id="43"/>
    </w:p>
    <w:p w14:paraId="4924BBB0" w14:textId="334CBF09" w:rsidR="00226F65" w:rsidRPr="000756DE" w:rsidRDefault="00226F65" w:rsidP="00B222AD">
      <w:pPr>
        <w:ind w:left="648"/>
      </w:pPr>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w:t>
      </w:r>
      <w:r w:rsidR="0099308A">
        <w:rPr>
          <w:lang w:val="en-US"/>
        </w:rPr>
        <w:t xml:space="preserve"> trong ReactJS</w:t>
      </w:r>
      <w:r w:rsidRPr="000756DE">
        <w:t xml:space="preserve"> có 3 giai đoạn: Mounting, Updating và Unmounting.</w:t>
      </w:r>
    </w:p>
    <w:p w14:paraId="02A35100" w14:textId="77777777" w:rsidR="00A912BF" w:rsidRPr="000756DE" w:rsidRDefault="00691458" w:rsidP="00A912BF">
      <w:pPr>
        <w:keepNext/>
        <w:ind w:firstLine="0"/>
      </w:pPr>
      <w:bookmarkStart w:id="44" w:name="Hình_2_4"/>
      <w:r w:rsidRPr="000756DE">
        <w:rPr>
          <w:noProof/>
        </w:rPr>
        <w:lastRenderedPageBreak/>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20"/>
                    <a:stretch>
                      <a:fillRect/>
                    </a:stretch>
                  </pic:blipFill>
                  <pic:spPr>
                    <a:xfrm>
                      <a:off x="0" y="0"/>
                      <a:ext cx="5760085" cy="2552700"/>
                    </a:xfrm>
                    <a:prstGeom prst="rect">
                      <a:avLst/>
                    </a:prstGeom>
                  </pic:spPr>
                </pic:pic>
              </a:graphicData>
            </a:graphic>
          </wp:inline>
        </w:drawing>
      </w:r>
      <w:bookmarkEnd w:id="44"/>
    </w:p>
    <w:p w14:paraId="7BEF31DA" w14:textId="686B0773" w:rsidR="00691458" w:rsidRPr="000756DE" w:rsidRDefault="00A912BF" w:rsidP="0058234F">
      <w:pPr>
        <w:pStyle w:val="Caption"/>
        <w:rPr>
          <w:lang w:val="en-US"/>
        </w:rPr>
      </w:pPr>
      <w:bookmarkStart w:id="45" w:name="_Toc87023693"/>
      <w:bookmarkStart w:id="46" w:name="_Toc87176846"/>
      <w:r w:rsidRPr="000756DE">
        <w:t xml:space="preserve">Hình </w:t>
      </w:r>
      <w:fldSimple w:instr=" STYLEREF 1 \s ">
        <w:r w:rsidR="005C3066">
          <w:rPr>
            <w:noProof/>
          </w:rPr>
          <w:t>2</w:t>
        </w:r>
      </w:fldSimple>
      <w:r w:rsidR="005C3066">
        <w:t>.</w:t>
      </w:r>
      <w:fldSimple w:instr=" SEQ Hình \* ARABIC \s 1 ">
        <w:r w:rsidR="005C3066">
          <w:rPr>
            <w:noProof/>
          </w:rPr>
          <w:t>5</w:t>
        </w:r>
      </w:fldSimple>
      <w:r w:rsidR="0058234F" w:rsidRPr="000756DE">
        <w:rPr>
          <w:lang w:val="en-US"/>
        </w:rPr>
        <w:t xml:space="preserve">. </w:t>
      </w:r>
      <w:bookmarkStart w:id="47" w:name="_Hlk87016326"/>
      <w:r w:rsidR="0058234F" w:rsidRPr="000756DE">
        <w:rPr>
          <w:lang w:val="en-US"/>
        </w:rPr>
        <w:t>Vòng đời của component</w:t>
      </w:r>
      <w:bookmarkEnd w:id="45"/>
      <w:bookmarkEnd w:id="46"/>
      <w:bookmarkEnd w:id="47"/>
      <w:r w:rsidR="009B3FBE">
        <w:rPr>
          <w:lang w:val="en-US"/>
        </w:rPr>
        <w:t xml:space="preserve"> (</w:t>
      </w:r>
      <w:r w:rsidR="00B72C60">
        <w:rPr>
          <w:lang w:val="en-US"/>
        </w:rPr>
        <w:t>n</w:t>
      </w:r>
      <w:r w:rsidR="009B3FBE">
        <w:rPr>
          <w:lang w:val="en-US"/>
        </w:rPr>
        <w:t xml:space="preserve">guồn ảnh: </w:t>
      </w:r>
      <w:r w:rsidR="009B3FBE" w:rsidRPr="009B3FBE">
        <w:rPr>
          <w:lang w:val="en-US"/>
        </w:rPr>
        <w:t>https://sentory.vn/</w:t>
      </w:r>
      <w:r w:rsidR="009B3FBE">
        <w:rPr>
          <w:lang w:val="en-US"/>
        </w:rPr>
        <w:t>)</w:t>
      </w:r>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t>Quá trình Mounting</w:t>
      </w:r>
    </w:p>
    <w:p w14:paraId="7A2DA2B8" w14:textId="189AFD9D" w:rsidR="00CE202C" w:rsidRPr="000756DE" w:rsidRDefault="00CE202C" w:rsidP="00B222AD">
      <w:pPr>
        <w:ind w:left="1080"/>
      </w:pPr>
      <w:r w:rsidRPr="000756DE">
        <w:t xml:space="preserve">Quá trình này chỉ </w:t>
      </w:r>
      <w:r w:rsidR="00562B0A">
        <w:rPr>
          <w:lang w:val="en-US"/>
        </w:rPr>
        <w:t>xảy</w:t>
      </w:r>
      <w:r w:rsidRPr="000756DE">
        <w:t xml:space="preserve"> ra đúng một lần lúc nó được gọi. Nó thực hiện gọi các phương thức sau: </w:t>
      </w:r>
    </w:p>
    <w:p w14:paraId="43C8669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A2372B">
      <w:pPr>
        <w:numPr>
          <w:ilvl w:val="0"/>
          <w:numId w:val="3"/>
        </w:numPr>
        <w:pBdr>
          <w:top w:val="nil"/>
          <w:left w:val="nil"/>
          <w:bottom w:val="nil"/>
          <w:right w:val="nil"/>
          <w:between w:val="nil"/>
        </w:pBdr>
        <w:spacing w:after="0"/>
        <w:jc w:val="left"/>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15BCE9A0" w:rsidR="00481E6F" w:rsidRPr="000756DE" w:rsidRDefault="00481E6F" w:rsidP="00B222AD">
      <w:pPr>
        <w:ind w:left="1080"/>
      </w:pPr>
      <w:r w:rsidRPr="000756DE">
        <w:t xml:space="preserve">Quá trình này </w:t>
      </w:r>
      <w:r w:rsidR="00B15ED6">
        <w:rPr>
          <w:lang w:val="en-US"/>
        </w:rPr>
        <w:t>xảy</w:t>
      </w:r>
      <w:r w:rsidRPr="000756DE">
        <w:t xml:space="preserve"> ra nhiều lần mỗi khi có props, state hoặc forceUpdate thay đổi.  Khi thực hiện sẽ gọi các phương thức sau:</w:t>
      </w:r>
    </w:p>
    <w:p w14:paraId="4D1205F2"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lastRenderedPageBreak/>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48" w:name="_Toc83815465"/>
      <w:r w:rsidRPr="000756DE">
        <w:t>Unmounting</w:t>
      </w:r>
      <w:bookmarkEnd w:id="48"/>
    </w:p>
    <w:p w14:paraId="08D55F21" w14:textId="77777777" w:rsidR="004500DB" w:rsidRPr="000756DE" w:rsidRDefault="004500DB" w:rsidP="00B222AD">
      <w:pPr>
        <w:ind w:left="1080"/>
      </w:pPr>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A2372B">
      <w:pPr>
        <w:numPr>
          <w:ilvl w:val="0"/>
          <w:numId w:val="7"/>
        </w:numPr>
        <w:pBdr>
          <w:top w:val="nil"/>
          <w:left w:val="nil"/>
          <w:bottom w:val="nil"/>
          <w:right w:val="nil"/>
          <w:between w:val="nil"/>
        </w:pBdr>
        <w:spacing w:after="0"/>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756431">
      <w:pPr>
        <w:pStyle w:val="Heading3"/>
      </w:pPr>
      <w:bookmarkStart w:id="49" w:name="_Toc87218537"/>
      <w:r w:rsidRPr="000756DE">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49"/>
    </w:p>
    <w:p w14:paraId="44DCB8AD" w14:textId="621D44A5" w:rsidR="00B222AD" w:rsidRPr="000756DE" w:rsidRDefault="00D57C8E" w:rsidP="00B222AD">
      <w:pPr>
        <w:ind w:left="720"/>
      </w:pPr>
      <w:r w:rsidRPr="000756DE">
        <w:t xml:space="preserve">Trong ReactJS,  props (tên đầy đủ properties) là đối số không thể thay đổi được truyền từ component cha xuống con, </w:t>
      </w:r>
      <w:r w:rsidR="0078771F">
        <w:rPr>
          <w:lang w:val="en-US"/>
        </w:rPr>
        <w:t>props</w:t>
      </w:r>
      <w:r w:rsidRPr="000756DE">
        <w:t xml:space="preserve"> không tự thay đổi giá từ component hiện tại mà phải thay đổi từ thằng cha truyền xuống. Props tạo sự đa dạng cho các component.</w:t>
      </w:r>
    </w:p>
    <w:p w14:paraId="293A5B5F" w14:textId="77777777" w:rsidR="00B222AD" w:rsidRPr="000756DE" w:rsidRDefault="00D57C8E" w:rsidP="00B222AD">
      <w:pPr>
        <w:ind w:left="720"/>
      </w:pPr>
      <w:r w:rsidRPr="000756DE">
        <w:t>Trong ví dụ dưới đây thể hiện sự đa dạng, ta có thể tạo nhiều Box với các màu khác nhau, khi props truyền vào khác nhau.</w:t>
      </w:r>
    </w:p>
    <w:p w14:paraId="6756DC16" w14:textId="3ED01ADC" w:rsidR="00ED448C" w:rsidRPr="005637BD" w:rsidRDefault="00ED448C" w:rsidP="005637BD">
      <w:pPr>
        <w:pStyle w:val="code2"/>
        <w:rPr>
          <w:color w:val="auto"/>
        </w:rPr>
      </w:pPr>
      <w:r w:rsidRPr="005637BD">
        <w:rPr>
          <w:color w:val="auto"/>
        </w:rPr>
        <w:t>function Box(props) {</w:t>
      </w:r>
    </w:p>
    <w:p w14:paraId="0A46204C" w14:textId="77777777" w:rsidR="00ED448C" w:rsidRPr="005637BD" w:rsidRDefault="00ED448C" w:rsidP="005637BD">
      <w:pPr>
        <w:pStyle w:val="code2"/>
        <w:rPr>
          <w:color w:val="auto"/>
        </w:rPr>
      </w:pPr>
      <w:r w:rsidRPr="005637BD">
        <w:rPr>
          <w:color w:val="auto"/>
        </w:rPr>
        <w:t>  return &lt;div style={{ backgroundColor: props.color }}&gt;&lt;/div&gt;;</w:t>
      </w:r>
    </w:p>
    <w:p w14:paraId="3F51B117" w14:textId="77777777" w:rsidR="00ED448C" w:rsidRPr="005637BD" w:rsidRDefault="00ED448C" w:rsidP="005637BD">
      <w:pPr>
        <w:pStyle w:val="code2"/>
        <w:rPr>
          <w:color w:val="auto"/>
        </w:rPr>
      </w:pPr>
      <w:r w:rsidRPr="005637BD">
        <w:rPr>
          <w:color w:val="auto"/>
        </w:rPr>
        <w:t>}</w:t>
      </w:r>
    </w:p>
    <w:p w14:paraId="3C03A303" w14:textId="77777777" w:rsidR="00ED448C" w:rsidRPr="000756DE" w:rsidRDefault="00ED448C" w:rsidP="00ED448C">
      <w:pPr>
        <w:pStyle w:val="code2"/>
        <w:rPr>
          <w:color w:val="auto"/>
        </w:rPr>
      </w:pPr>
    </w:p>
    <w:p w14:paraId="729173E4" w14:textId="77777777" w:rsidR="00ED448C" w:rsidRPr="000756DE" w:rsidRDefault="00ED448C" w:rsidP="00ED448C">
      <w:pPr>
        <w:pStyle w:val="code2"/>
        <w:rPr>
          <w:color w:val="auto"/>
        </w:rPr>
      </w:pPr>
      <w:r w:rsidRPr="000756DE">
        <w:rPr>
          <w:color w:val="auto"/>
        </w:rPr>
        <w:t>function App() {</w:t>
      </w:r>
    </w:p>
    <w:p w14:paraId="5117EECF" w14:textId="77777777" w:rsidR="00ED448C" w:rsidRPr="000756DE" w:rsidRDefault="00ED448C" w:rsidP="00ED448C">
      <w:pPr>
        <w:pStyle w:val="code2"/>
        <w:rPr>
          <w:color w:val="auto"/>
        </w:rPr>
      </w:pPr>
      <w:r w:rsidRPr="000756DE">
        <w:rPr>
          <w:color w:val="auto"/>
        </w:rPr>
        <w:t>  return (</w:t>
      </w:r>
    </w:p>
    <w:p w14:paraId="1E315424" w14:textId="77777777" w:rsidR="00ED448C" w:rsidRPr="000756DE" w:rsidRDefault="00ED448C" w:rsidP="00ED448C">
      <w:pPr>
        <w:pStyle w:val="code2"/>
        <w:rPr>
          <w:color w:val="auto"/>
        </w:rPr>
      </w:pPr>
      <w:r w:rsidRPr="000756DE">
        <w:rPr>
          <w:color w:val="auto"/>
        </w:rPr>
        <w:t>    &lt;&gt;</w:t>
      </w:r>
    </w:p>
    <w:p w14:paraId="6575B3DB" w14:textId="77777777" w:rsidR="00ED448C" w:rsidRPr="000756DE" w:rsidRDefault="00ED448C" w:rsidP="00ED448C">
      <w:pPr>
        <w:pStyle w:val="code2"/>
        <w:rPr>
          <w:color w:val="auto"/>
        </w:rPr>
      </w:pPr>
      <w:r w:rsidRPr="000756DE">
        <w:rPr>
          <w:color w:val="auto"/>
        </w:rPr>
        <w:t>      &lt;Box color="black"&gt;&lt;/Box&gt;</w:t>
      </w:r>
    </w:p>
    <w:p w14:paraId="6F81BD09" w14:textId="77777777" w:rsidR="00ED448C" w:rsidRPr="000756DE" w:rsidRDefault="00ED448C" w:rsidP="00ED448C">
      <w:pPr>
        <w:pStyle w:val="code2"/>
        <w:rPr>
          <w:color w:val="auto"/>
        </w:rPr>
      </w:pPr>
      <w:r w:rsidRPr="000756DE">
        <w:rPr>
          <w:color w:val="auto"/>
        </w:rPr>
        <w:t>      &lt;Box color="red"&gt;&lt;/Box&gt;</w:t>
      </w:r>
    </w:p>
    <w:p w14:paraId="5F3DF25C" w14:textId="77777777" w:rsidR="00ED448C" w:rsidRPr="000756DE" w:rsidRDefault="00ED448C" w:rsidP="00ED448C">
      <w:pPr>
        <w:pStyle w:val="code2"/>
        <w:rPr>
          <w:color w:val="auto"/>
        </w:rPr>
      </w:pPr>
      <w:r w:rsidRPr="000756DE">
        <w:rPr>
          <w:color w:val="auto"/>
        </w:rPr>
        <w:lastRenderedPageBreak/>
        <w:t>    &lt;/&gt;</w:t>
      </w:r>
    </w:p>
    <w:p w14:paraId="6687A96F" w14:textId="77777777" w:rsidR="00ED448C" w:rsidRPr="000756DE" w:rsidRDefault="00ED448C" w:rsidP="00ED448C">
      <w:pPr>
        <w:pStyle w:val="code2"/>
        <w:rPr>
          <w:color w:val="auto"/>
        </w:rPr>
      </w:pPr>
      <w:r w:rsidRPr="000756DE">
        <w:rPr>
          <w:color w:val="auto"/>
        </w:rPr>
        <w:t>  );</w:t>
      </w:r>
    </w:p>
    <w:p w14:paraId="7D7BE462" w14:textId="77777777" w:rsidR="00ED448C" w:rsidRPr="000756DE" w:rsidRDefault="00ED448C" w:rsidP="00ED448C">
      <w:pPr>
        <w:pStyle w:val="code2"/>
        <w:rPr>
          <w:color w:val="auto"/>
        </w:rPr>
      </w:pPr>
      <w:r w:rsidRPr="000756DE">
        <w:rPr>
          <w:color w:val="auto"/>
        </w:rPr>
        <w:t>}</w:t>
      </w:r>
    </w:p>
    <w:p w14:paraId="14F5745F" w14:textId="77777777" w:rsidR="00ED448C" w:rsidRPr="000756DE" w:rsidRDefault="00ED448C" w:rsidP="00ED448C">
      <w:pPr>
        <w:pStyle w:val="code2"/>
        <w:rPr>
          <w:color w:val="auto"/>
        </w:rPr>
      </w:pPr>
      <w:r w:rsidRPr="000756DE">
        <w:rPr>
          <w:color w:val="auto"/>
        </w:rPr>
        <w:t>export default App;</w:t>
      </w:r>
    </w:p>
    <w:p w14:paraId="69D129CB" w14:textId="34F4AC9E" w:rsidR="005E3D7C" w:rsidRPr="000756DE" w:rsidRDefault="005E3D7C" w:rsidP="0098175A">
      <w:pPr>
        <w:rPr>
          <w:rFonts w:cs="Times New Roman"/>
          <w:szCs w:val="26"/>
          <w:lang w:val="en-US"/>
        </w:rPr>
      </w:pPr>
    </w:p>
    <w:p w14:paraId="0668B48E" w14:textId="77777777" w:rsidR="00974138" w:rsidRPr="000756DE" w:rsidRDefault="00974138" w:rsidP="00974138">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3D4A516F" w:rsidR="00605460" w:rsidRPr="000756DE" w:rsidRDefault="00605460" w:rsidP="00605460">
      <w:pPr>
        <w:pStyle w:val="code2"/>
        <w:rPr>
          <w:color w:val="auto"/>
        </w:rPr>
      </w:pPr>
      <w:r w:rsidRPr="000756DE">
        <w:rPr>
          <w:color w:val="auto"/>
        </w:rPr>
        <w:t>  handlechangeName = (e) =&gt; {</w:t>
      </w:r>
    </w:p>
    <w:p w14:paraId="5152505A" w14:textId="6722DC93" w:rsidR="00605460" w:rsidRPr="000756DE" w:rsidRDefault="00605460" w:rsidP="00605460">
      <w:pPr>
        <w:pStyle w:val="code2"/>
        <w:rPr>
          <w:color w:val="auto"/>
        </w:rPr>
      </w:pPr>
      <w:r w:rsidRPr="000756DE">
        <w:rPr>
          <w:color w:val="auto"/>
        </w:rPr>
        <w:t>    this.setState({ name: e.target.value });</w:t>
      </w:r>
    </w:p>
    <w:p w14:paraId="5DE1682E" w14:textId="77777777" w:rsidR="00605460" w:rsidRPr="000756DE" w:rsidRDefault="00605460" w:rsidP="00605460">
      <w:pPr>
        <w:pStyle w:val="code2"/>
        <w:rPr>
          <w:color w:val="auto"/>
        </w:rPr>
      </w:pPr>
      <w:r w:rsidRPr="000756DE">
        <w:rPr>
          <w:color w:val="auto"/>
        </w:rPr>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lastRenderedPageBreak/>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0C0BEA">
      <w:r w:rsidRPr="000756DE">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0C0BEA">
      <w:r w:rsidRPr="000756DE">
        <w:t>Trong Class Component, giá trị State thay đổi khi được gọi phương thức this.setState(). Truy cập thuộc tính của đối tượng state bằng this.state.propertyName.</w:t>
      </w:r>
    </w:p>
    <w:p w14:paraId="36DC59CD" w14:textId="61A13E5E" w:rsidR="000C0BEA" w:rsidRPr="000756DE" w:rsidRDefault="000C0BEA" w:rsidP="000C0BEA">
      <w:r w:rsidRPr="000756DE">
        <w:t>Ví dụ dưới đây minh hoạ về việc sử dụng State  thay đổi tên mỗi khi người dùng nhập tên mới.</w:t>
      </w:r>
    </w:p>
    <w:p w14:paraId="3EF8A981" w14:textId="77777777" w:rsidR="00605460" w:rsidRPr="000756DE" w:rsidRDefault="00605460" w:rsidP="00605460">
      <w:pPr>
        <w:pStyle w:val="code2"/>
        <w:rPr>
          <w:color w:val="auto"/>
        </w:rPr>
      </w:pPr>
      <w:r w:rsidRPr="000756DE">
        <w:rPr>
          <w:color w:val="auto"/>
        </w:rPr>
        <w:t>import React from "react";</w:t>
      </w:r>
    </w:p>
    <w:p w14:paraId="648B9712" w14:textId="77777777" w:rsidR="00605460" w:rsidRPr="000756DE" w:rsidRDefault="00605460" w:rsidP="00605460">
      <w:pPr>
        <w:pStyle w:val="code2"/>
        <w:rPr>
          <w:color w:val="auto"/>
        </w:rPr>
      </w:pPr>
      <w:r w:rsidRPr="000756DE">
        <w:rPr>
          <w:color w:val="auto"/>
        </w:rPr>
        <w:t>class Demo extends React.Component {</w:t>
      </w:r>
    </w:p>
    <w:p w14:paraId="5A2F8C3E" w14:textId="77777777" w:rsidR="00605460" w:rsidRPr="000756DE" w:rsidRDefault="00605460" w:rsidP="00605460">
      <w:pPr>
        <w:pStyle w:val="code2"/>
        <w:rPr>
          <w:color w:val="auto"/>
        </w:rPr>
      </w:pPr>
      <w:r w:rsidRPr="000756DE">
        <w:rPr>
          <w:color w:val="auto"/>
        </w:rPr>
        <w:t>  constructor() {</w:t>
      </w:r>
    </w:p>
    <w:p w14:paraId="6D240648" w14:textId="77777777" w:rsidR="00605460" w:rsidRPr="000756DE" w:rsidRDefault="00605460" w:rsidP="00605460">
      <w:pPr>
        <w:pStyle w:val="code2"/>
        <w:rPr>
          <w:color w:val="auto"/>
        </w:rPr>
      </w:pPr>
      <w:r w:rsidRPr="000756DE">
        <w:rPr>
          <w:color w:val="auto"/>
        </w:rPr>
        <w:t>    super();</w:t>
      </w:r>
    </w:p>
    <w:p w14:paraId="1A11D73E" w14:textId="77777777" w:rsidR="00605460" w:rsidRPr="000756DE" w:rsidRDefault="00605460" w:rsidP="00605460">
      <w:pPr>
        <w:pStyle w:val="code2"/>
        <w:rPr>
          <w:color w:val="auto"/>
        </w:rPr>
      </w:pPr>
      <w:r w:rsidRPr="000756DE">
        <w:rPr>
          <w:color w:val="auto"/>
        </w:rPr>
        <w:t>    this.state = { name: "" };</w:t>
      </w:r>
    </w:p>
    <w:p w14:paraId="397B2C55" w14:textId="77777777" w:rsidR="00605460" w:rsidRPr="000756DE" w:rsidRDefault="00605460" w:rsidP="00605460">
      <w:pPr>
        <w:pStyle w:val="code2"/>
        <w:rPr>
          <w:color w:val="auto"/>
        </w:rPr>
      </w:pPr>
      <w:r w:rsidRPr="000756DE">
        <w:rPr>
          <w:color w:val="auto"/>
        </w:rPr>
        <w:t>  }</w:t>
      </w:r>
    </w:p>
    <w:p w14:paraId="4560854E" w14:textId="0E65E981" w:rsidR="00605460" w:rsidRPr="000756DE" w:rsidRDefault="00605460" w:rsidP="00605460">
      <w:pPr>
        <w:pStyle w:val="code2"/>
        <w:rPr>
          <w:color w:val="auto"/>
        </w:rPr>
      </w:pPr>
      <w:r w:rsidRPr="000756DE">
        <w:rPr>
          <w:color w:val="auto"/>
        </w:rPr>
        <w:t>  handlechangeName = (</w:t>
      </w:r>
      <w:r w:rsidR="003F2F1B">
        <w:rPr>
          <w:color w:val="auto"/>
        </w:rPr>
        <w:t>e</w:t>
      </w:r>
      <w:r w:rsidRPr="000756DE">
        <w:rPr>
          <w:color w:val="auto"/>
        </w:rPr>
        <w:t>) =&gt; {</w:t>
      </w:r>
    </w:p>
    <w:p w14:paraId="22E6E5AB" w14:textId="2CF6B7C2" w:rsidR="00605460" w:rsidRPr="000756DE" w:rsidRDefault="00605460" w:rsidP="00605460">
      <w:pPr>
        <w:pStyle w:val="code2"/>
        <w:rPr>
          <w:color w:val="auto"/>
        </w:rPr>
      </w:pPr>
      <w:r w:rsidRPr="000756DE">
        <w:rPr>
          <w:color w:val="auto"/>
        </w:rPr>
        <w:t>    this.setState({ name:</w:t>
      </w:r>
      <w:r w:rsidR="00DA6082">
        <w:rPr>
          <w:color w:val="auto"/>
        </w:rPr>
        <w:t xml:space="preserve"> </w:t>
      </w:r>
      <w:r w:rsidR="003F2F1B">
        <w:rPr>
          <w:color w:val="auto"/>
        </w:rPr>
        <w:t>e</w:t>
      </w:r>
      <w:r w:rsidRPr="000756DE">
        <w:rPr>
          <w:color w:val="auto"/>
        </w:rPr>
        <w:t>.target.value });</w:t>
      </w:r>
    </w:p>
    <w:p w14:paraId="0F058CEB" w14:textId="77777777" w:rsidR="00605460" w:rsidRPr="000756DE" w:rsidRDefault="00605460" w:rsidP="00605460">
      <w:pPr>
        <w:pStyle w:val="code2"/>
        <w:rPr>
          <w:color w:val="auto"/>
        </w:rPr>
      </w:pPr>
      <w:r w:rsidRPr="000756DE">
        <w:rPr>
          <w:color w:val="auto"/>
        </w:rPr>
        <w:lastRenderedPageBreak/>
        <w:t>  };</w:t>
      </w:r>
    </w:p>
    <w:p w14:paraId="62FBC4E6" w14:textId="77777777" w:rsidR="00605460" w:rsidRPr="000756DE" w:rsidRDefault="00605460" w:rsidP="00605460">
      <w:pPr>
        <w:pStyle w:val="code2"/>
        <w:rPr>
          <w:color w:val="auto"/>
        </w:rPr>
      </w:pPr>
      <w:r w:rsidRPr="000756DE">
        <w:rPr>
          <w:color w:val="auto"/>
        </w:rPr>
        <w:t>  render() {</w:t>
      </w:r>
    </w:p>
    <w:p w14:paraId="6FBD87DD" w14:textId="77777777" w:rsidR="00605460" w:rsidRPr="000756DE" w:rsidRDefault="00605460" w:rsidP="00605460">
      <w:pPr>
        <w:pStyle w:val="code2"/>
        <w:rPr>
          <w:color w:val="auto"/>
        </w:rPr>
      </w:pPr>
      <w:r w:rsidRPr="000756DE">
        <w:rPr>
          <w:color w:val="auto"/>
        </w:rPr>
        <w:t>    return (</w:t>
      </w:r>
    </w:p>
    <w:p w14:paraId="55122118" w14:textId="77777777" w:rsidR="00605460" w:rsidRPr="000756DE" w:rsidRDefault="00605460" w:rsidP="00605460">
      <w:pPr>
        <w:pStyle w:val="code2"/>
        <w:rPr>
          <w:color w:val="auto"/>
        </w:rPr>
      </w:pPr>
      <w:r w:rsidRPr="000756DE">
        <w:rPr>
          <w:color w:val="auto"/>
        </w:rPr>
        <w:t>      &lt;div&gt;</w:t>
      </w:r>
    </w:p>
    <w:p w14:paraId="338C80A4" w14:textId="77777777" w:rsidR="00605460" w:rsidRPr="000756DE" w:rsidRDefault="00605460" w:rsidP="00605460">
      <w:pPr>
        <w:pStyle w:val="code2"/>
        <w:rPr>
          <w:color w:val="auto"/>
        </w:rPr>
      </w:pPr>
      <w:r w:rsidRPr="000756DE">
        <w:rPr>
          <w:color w:val="auto"/>
        </w:rPr>
        <w:t>        &lt;input</w:t>
      </w:r>
    </w:p>
    <w:p w14:paraId="302FF523" w14:textId="77777777" w:rsidR="00605460" w:rsidRPr="000756DE" w:rsidRDefault="00605460" w:rsidP="00605460">
      <w:pPr>
        <w:pStyle w:val="code2"/>
        <w:rPr>
          <w:color w:val="auto"/>
        </w:rPr>
      </w:pPr>
      <w:r w:rsidRPr="000756DE">
        <w:rPr>
          <w:color w:val="auto"/>
        </w:rPr>
        <w:t>          type="text"</w:t>
      </w:r>
    </w:p>
    <w:p w14:paraId="3ADC0639" w14:textId="77777777" w:rsidR="00605460" w:rsidRPr="000756DE" w:rsidRDefault="00605460" w:rsidP="00605460">
      <w:pPr>
        <w:pStyle w:val="code2"/>
        <w:rPr>
          <w:color w:val="auto"/>
        </w:rPr>
      </w:pPr>
      <w:r w:rsidRPr="000756DE">
        <w:rPr>
          <w:color w:val="auto"/>
        </w:rPr>
        <w:t>          value={this.state.name}</w:t>
      </w:r>
    </w:p>
    <w:p w14:paraId="25E78FA0" w14:textId="77777777" w:rsidR="00605460" w:rsidRPr="000756DE" w:rsidRDefault="00605460" w:rsidP="00605460">
      <w:pPr>
        <w:pStyle w:val="code2"/>
        <w:rPr>
          <w:color w:val="auto"/>
        </w:rPr>
      </w:pPr>
      <w:r w:rsidRPr="000756DE">
        <w:rPr>
          <w:color w:val="auto"/>
        </w:rPr>
        <w:t>          onChange={this.handlechangeName}</w:t>
      </w:r>
    </w:p>
    <w:p w14:paraId="3F7DBB93" w14:textId="77777777" w:rsidR="00605460" w:rsidRPr="000756DE" w:rsidRDefault="00605460" w:rsidP="00605460">
      <w:pPr>
        <w:pStyle w:val="code2"/>
        <w:rPr>
          <w:color w:val="auto"/>
        </w:rPr>
      </w:pPr>
      <w:r w:rsidRPr="000756DE">
        <w:rPr>
          <w:color w:val="auto"/>
        </w:rPr>
        <w:t>        /&gt;</w:t>
      </w:r>
    </w:p>
    <w:p w14:paraId="5591D70F" w14:textId="77777777" w:rsidR="00605460" w:rsidRPr="000756DE" w:rsidRDefault="00605460" w:rsidP="00605460">
      <w:pPr>
        <w:pStyle w:val="code2"/>
        <w:rPr>
          <w:color w:val="auto"/>
        </w:rPr>
      </w:pPr>
      <w:r w:rsidRPr="000756DE">
        <w:rPr>
          <w:color w:val="auto"/>
        </w:rPr>
        <w:t>        &lt;h1&gt;Xin Chào, {this.state.name}&lt;/h1&gt;</w:t>
      </w:r>
    </w:p>
    <w:p w14:paraId="56F4406D" w14:textId="77777777" w:rsidR="00605460" w:rsidRPr="000756DE" w:rsidRDefault="00605460" w:rsidP="00605460">
      <w:pPr>
        <w:pStyle w:val="code2"/>
        <w:rPr>
          <w:color w:val="auto"/>
        </w:rPr>
      </w:pPr>
      <w:r w:rsidRPr="000756DE">
        <w:rPr>
          <w:color w:val="auto"/>
        </w:rPr>
        <w:t>      &lt;/div&gt;</w:t>
      </w:r>
    </w:p>
    <w:p w14:paraId="7358779A" w14:textId="77777777" w:rsidR="00605460" w:rsidRPr="000756DE" w:rsidRDefault="00605460" w:rsidP="00605460">
      <w:pPr>
        <w:pStyle w:val="code2"/>
        <w:rPr>
          <w:color w:val="auto"/>
        </w:rPr>
      </w:pPr>
      <w:r w:rsidRPr="000756DE">
        <w:rPr>
          <w:color w:val="auto"/>
        </w:rPr>
        <w:t>    );</w:t>
      </w:r>
    </w:p>
    <w:p w14:paraId="23F13F44" w14:textId="77777777" w:rsidR="00605460" w:rsidRPr="000756DE" w:rsidRDefault="00605460" w:rsidP="00605460">
      <w:pPr>
        <w:pStyle w:val="code2"/>
        <w:rPr>
          <w:color w:val="auto"/>
        </w:rPr>
      </w:pPr>
      <w:r w:rsidRPr="000756DE">
        <w:rPr>
          <w:color w:val="auto"/>
        </w:rPr>
        <w:t>  }</w:t>
      </w:r>
    </w:p>
    <w:p w14:paraId="7914D1F7" w14:textId="77777777" w:rsidR="00605460" w:rsidRPr="000756DE" w:rsidRDefault="00605460" w:rsidP="00605460">
      <w:pPr>
        <w:pStyle w:val="code2"/>
        <w:rPr>
          <w:color w:val="auto"/>
        </w:rPr>
      </w:pPr>
      <w:r w:rsidRPr="000756DE">
        <w:rPr>
          <w:color w:val="auto"/>
        </w:rPr>
        <w:t>}</w:t>
      </w:r>
    </w:p>
    <w:p w14:paraId="2EC7EEC3" w14:textId="77777777" w:rsidR="00605460" w:rsidRPr="000756DE" w:rsidRDefault="00605460" w:rsidP="00605460">
      <w:pPr>
        <w:pStyle w:val="code2"/>
        <w:rPr>
          <w:color w:val="auto"/>
        </w:rPr>
      </w:pPr>
      <w:r w:rsidRPr="000756DE">
        <w:rPr>
          <w:color w:val="auto"/>
        </w:rPr>
        <w:t>export default Demo;</w:t>
      </w:r>
    </w:p>
    <w:p w14:paraId="5A7FF6C8" w14:textId="77777777" w:rsidR="00605460" w:rsidRPr="000756DE" w:rsidRDefault="00605460" w:rsidP="00EB5460">
      <w:pPr>
        <w:rPr>
          <w:lang w:val="en-US"/>
        </w:rPr>
      </w:pPr>
    </w:p>
    <w:p w14:paraId="4B86A475" w14:textId="4BADE117" w:rsidR="00C825C5" w:rsidRPr="000756DE" w:rsidRDefault="00C825C5" w:rsidP="00C825C5">
      <w:r w:rsidRPr="000756DE">
        <w:t>Global State giống</w:t>
      </w:r>
      <w:r w:rsidR="000E2FC9">
        <w:rPr>
          <w:lang w:val="en-US"/>
        </w:rPr>
        <w:t xml:space="preserve"> với</w:t>
      </w:r>
      <w:r w:rsidRPr="000756DE">
        <w:t xml:space="preserve"> State thay đổi được giá trị </w:t>
      </w:r>
      <w:r w:rsidR="000E2FC9">
        <w:rPr>
          <w:lang w:val="en-US"/>
        </w:rPr>
        <w:t xml:space="preserve">của </w:t>
      </w:r>
      <w:r w:rsidRPr="000756DE">
        <w:t xml:space="preserve">các thuộc tính trong component nhưng nó được </w:t>
      </w:r>
      <w:r w:rsidR="0086474E">
        <w:rPr>
          <w:lang w:val="en-US"/>
        </w:rPr>
        <w:t xml:space="preserve">dùng </w:t>
      </w:r>
      <w:r w:rsidRPr="000756DE">
        <w:t>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756431">
      <w:pPr>
        <w:pStyle w:val="Heading3"/>
      </w:pPr>
      <w:bookmarkStart w:id="50" w:name="_Toc87218538"/>
      <w:r w:rsidRPr="000756DE">
        <w:t>React Event</w:t>
      </w:r>
      <w:bookmarkEnd w:id="50"/>
    </w:p>
    <w:p w14:paraId="02306B59" w14:textId="77777777" w:rsidR="00F64799" w:rsidRPr="000756DE" w:rsidRDefault="00F64799" w:rsidP="00F61DF2">
      <w:pPr>
        <w:ind w:left="648"/>
      </w:pPr>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2DD9961B" w:rsidR="00F64799" w:rsidRPr="00AB109B" w:rsidRDefault="00F64799" w:rsidP="00F61DF2">
      <w:pPr>
        <w:ind w:left="648" w:firstLine="0"/>
        <w:rPr>
          <w:lang w:val="en-US"/>
        </w:rPr>
      </w:pPr>
      <w:r w:rsidRPr="000756DE">
        <w:t>Ví dụ gọi sự kiện ở HTML</w:t>
      </w:r>
      <w:r w:rsidR="00AB109B">
        <w:rPr>
          <w:lang w:val="en-US"/>
        </w:rPr>
        <w:t>:</w:t>
      </w:r>
    </w:p>
    <w:p w14:paraId="3CF84604" w14:textId="566CD37D" w:rsidR="00A23047" w:rsidRPr="000756DE" w:rsidRDefault="00A23047" w:rsidP="00A23047">
      <w:pPr>
        <w:pStyle w:val="code2"/>
        <w:rPr>
          <w:color w:val="auto"/>
        </w:rPr>
      </w:pPr>
      <w:r w:rsidRPr="000756DE">
        <w:rPr>
          <w:color w:val="auto"/>
        </w:rPr>
        <w:lastRenderedPageBreak/>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368C28DF" w14:textId="77777777" w:rsidR="00127B83" w:rsidRPr="000756DE" w:rsidRDefault="00127B83" w:rsidP="00A23047">
      <w:pPr>
        <w:ind w:firstLine="0"/>
        <w:rPr>
          <w:lang w:val="en-US"/>
        </w:rPr>
      </w:pPr>
    </w:p>
    <w:p w14:paraId="1C71E070" w14:textId="73F1DBC6"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r w:rsidR="00625245">
        <w:rPr>
          <w:lang w:val="en-US"/>
        </w:rPr>
        <w:t>:</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62A3DD26" w14:textId="77777777" w:rsidR="00127B83" w:rsidRPr="000756DE" w:rsidRDefault="00127B83" w:rsidP="00127B83">
      <w:pPr>
        <w:shd w:val="clear" w:color="auto" w:fill="FFFFFF"/>
        <w:spacing w:after="0" w:line="285" w:lineRule="atLeast"/>
        <w:ind w:firstLine="0"/>
        <w:jc w:val="left"/>
        <w:rPr>
          <w:rFonts w:ascii="Consolas" w:eastAsia="Times New Roman" w:hAnsi="Consolas" w:cs="Times New Roman"/>
          <w:sz w:val="21"/>
          <w:szCs w:val="21"/>
          <w:lang w:val="en-US"/>
        </w:rPr>
      </w:pPr>
    </w:p>
    <w:p w14:paraId="7FCA6B99" w14:textId="77777777" w:rsidR="007921EA" w:rsidRPr="000756DE" w:rsidRDefault="00BD4246" w:rsidP="007921EA">
      <w:pPr>
        <w:ind w:firstLine="0"/>
      </w:pPr>
      <w:r w:rsidRPr="000756DE">
        <w:rPr>
          <w:lang w:val="en-US"/>
        </w:rPr>
        <w:tab/>
      </w:r>
      <w:r w:rsidR="007921EA" w:rsidRPr="000756DE">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A9F326B" w:rsidR="00625E60" w:rsidRPr="000756DE" w:rsidRDefault="00625E60" w:rsidP="00625E60">
      <w:pPr>
        <w:pStyle w:val="code2"/>
        <w:rPr>
          <w:color w:val="auto"/>
        </w:rPr>
      </w:pPr>
      <w:r w:rsidRPr="000756DE">
        <w:rPr>
          <w:color w:val="auto"/>
        </w:rPr>
        <w:t>  handle</w:t>
      </w:r>
      <w:r w:rsidR="00967098">
        <w:rPr>
          <w:color w:val="auto"/>
        </w:rPr>
        <w:t>On</w:t>
      </w:r>
      <w:r w:rsidRPr="000756DE">
        <w:rPr>
          <w:color w:val="auto"/>
        </w:rPr>
        <w:t>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t>  render() {</w:t>
      </w:r>
    </w:p>
    <w:p w14:paraId="0AEEE9BB" w14:textId="77777777" w:rsidR="00625E60" w:rsidRPr="000756DE" w:rsidRDefault="00625E60" w:rsidP="00625E60">
      <w:pPr>
        <w:pStyle w:val="code2"/>
        <w:rPr>
          <w:color w:val="auto"/>
        </w:rPr>
      </w:pPr>
      <w:r w:rsidRPr="000756DE">
        <w:rPr>
          <w:color w:val="auto"/>
        </w:rPr>
        <w:t>    return (</w:t>
      </w:r>
    </w:p>
    <w:p w14:paraId="0A895ABE" w14:textId="6180EA26" w:rsidR="00625E60" w:rsidRPr="000756DE" w:rsidRDefault="00625E60" w:rsidP="00625E60">
      <w:pPr>
        <w:pStyle w:val="code2"/>
        <w:rPr>
          <w:color w:val="auto"/>
        </w:rPr>
      </w:pPr>
      <w:r w:rsidRPr="000756DE">
        <w:rPr>
          <w:color w:val="auto"/>
        </w:rPr>
        <w:t>      &lt;button type="button" onClick={this.handle</w:t>
      </w:r>
      <w:r w:rsidR="00967098">
        <w:rPr>
          <w:color w:val="auto"/>
        </w:rPr>
        <w:t>On</w:t>
      </w:r>
      <w:r w:rsidRPr="000756DE">
        <w:rPr>
          <w:color w:val="auto"/>
        </w:rPr>
        <w:t>Click}&gt;</w:t>
      </w:r>
    </w:p>
    <w:p w14:paraId="526ADA27" w14:textId="3049B2EF" w:rsidR="00625E60" w:rsidRPr="000756DE" w:rsidRDefault="00625E60" w:rsidP="00625E60">
      <w:pPr>
        <w:pStyle w:val="code2"/>
        <w:rPr>
          <w:color w:val="auto"/>
        </w:rPr>
      </w:pPr>
      <w:r w:rsidRPr="000756DE">
        <w:rPr>
          <w:color w:val="auto"/>
        </w:rPr>
        <w:t xml:space="preserve">        Click </w:t>
      </w:r>
      <w:r w:rsidR="00D81361">
        <w:rPr>
          <w:color w:val="auto"/>
        </w:rPr>
        <w:t>Here</w:t>
      </w:r>
    </w:p>
    <w:p w14:paraId="683FEDAC" w14:textId="77777777" w:rsidR="00625E60" w:rsidRPr="000756DE" w:rsidRDefault="00625E60" w:rsidP="00625E60">
      <w:pPr>
        <w:pStyle w:val="code2"/>
        <w:rPr>
          <w:color w:val="auto"/>
        </w:rPr>
      </w:pPr>
      <w:r w:rsidRPr="000756DE">
        <w:rPr>
          <w:color w:val="auto"/>
        </w:rPr>
        <w:lastRenderedPageBreak/>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t>}</w:t>
      </w:r>
    </w:p>
    <w:p w14:paraId="45CB9D39" w14:textId="65D4E97A" w:rsidR="00185DE6" w:rsidRPr="000756DE" w:rsidRDefault="00185DE6" w:rsidP="007921EA">
      <w:pPr>
        <w:ind w:firstLine="0"/>
        <w:rPr>
          <w:lang w:val="en-US"/>
        </w:rPr>
      </w:pPr>
    </w:p>
    <w:p w14:paraId="25C74046" w14:textId="1EA416B1" w:rsidR="00185DE6" w:rsidRPr="00B43049" w:rsidRDefault="00185DE6" w:rsidP="00A23047">
      <w:pPr>
        <w:ind w:firstLine="0"/>
        <w:rPr>
          <w:lang w:val="en-US"/>
        </w:rPr>
      </w:pPr>
      <w:r w:rsidRPr="000756DE">
        <w:rPr>
          <w:lang w:val="en-US"/>
        </w:rPr>
        <w:t xml:space="preserve">Ví dụ dùng </w:t>
      </w:r>
      <w:r w:rsidRPr="000756DE">
        <w:t>arrow function</w:t>
      </w:r>
      <w:r w:rsidR="00B43049">
        <w:rPr>
          <w:lang w:val="en-US"/>
        </w:rPr>
        <w:t>:</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0B7EC6A1" w:rsidR="00271C86" w:rsidRPr="000756DE" w:rsidRDefault="00271C86" w:rsidP="00271C86">
      <w:pPr>
        <w:pStyle w:val="code2"/>
        <w:rPr>
          <w:color w:val="auto"/>
        </w:rPr>
      </w:pPr>
      <w:r w:rsidRPr="000756DE">
        <w:rPr>
          <w:color w:val="auto"/>
        </w:rPr>
        <w:t>   handle</w:t>
      </w:r>
      <w:r w:rsidR="001D2B61">
        <w:rPr>
          <w:color w:val="auto"/>
        </w:rPr>
        <w:t>On</w:t>
      </w:r>
      <w:r w:rsidRPr="000756DE">
        <w:rPr>
          <w:color w:val="auto"/>
        </w:rPr>
        <w:t>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2C5FDCD5" w14:textId="77777777" w:rsidR="00271C86" w:rsidRPr="000756DE" w:rsidRDefault="00271C86" w:rsidP="00271C86">
      <w:pPr>
        <w:pStyle w:val="code2"/>
        <w:rPr>
          <w:color w:val="auto"/>
        </w:rPr>
      </w:pPr>
      <w:r w:rsidRPr="000756DE">
        <w:rPr>
          <w:color w:val="auto"/>
        </w:rPr>
        <w:t>   </w:t>
      </w:r>
    </w:p>
    <w:p w14:paraId="74A790FF" w14:textId="77777777" w:rsidR="00271C86" w:rsidRPr="000756DE" w:rsidRDefault="00271C86" w:rsidP="00271C86">
      <w:pPr>
        <w:pStyle w:val="code2"/>
        <w:rPr>
          <w:color w:val="auto"/>
        </w:rPr>
      </w:pPr>
      <w:r w:rsidRPr="000756DE">
        <w:rPr>
          <w:color w:val="auto"/>
        </w:rPr>
        <w:t>   render() {</w:t>
      </w:r>
    </w:p>
    <w:p w14:paraId="5B727AA0" w14:textId="77777777" w:rsidR="00271C86" w:rsidRPr="000756DE" w:rsidRDefault="00271C86" w:rsidP="00271C86">
      <w:pPr>
        <w:pStyle w:val="code2"/>
        <w:rPr>
          <w:color w:val="auto"/>
        </w:rPr>
      </w:pPr>
      <w:r w:rsidRPr="000756DE">
        <w:rPr>
          <w:color w:val="auto"/>
        </w:rPr>
        <w:t>     // Cú pháp này đảm bảo `this` được ràng buộc trong handleClick</w:t>
      </w:r>
    </w:p>
    <w:p w14:paraId="51D72CDB" w14:textId="77777777" w:rsidR="00271C86" w:rsidRPr="000756DE" w:rsidRDefault="00271C86" w:rsidP="00271C86">
      <w:pPr>
        <w:pStyle w:val="code2"/>
        <w:rPr>
          <w:color w:val="auto"/>
        </w:rPr>
      </w:pPr>
      <w:r w:rsidRPr="000756DE">
        <w:rPr>
          <w:color w:val="auto"/>
        </w:rPr>
        <w:t>     return (</w:t>
      </w:r>
    </w:p>
    <w:p w14:paraId="46E0BA81" w14:textId="4AB82E94" w:rsidR="00271C86" w:rsidRPr="000756DE" w:rsidRDefault="00271C86" w:rsidP="00271C86">
      <w:pPr>
        <w:pStyle w:val="code2"/>
        <w:rPr>
          <w:color w:val="auto"/>
        </w:rPr>
      </w:pPr>
      <w:r w:rsidRPr="000756DE">
        <w:rPr>
          <w:color w:val="auto"/>
        </w:rPr>
        <w:t>       &lt;button onClick={() =&gt; this.handle</w:t>
      </w:r>
      <w:r w:rsidR="001D2B61">
        <w:rPr>
          <w:color w:val="auto"/>
        </w:rPr>
        <w:t>On</w:t>
      </w:r>
      <w:r w:rsidRPr="000756DE">
        <w:rPr>
          <w:color w:val="auto"/>
        </w:rPr>
        <w:t>Click()}&gt;</w:t>
      </w:r>
    </w:p>
    <w:p w14:paraId="365FC4C0" w14:textId="4EA3A4FE" w:rsidR="00271C86" w:rsidRPr="000756DE" w:rsidRDefault="00271C86" w:rsidP="00271C86">
      <w:pPr>
        <w:pStyle w:val="code2"/>
        <w:rPr>
          <w:color w:val="auto"/>
        </w:rPr>
      </w:pPr>
      <w:r w:rsidRPr="000756DE">
        <w:rPr>
          <w:color w:val="auto"/>
        </w:rPr>
        <w:t xml:space="preserve">         Click </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756431">
      <w:pPr>
        <w:pStyle w:val="Heading3"/>
      </w:pPr>
      <w:bookmarkStart w:id="51" w:name="_Toc87218539"/>
      <w:r w:rsidRPr="000756DE">
        <w:lastRenderedPageBreak/>
        <w:t>React Forms</w:t>
      </w:r>
      <w:bookmarkEnd w:id="51"/>
    </w:p>
    <w:p w14:paraId="330A39FA" w14:textId="77777777" w:rsidR="00416533" w:rsidRPr="000756DE" w:rsidRDefault="00416533" w:rsidP="00F61DF2">
      <w:pPr>
        <w:ind w:left="720"/>
      </w:pPr>
      <w:r w:rsidRPr="000756DE">
        <w:t>Trong HTML Forms, các thành phần hoạt động hơi khác so với các thành phần DOM khác trong React. Trong ReactJS Forms sẽ linh động và được tương tác nhiều hơn. Có hai cách xử lý dữ liệu Form trong ReactJS.</w:t>
      </w:r>
    </w:p>
    <w:p w14:paraId="2A5EEECF" w14:textId="6D193CD3" w:rsidR="00416533" w:rsidRPr="000756DE" w:rsidRDefault="00416533" w:rsidP="00A2372B">
      <w:pPr>
        <w:numPr>
          <w:ilvl w:val="0"/>
          <w:numId w:val="8"/>
        </w:numPr>
        <w:pBdr>
          <w:top w:val="nil"/>
          <w:left w:val="nil"/>
          <w:bottom w:val="nil"/>
          <w:right w:val="nil"/>
          <w:between w:val="nil"/>
        </w:pBdr>
        <w:spacing w:after="0"/>
        <w:jc w:val="left"/>
      </w:pPr>
      <w:r w:rsidRPr="000756DE">
        <w:rPr>
          <w:b/>
        </w:rPr>
        <w:t>Uncontrolled components</w:t>
      </w:r>
      <w:r w:rsidRPr="000756DE">
        <w:t>.</w:t>
      </w:r>
    </w:p>
    <w:p w14:paraId="16FC3D83" w14:textId="77777777" w:rsidR="00416533" w:rsidRPr="000756DE" w:rsidRDefault="00416533" w:rsidP="00A2372B">
      <w:pPr>
        <w:numPr>
          <w:ilvl w:val="0"/>
          <w:numId w:val="8"/>
        </w:numPr>
        <w:pBdr>
          <w:top w:val="nil"/>
          <w:left w:val="nil"/>
          <w:bottom w:val="nil"/>
          <w:right w:val="nil"/>
          <w:between w:val="nil"/>
        </w:pBdr>
        <w:spacing w:after="0"/>
        <w:jc w:val="left"/>
      </w:pPr>
      <w:r w:rsidRPr="000756DE">
        <w:rPr>
          <w:b/>
        </w:rPr>
        <w:t>Controlled components</w:t>
      </w:r>
      <w:r w:rsidRPr="000756DE">
        <w:t>.</w:t>
      </w:r>
    </w:p>
    <w:p w14:paraId="3238C9B3" w14:textId="77777777" w:rsidR="00F61DF2" w:rsidRPr="000756DE" w:rsidRDefault="00416533" w:rsidP="00F61DF2">
      <w:pPr>
        <w:ind w:left="648"/>
      </w:pPr>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5B1B8130" w:rsidR="00416533" w:rsidRPr="000756DE" w:rsidRDefault="00416533" w:rsidP="00F61DF2">
      <w:pPr>
        <w:ind w:left="648"/>
      </w:pPr>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w:t>
      </w:r>
      <w:r w:rsidR="001F3316">
        <w:rPr>
          <w:lang w:val="en-US"/>
        </w:rPr>
        <w:t>trở nên</w:t>
      </w:r>
      <w:r w:rsidRPr="000756DE">
        <w:t xml:space="preserve"> tốt hơn  nó phù hợp với những hệ thống có chức năng đơn giản. Ví dụ dưới đây đặt một biến input ref tham chiếu tới DOM.</w:t>
      </w:r>
    </w:p>
    <w:p w14:paraId="4B88C8E5" w14:textId="77777777" w:rsidR="00C10C5B" w:rsidRPr="000756DE" w:rsidRDefault="00C10C5B" w:rsidP="00C10C5B">
      <w:pPr>
        <w:pStyle w:val="code2"/>
        <w:rPr>
          <w:color w:val="auto"/>
        </w:rPr>
      </w:pPr>
      <w:r w:rsidRPr="000756DE">
        <w:rPr>
          <w:color w:val="auto"/>
        </w:rPr>
        <w:t>import React from "react";</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4E6BF936" w:rsidR="00C10C5B" w:rsidRPr="000756DE" w:rsidRDefault="00C10C5B" w:rsidP="00C10C5B">
      <w:pPr>
        <w:pStyle w:val="code2"/>
        <w:rPr>
          <w:color w:val="auto"/>
        </w:rPr>
      </w:pPr>
      <w:r w:rsidRPr="000756DE">
        <w:rPr>
          <w:color w:val="auto"/>
        </w:rPr>
        <w:t>  handle</w:t>
      </w:r>
      <w:r w:rsidR="00C90A80">
        <w:rPr>
          <w:color w:val="auto"/>
        </w:rPr>
        <w:t>On</w:t>
      </w:r>
      <w:r w:rsidRPr="000756DE">
        <w:rPr>
          <w:color w:val="auto"/>
        </w:rPr>
        <w:t>Submit = (e)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6ABA564A" w:rsidR="00C10C5B" w:rsidRPr="000756DE" w:rsidRDefault="00C10C5B" w:rsidP="00C10C5B">
      <w:pPr>
        <w:pStyle w:val="code2"/>
        <w:rPr>
          <w:color w:val="auto"/>
        </w:rPr>
      </w:pPr>
      <w:r w:rsidRPr="000756DE">
        <w:rPr>
          <w:color w:val="auto"/>
        </w:rPr>
        <w:t>    e.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01FD6A88" w:rsidR="00C10C5B" w:rsidRPr="000756DE" w:rsidRDefault="00C10C5B" w:rsidP="00C10C5B">
      <w:pPr>
        <w:pStyle w:val="code2"/>
        <w:rPr>
          <w:color w:val="auto"/>
        </w:rPr>
      </w:pPr>
      <w:r w:rsidRPr="000756DE">
        <w:rPr>
          <w:color w:val="auto"/>
        </w:rPr>
        <w:lastRenderedPageBreak/>
        <w:t>      &lt;form onSubmit={this.handle</w:t>
      </w:r>
      <w:r w:rsidR="00B71705">
        <w:rPr>
          <w:color w:val="auto"/>
        </w:rPr>
        <w:t>On</w:t>
      </w:r>
      <w:r w:rsidRPr="000756DE">
        <w:rPr>
          <w:color w:val="auto"/>
        </w:rPr>
        <w:t>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t>          Name:</w:t>
      </w:r>
    </w:p>
    <w:p w14:paraId="5469BB10" w14:textId="29A74D32" w:rsidR="00C10C5B" w:rsidRPr="000756DE" w:rsidRDefault="00C10C5B" w:rsidP="00C10C5B">
      <w:pPr>
        <w:pStyle w:val="code2"/>
        <w:rPr>
          <w:color w:val="auto"/>
        </w:rPr>
      </w:pPr>
      <w:r w:rsidRPr="000756DE">
        <w:rPr>
          <w:color w:val="auto"/>
        </w:rPr>
        <w:t xml:space="preserve">          &lt;input type="text" ref={(input) =&gt; (this.input = </w:t>
      </w:r>
      <w:r w:rsidR="001E1DFC">
        <w:rPr>
          <w:color w:val="auto"/>
        </w:rPr>
        <w:t xml:space="preserve">  </w:t>
      </w:r>
      <w:r w:rsidRPr="000756DE">
        <w:rPr>
          <w:color w:val="auto"/>
        </w:rPr>
        <w:t>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526F53">
      <w:r w:rsidRPr="000756DE">
        <w:rPr>
          <w:b/>
        </w:rPr>
        <w:t>Controlled components</w:t>
      </w:r>
      <w:r w:rsidRPr="000756DE">
        <w:t xml:space="preserve"> dữ liệu của form quản lý dưới dạng state dữ liệu được lấy liên tục, có thể truy cập giá trị các trường bằng lệnh event.target.value.</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023FFD1D" w:rsidR="00697982" w:rsidRPr="000756DE" w:rsidRDefault="00697982" w:rsidP="00697982">
      <w:pPr>
        <w:pStyle w:val="code2"/>
        <w:rPr>
          <w:color w:val="auto"/>
        </w:rPr>
      </w:pPr>
      <w:r w:rsidRPr="000756DE">
        <w:rPr>
          <w:color w:val="auto"/>
        </w:rPr>
        <w:t>  changeInput = (e) =&gt; {</w:t>
      </w:r>
    </w:p>
    <w:p w14:paraId="1ABF19A2" w14:textId="1C844675" w:rsidR="00697982" w:rsidRPr="000756DE" w:rsidRDefault="00697982" w:rsidP="00697982">
      <w:pPr>
        <w:pStyle w:val="code2"/>
        <w:rPr>
          <w:color w:val="auto"/>
        </w:rPr>
      </w:pPr>
      <w:r w:rsidRPr="000756DE">
        <w:rPr>
          <w:color w:val="auto"/>
        </w:rPr>
        <w:t>    this.setState({ name: e.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lastRenderedPageBreak/>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756431">
      <w:pPr>
        <w:pStyle w:val="Heading3"/>
      </w:pPr>
      <w:bookmarkStart w:id="52" w:name="_Toc87218540"/>
      <w:r w:rsidRPr="000756DE">
        <w:t>React Router</w:t>
      </w:r>
      <w:bookmarkEnd w:id="52"/>
    </w:p>
    <w:p w14:paraId="35C81A5B" w14:textId="3AE9AA88" w:rsidR="00F45D34" w:rsidRPr="000756DE" w:rsidRDefault="00F45D34" w:rsidP="00F61DF2">
      <w:pPr>
        <w:ind w:left="648"/>
      </w:pPr>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F61DF2">
        <w:rPr>
          <w:sz w:val="24"/>
          <w:vertAlign w:val="superscript"/>
        </w:rPr>
        <w:fldChar w:fldCharType="begin"/>
      </w:r>
      <w:r w:rsidR="00825DE3" w:rsidRPr="00F61DF2">
        <w:rPr>
          <w:sz w:val="24"/>
          <w:vertAlign w:val="superscript"/>
        </w:rPr>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F61DF2">
        <w:rPr>
          <w:sz w:val="24"/>
          <w:vertAlign w:val="superscript"/>
        </w:rPr>
        <w:fldChar w:fldCharType="separate"/>
      </w:r>
      <w:r w:rsidR="00825DE3" w:rsidRPr="00F61DF2">
        <w:rPr>
          <w:rFonts w:cs="Times New Roman"/>
          <w:sz w:val="24"/>
          <w:vertAlign w:val="superscript"/>
        </w:rPr>
        <w:t>[4]</w:t>
      </w:r>
      <w:r w:rsidR="00825DE3" w:rsidRPr="00F61DF2">
        <w:rPr>
          <w:sz w:val="24"/>
          <w:vertAlign w:val="superscript"/>
        </w:rPr>
        <w:fldChar w:fldCharType="end"/>
      </w:r>
      <w:r w:rsidRPr="000756DE">
        <w:t>.</w:t>
      </w:r>
    </w:p>
    <w:p w14:paraId="58A7F2F1" w14:textId="77777777" w:rsidR="00F45D34" w:rsidRPr="000756DE" w:rsidRDefault="00F45D34" w:rsidP="00F45D34">
      <w:r w:rsidRPr="000756DE">
        <w:t>React Router có ba gói chính:</w:t>
      </w:r>
    </w:p>
    <w:p w14:paraId="3E1FF83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native: sử dụng cho các ứng dụng di động.</w:t>
      </w:r>
    </w:p>
    <w:p w14:paraId="25C3810B"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A84E7E">
      <w:pPr>
        <w:pStyle w:val="ListParagraph"/>
        <w:spacing w:line="360" w:lineRule="auto"/>
        <w:ind w:left="0" w:firstLine="0"/>
      </w:pPr>
      <w:r w:rsidRPr="000756DE">
        <w:t>Cài đặt môi trường</w:t>
      </w:r>
    </w:p>
    <w:p w14:paraId="7CF17057" w14:textId="77777777" w:rsidR="00A84E7E" w:rsidRPr="000756DE" w:rsidRDefault="00A84E7E" w:rsidP="00A84E7E">
      <w:pPr>
        <w:pStyle w:val="code2"/>
        <w:rPr>
          <w:color w:val="auto"/>
        </w:rPr>
      </w:pPr>
      <w:r w:rsidRPr="000756DE">
        <w:rPr>
          <w:color w:val="auto"/>
        </w:rPr>
        <w:t>npm install react-router-dom --save</w:t>
      </w:r>
    </w:p>
    <w:p w14:paraId="03DC20AF" w14:textId="77777777" w:rsidR="006C31B7" w:rsidRPr="000756DE" w:rsidRDefault="006C31B7" w:rsidP="00A84E7E">
      <w:pPr>
        <w:pStyle w:val="ListParagraph"/>
        <w:spacing w:line="360" w:lineRule="auto"/>
        <w:ind w:left="0" w:firstLine="0"/>
      </w:pPr>
    </w:p>
    <w:p w14:paraId="6DF4A9D1" w14:textId="2EE159EA" w:rsidR="006C31B7" w:rsidRPr="000756DE" w:rsidRDefault="006C31B7" w:rsidP="00A84E7E">
      <w:pPr>
        <w:pStyle w:val="ListParagraph"/>
        <w:spacing w:line="360" w:lineRule="auto"/>
        <w:ind w:left="0" w:firstLine="0"/>
      </w:pPr>
      <w:r w:rsidRPr="000756DE">
        <w:t>Import React Router.</w:t>
      </w:r>
    </w:p>
    <w:p w14:paraId="1C9C2BDE" w14:textId="77777777" w:rsidR="00CA5C6C" w:rsidRPr="000756DE" w:rsidRDefault="00CA5C6C" w:rsidP="00CA5C6C">
      <w:pPr>
        <w:pStyle w:val="code2"/>
        <w:rPr>
          <w:color w:val="auto"/>
        </w:rPr>
      </w:pPr>
      <w:r w:rsidRPr="000756DE">
        <w:rPr>
          <w:color w:val="auto"/>
        </w:rPr>
        <w:lastRenderedPageBreak/>
        <w:t>import { BrowserRouter as Router, Link, NavLink, Route } from "react-router-dom";</w:t>
      </w:r>
    </w:p>
    <w:p w14:paraId="164340C0" w14:textId="77777777" w:rsidR="006C31B7" w:rsidRPr="000756DE" w:rsidRDefault="006C31B7" w:rsidP="00A84E7E">
      <w:pPr>
        <w:pStyle w:val="ListParagraph"/>
        <w:spacing w:line="360" w:lineRule="auto"/>
        <w:ind w:left="0" w:firstLine="0"/>
      </w:pP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A2372B">
      <w:pPr>
        <w:numPr>
          <w:ilvl w:val="0"/>
          <w:numId w:val="10"/>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4016F2">
      <w:pPr>
        <w:pStyle w:val="code2"/>
        <w:rPr>
          <w:color w:val="auto"/>
        </w:rPr>
      </w:pPr>
      <w:r w:rsidRPr="000756DE">
        <w:rPr>
          <w:color w:val="auto"/>
        </w:rPr>
        <w:t xml:space="preserve">             &lt;Route</w:t>
      </w:r>
    </w:p>
    <w:p w14:paraId="697A77E0" w14:textId="77777777" w:rsidR="004016F2" w:rsidRPr="000756DE" w:rsidRDefault="004016F2" w:rsidP="004016F2">
      <w:pPr>
        <w:pStyle w:val="code2"/>
        <w:rPr>
          <w:color w:val="auto"/>
        </w:rPr>
      </w:pPr>
      <w:r w:rsidRPr="000756DE">
        <w:rPr>
          <w:color w:val="auto"/>
        </w:rPr>
        <w:t>                path="/"</w:t>
      </w:r>
    </w:p>
    <w:p w14:paraId="1A55C8C2" w14:textId="77777777" w:rsidR="004016F2" w:rsidRPr="000756DE" w:rsidRDefault="004016F2" w:rsidP="004016F2">
      <w:pPr>
        <w:pStyle w:val="code2"/>
        <w:rPr>
          <w:color w:val="auto"/>
        </w:rPr>
      </w:pPr>
      <w:r w:rsidRPr="000756DE">
        <w:rPr>
          <w:color w:val="auto"/>
        </w:rPr>
        <w:t>                exact</w:t>
      </w:r>
    </w:p>
    <w:p w14:paraId="68038208" w14:textId="77777777" w:rsidR="004016F2" w:rsidRPr="000756DE" w:rsidRDefault="004016F2" w:rsidP="004016F2">
      <w:pPr>
        <w:pStyle w:val="code2"/>
        <w:rPr>
          <w:color w:val="auto"/>
        </w:rPr>
      </w:pPr>
      <w:r w:rsidRPr="000756DE">
        <w:rPr>
          <w:color w:val="auto"/>
        </w:rPr>
        <w:t>                component={HomePage}</w:t>
      </w:r>
    </w:p>
    <w:p w14:paraId="69A058A7" w14:textId="77777777" w:rsidR="004016F2" w:rsidRPr="000756DE" w:rsidRDefault="004016F2" w:rsidP="004016F2">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535FFB5E"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giống như Link nhưng nó có thể</w:t>
      </w:r>
      <w:r w:rsidR="00E512B9">
        <w:rPr>
          <w:rFonts w:cs="Times New Roman"/>
          <w:lang w:val="en-US"/>
        </w:rPr>
        <w:t xml:space="preserve"> tạo</w:t>
      </w:r>
      <w:r w:rsidRPr="000756DE">
        <w:rPr>
          <w:rFonts w:cs="Times New Roman"/>
          <w:lang w:val="en-US"/>
        </w:rPr>
        <w:t xml:space="preserve">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A26B04" w:rsidRDefault="00931C12" w:rsidP="00A26B04">
      <w:pPr>
        <w:pStyle w:val="code2"/>
      </w:pPr>
      <w:r w:rsidRPr="00A26B04">
        <w:lastRenderedPageBreak/>
        <w:t>&lt;NavLink</w:t>
      </w:r>
    </w:p>
    <w:p w14:paraId="1A7EF173" w14:textId="77777777" w:rsidR="00931C12" w:rsidRPr="00A26B04" w:rsidRDefault="00931C12" w:rsidP="00A26B04">
      <w:pPr>
        <w:pStyle w:val="code2"/>
      </w:pPr>
      <w:r w:rsidRPr="00A26B04">
        <w:t>  exact</w:t>
      </w:r>
    </w:p>
    <w:p w14:paraId="130188EB" w14:textId="77777777" w:rsidR="00931C12" w:rsidRPr="00A26B04" w:rsidRDefault="00931C12" w:rsidP="00A26B04">
      <w:pPr>
        <w:pStyle w:val="code2"/>
      </w:pPr>
      <w:r w:rsidRPr="00A26B04">
        <w:t>  activeStyle={{</w:t>
      </w:r>
    </w:p>
    <w:p w14:paraId="3CEE656E" w14:textId="77777777" w:rsidR="00931C12" w:rsidRPr="00A26B04" w:rsidRDefault="00931C12" w:rsidP="00A26B04">
      <w:pPr>
        <w:pStyle w:val="code2"/>
      </w:pPr>
      <w:r w:rsidRPr="00A26B04">
        <w:t>    backgroundColor: "black",</w:t>
      </w:r>
    </w:p>
    <w:p w14:paraId="20B6006F" w14:textId="77777777" w:rsidR="00931C12" w:rsidRPr="00A26B04" w:rsidRDefault="00931C12" w:rsidP="00A26B04">
      <w:pPr>
        <w:pStyle w:val="code2"/>
      </w:pPr>
      <w:r w:rsidRPr="00A26B04">
        <w:t>    color: "red",</w:t>
      </w:r>
    </w:p>
    <w:p w14:paraId="172FAAD3" w14:textId="77777777" w:rsidR="0079089B" w:rsidRPr="00A26B04" w:rsidRDefault="00931C12" w:rsidP="00A26B04">
      <w:pPr>
        <w:pStyle w:val="code2"/>
      </w:pPr>
      <w:r w:rsidRPr="00A26B04">
        <w:t>  }}</w:t>
      </w:r>
      <w:r w:rsidR="0079089B" w:rsidRPr="00A26B04">
        <w:t xml:space="preserve"> </w:t>
      </w:r>
    </w:p>
    <w:p w14:paraId="013B6324" w14:textId="6567F31D" w:rsidR="00931C12" w:rsidRPr="00A26B04" w:rsidRDefault="0079089B" w:rsidP="00A26B04">
      <w:pPr>
        <w:pStyle w:val="code2"/>
      </w:pPr>
      <w:r w:rsidRPr="00A26B04">
        <w:t xml:space="preserve">  className="nav-link"</w:t>
      </w:r>
    </w:p>
    <w:p w14:paraId="5E57141F" w14:textId="77777777" w:rsidR="00931C12" w:rsidRPr="00A26B04" w:rsidRDefault="00931C12" w:rsidP="00A26B04">
      <w:pPr>
        <w:pStyle w:val="code2"/>
      </w:pPr>
      <w:r w:rsidRPr="00A26B04">
        <w:t>  to="/"</w:t>
      </w:r>
    </w:p>
    <w:p w14:paraId="78138828" w14:textId="1AB918B4" w:rsidR="00931C12" w:rsidRPr="00A26B04" w:rsidRDefault="00931C12" w:rsidP="00A26B04">
      <w:pPr>
        <w:pStyle w:val="code2"/>
      </w:pPr>
      <w:r w:rsidRPr="00A26B04">
        <w:t>  &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4FE6DBDD" w14:textId="77777777" w:rsidR="00BA38A6" w:rsidRPr="000756DE" w:rsidRDefault="00BA38A6" w:rsidP="006642EC">
      <w:pPr>
        <w:rPr>
          <w:b/>
          <w:bCs/>
        </w:rPr>
      </w:pPr>
    </w:p>
    <w:p w14:paraId="6A266EEA" w14:textId="6161C66B" w:rsidR="00091616" w:rsidRPr="000756DE" w:rsidRDefault="00682568" w:rsidP="006642EC">
      <w:r w:rsidRPr="000756DE">
        <w:rPr>
          <w:b/>
          <w:bCs/>
        </w:rPr>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3E4485">
      <w:pPr>
        <w:pStyle w:val="code2"/>
        <w:rPr>
          <w:color w:val="auto"/>
        </w:rPr>
      </w:pPr>
      <w:r w:rsidRPr="000756DE">
        <w:rPr>
          <w:color w:val="auto"/>
        </w:rPr>
        <w:t>      &lt;Switch&gt;</w:t>
      </w:r>
    </w:p>
    <w:p w14:paraId="5A926ACC" w14:textId="77777777" w:rsidR="003E4485" w:rsidRPr="000756DE" w:rsidRDefault="003E4485" w:rsidP="003E4485">
      <w:pPr>
        <w:pStyle w:val="code2"/>
        <w:rPr>
          <w:color w:val="auto"/>
        </w:rPr>
      </w:pPr>
      <w:r w:rsidRPr="000756DE">
        <w:rPr>
          <w:color w:val="auto"/>
        </w:rPr>
        <w:t>        &lt;Route exact path="/"&gt;</w:t>
      </w:r>
    </w:p>
    <w:p w14:paraId="3E17EE06" w14:textId="77777777" w:rsidR="003E4485" w:rsidRPr="000756DE" w:rsidRDefault="003E4485" w:rsidP="003E4485">
      <w:pPr>
        <w:pStyle w:val="code2"/>
        <w:rPr>
          <w:color w:val="auto"/>
        </w:rPr>
      </w:pPr>
      <w:r w:rsidRPr="000756DE">
        <w:rPr>
          <w:color w:val="auto"/>
        </w:rPr>
        <w:t>          &lt;HomePage /&gt;</w:t>
      </w:r>
    </w:p>
    <w:p w14:paraId="371334D2" w14:textId="77777777" w:rsidR="003E4485" w:rsidRPr="000756DE" w:rsidRDefault="003E4485" w:rsidP="003E4485">
      <w:pPr>
        <w:pStyle w:val="code2"/>
        <w:rPr>
          <w:color w:val="auto"/>
        </w:rPr>
      </w:pPr>
      <w:r w:rsidRPr="000756DE">
        <w:rPr>
          <w:color w:val="auto"/>
        </w:rPr>
        <w:t>        &lt;/Route&gt;</w:t>
      </w:r>
    </w:p>
    <w:p w14:paraId="76DE318E" w14:textId="77777777" w:rsidR="003E4485" w:rsidRPr="000756DE" w:rsidRDefault="003E4485" w:rsidP="003E4485">
      <w:pPr>
        <w:pStyle w:val="code2"/>
        <w:rPr>
          <w:color w:val="auto"/>
        </w:rPr>
      </w:pPr>
      <w:r w:rsidRPr="000756DE">
        <w:rPr>
          <w:color w:val="auto"/>
        </w:rPr>
        <w:t>        &lt;Route path="/login"&gt;</w:t>
      </w:r>
    </w:p>
    <w:p w14:paraId="4520098D" w14:textId="77777777" w:rsidR="003E4485" w:rsidRPr="000756DE" w:rsidRDefault="003E4485" w:rsidP="003E4485">
      <w:pPr>
        <w:pStyle w:val="code2"/>
        <w:rPr>
          <w:color w:val="auto"/>
        </w:rPr>
      </w:pPr>
      <w:r w:rsidRPr="000756DE">
        <w:rPr>
          <w:color w:val="auto"/>
        </w:rPr>
        <w:t>          &lt;Login /&gt;</w:t>
      </w:r>
    </w:p>
    <w:p w14:paraId="791B2E86" w14:textId="77777777" w:rsidR="003E4485" w:rsidRPr="000756DE" w:rsidRDefault="003E4485" w:rsidP="003E4485">
      <w:pPr>
        <w:pStyle w:val="code2"/>
        <w:rPr>
          <w:color w:val="auto"/>
        </w:rPr>
      </w:pPr>
      <w:r w:rsidRPr="000756DE">
        <w:rPr>
          <w:color w:val="auto"/>
        </w:rPr>
        <w:t>        &lt;/Route&gt;</w:t>
      </w:r>
    </w:p>
    <w:p w14:paraId="22D4D5C0" w14:textId="77777777" w:rsidR="003E4485" w:rsidRPr="000756DE" w:rsidRDefault="003E4485" w:rsidP="003E4485">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756431">
      <w:pPr>
        <w:pStyle w:val="Heading3"/>
      </w:pPr>
      <w:bookmarkStart w:id="53" w:name="_Toc87218541"/>
      <w:r w:rsidRPr="000756DE">
        <w:lastRenderedPageBreak/>
        <w:t>React Hook</w:t>
      </w:r>
      <w:bookmarkEnd w:id="53"/>
    </w:p>
    <w:p w14:paraId="6C95B53A" w14:textId="47747796" w:rsidR="00A772CD" w:rsidRPr="000756DE" w:rsidRDefault="00A772CD" w:rsidP="00F61DF2">
      <w:pPr>
        <w:ind w:left="648"/>
      </w:pPr>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F61DF2">
      <w:pPr>
        <w:ind w:left="648"/>
      </w:pPr>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DA25AF">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F61DF2">
      <w:pPr>
        <w:ind w:left="1080"/>
      </w:pPr>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Nó là một nên function nên có input và output. Input là initialState (giá trị hoặc function), Output là một mảng có hai phần tử tương ứng là state (giá trị hiện tại state) và setState (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15DD0C" w:rsidR="00E42A8F" w:rsidRPr="000756DE" w:rsidRDefault="00E42A8F" w:rsidP="00216F75">
      <w:pPr>
        <w:ind w:left="1080"/>
      </w:pPr>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thực hiện các hành động trên Function component mà không dùng các phương</w:t>
      </w:r>
      <w:r w:rsidR="00A26B04">
        <w:rPr>
          <w:lang w:val="en-US"/>
        </w:rPr>
        <w:t xml:space="preserve"> </w:t>
      </w:r>
      <w:r w:rsidRPr="000756DE">
        <w:t xml:space="preserve">thức trong vòng đời của React component như componentDidMount(), componentDidUpdate(), componentWillUnmount(). </w:t>
      </w:r>
    </w:p>
    <w:p w14:paraId="24AE14AD" w14:textId="77777777" w:rsidR="00E42A8F" w:rsidRPr="000756DE" w:rsidRDefault="00E42A8F" w:rsidP="00F61DF2">
      <w:pPr>
        <w:ind w:firstLine="0"/>
      </w:pPr>
      <w:r w:rsidRPr="000756DE">
        <w:t>Dùng useEffect với điều kiện:</w:t>
      </w:r>
    </w:p>
    <w:p w14:paraId="455BFEFF" w14:textId="77777777" w:rsidR="00E42A8F" w:rsidRPr="000756DE" w:rsidRDefault="00E42A8F" w:rsidP="00F61DF2">
      <w:pPr>
        <w:ind w:firstLine="0"/>
      </w:pPr>
      <w:r w:rsidRPr="000756DE">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359CED81" w:rsidR="00CE1A5C" w:rsidRPr="000756DE" w:rsidRDefault="00CE1A5C" w:rsidP="00CE1A5C">
      <w:pPr>
        <w:ind w:firstLine="0"/>
      </w:pPr>
      <w:r w:rsidRPr="000756DE">
        <w:lastRenderedPageBreak/>
        <w:t xml:space="preserve">Để mảng rỗng mang ý nghĩa </w:t>
      </w:r>
      <w:r w:rsidR="00D33E40">
        <w:rPr>
          <w:lang w:val="en-US"/>
        </w:rPr>
        <w:t>thực thi</w:t>
      </w:r>
      <w:r w:rsidRPr="000756DE">
        <w:t xml:space="preserve">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78F70A5E" w14:textId="18295EBA" w:rsidR="00547636" w:rsidRPr="00BE4422" w:rsidRDefault="00974FE5" w:rsidP="00547636">
      <w:pPr>
        <w:ind w:firstLine="0"/>
        <w:rPr>
          <w:lang w:val="en-US"/>
        </w:rPr>
      </w:pPr>
      <w:r>
        <w:rPr>
          <w:lang w:val="en-US"/>
        </w:rPr>
        <w:t>Có</w:t>
      </w:r>
      <w:r w:rsidR="00547636" w:rsidRPr="000756DE">
        <w:t xml:space="preserve"> tham số ý nghĩa </w:t>
      </w:r>
      <w:r w:rsidR="00E52462">
        <w:rPr>
          <w:lang w:val="en-US"/>
        </w:rPr>
        <w:t>thực thi</w:t>
      </w:r>
      <w:r w:rsidR="00547636" w:rsidRPr="000756DE">
        <w:t xml:space="preserve"> </w:t>
      </w:r>
      <w:r w:rsidR="00F9708F">
        <w:rPr>
          <w:lang w:val="en-US"/>
        </w:rPr>
        <w:t>một</w:t>
      </w:r>
      <w:r w:rsidR="00547636" w:rsidRPr="000756DE">
        <w:t xml:space="preserve"> lần sau lần render đầu, </w:t>
      </w:r>
      <w:r w:rsidR="00F61940">
        <w:rPr>
          <w:lang w:val="en-US"/>
        </w:rPr>
        <w:t>thực thi</w:t>
      </w:r>
      <w:r w:rsidR="00547636" w:rsidRPr="000756DE">
        <w:t xml:space="preserve"> tiếp nếu dependencies thay đổi</w:t>
      </w:r>
      <w:r w:rsidR="00BE4422">
        <w:rPr>
          <w:lang w:val="en-US"/>
        </w:rPr>
        <w:t>.</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rPr>
          <w:color w:val="auto"/>
        </w:rPr>
      </w:pPr>
      <w:bookmarkStart w:id="54" w:name="_Toc87218542"/>
      <w:r w:rsidRPr="000756DE">
        <w:rPr>
          <w:color w:val="auto"/>
        </w:rPr>
        <w:t>React Axios</w:t>
      </w:r>
      <w:bookmarkEnd w:id="54"/>
    </w:p>
    <w:p w14:paraId="27C13305" w14:textId="77777777" w:rsidR="00E97270" w:rsidRPr="000756DE" w:rsidRDefault="00E97270" w:rsidP="00F61DF2">
      <w:pPr>
        <w:ind w:left="360"/>
      </w:pPr>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F61DF2">
      <w:pPr>
        <w:ind w:left="360" w:firstLine="0"/>
        <w:rPr>
          <w:lang w:val="en-US"/>
        </w:rPr>
      </w:pPr>
      <w:r w:rsidRPr="000756DE">
        <w:rPr>
          <w:lang w:val="en-US"/>
        </w:rPr>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48513C9B" w14:textId="6927B090" w:rsidR="00014FAA" w:rsidRPr="000756DE" w:rsidRDefault="00014FAA" w:rsidP="00014FAA">
      <w:pPr>
        <w:pStyle w:val="ListParagraph"/>
        <w:ind w:left="1440" w:firstLine="0"/>
      </w:pPr>
      <w:r w:rsidRPr="000756DE">
        <w:tab/>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A2372B">
      <w:pPr>
        <w:numPr>
          <w:ilvl w:val="0"/>
          <w:numId w:val="11"/>
        </w:numPr>
        <w:pBdr>
          <w:top w:val="nil"/>
          <w:left w:val="nil"/>
          <w:bottom w:val="nil"/>
          <w:right w:val="nil"/>
          <w:between w:val="nil"/>
        </w:pBdr>
        <w:spacing w:after="0"/>
        <w:jc w:val="left"/>
      </w:pPr>
      <w:r w:rsidRPr="000756DE">
        <w:t>Khả năng xử lý lỗi tốt trả về các lỗi như 400 hay 500.</w:t>
      </w:r>
    </w:p>
    <w:p w14:paraId="3BF20587" w14:textId="4779D296" w:rsidR="0049333B" w:rsidRPr="000756DE" w:rsidRDefault="0049333B" w:rsidP="0049333B">
      <w:pPr>
        <w:ind w:firstLine="0"/>
      </w:pPr>
      <w:r w:rsidRPr="000756DE">
        <w:t xml:space="preserve">Ví dụ sử dụng React Axios lấy dữ liệu từ API, ví dụ này </w:t>
      </w:r>
      <w:r w:rsidR="005F1776">
        <w:rPr>
          <w:lang w:val="en-US"/>
        </w:rPr>
        <w:t>dùng</w:t>
      </w:r>
      <w:r w:rsidRPr="000756DE">
        <w:t xml:space="preserve"> phương thức get()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t>    return (</w:t>
      </w:r>
    </w:p>
    <w:p w14:paraId="73E3CE20" w14:textId="77777777" w:rsidR="00DB4C09" w:rsidRPr="000756DE" w:rsidRDefault="00DB4C09" w:rsidP="00DB4C09">
      <w:pPr>
        <w:pStyle w:val="code2"/>
        <w:rPr>
          <w:color w:val="auto"/>
        </w:rPr>
      </w:pPr>
      <w:r w:rsidRPr="000756DE">
        <w:rPr>
          <w:color w:val="auto"/>
        </w:rPr>
        <w:t>      &lt;ul&gt;</w:t>
      </w:r>
    </w:p>
    <w:p w14:paraId="056791B9" w14:textId="7DF1AF68" w:rsidR="00DB4C09" w:rsidRPr="000756DE" w:rsidRDefault="00DB4C09" w:rsidP="00DB4C09">
      <w:pPr>
        <w:pStyle w:val="code2"/>
        <w:rPr>
          <w:color w:val="auto"/>
        </w:rPr>
      </w:pPr>
      <w:r w:rsidRPr="000756DE">
        <w:rPr>
          <w:color w:val="auto"/>
        </w:rPr>
        <w:t>        {this.state.students.map((</w:t>
      </w:r>
      <w:r w:rsidR="00591A2E">
        <w:rPr>
          <w:color w:val="auto"/>
        </w:rPr>
        <w:t>student</w:t>
      </w:r>
      <w:r w:rsidRPr="000756DE">
        <w:rPr>
          <w:color w:val="auto"/>
        </w:rPr>
        <w:t>) =&gt; (</w:t>
      </w:r>
    </w:p>
    <w:p w14:paraId="714E0F7D" w14:textId="0EFD7040" w:rsidR="00DB4C09" w:rsidRPr="000756DE" w:rsidRDefault="00DB4C09" w:rsidP="00DB4C09">
      <w:pPr>
        <w:pStyle w:val="code2"/>
        <w:rPr>
          <w:color w:val="auto"/>
        </w:rPr>
      </w:pPr>
      <w:r w:rsidRPr="000756DE">
        <w:rPr>
          <w:color w:val="auto"/>
        </w:rPr>
        <w:t>          &lt;li&gt;{</w:t>
      </w:r>
      <w:r w:rsidR="00591A2E">
        <w:rPr>
          <w:color w:val="auto"/>
        </w:rPr>
        <w:t>student</w:t>
      </w:r>
      <w:r w:rsidRPr="000756DE">
        <w:rPr>
          <w:color w:val="auto"/>
        </w:rPr>
        <w:t>.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4AB64B0E" w14:textId="77777777" w:rsidR="00DB4C09" w:rsidRPr="000756DE" w:rsidRDefault="00DB4C09" w:rsidP="00C315ED">
      <w:pPr>
        <w:ind w:firstLine="0"/>
        <w:rPr>
          <w:lang w:val="en-US"/>
        </w:rPr>
      </w:pPr>
    </w:p>
    <w:p w14:paraId="7CFCE906" w14:textId="77777777" w:rsidR="003977F2" w:rsidRPr="000756DE" w:rsidRDefault="003977F2" w:rsidP="00C315ED">
      <w:pPr>
        <w:ind w:firstLine="0"/>
        <w:rPr>
          <w:lang w:val="en-US"/>
        </w:rPr>
      </w:pPr>
    </w:p>
    <w:p w14:paraId="3A649A0D" w14:textId="4B78720E" w:rsidR="00C315ED" w:rsidRPr="000756DE" w:rsidRDefault="00211880" w:rsidP="00C0589D">
      <w:pPr>
        <w:pStyle w:val="Heading2"/>
        <w:rPr>
          <w:color w:val="auto"/>
        </w:rPr>
      </w:pPr>
      <w:bookmarkStart w:id="55" w:name="_Toc87218543"/>
      <w:r w:rsidRPr="000756DE">
        <w:rPr>
          <w:color w:val="auto"/>
        </w:rPr>
        <w:lastRenderedPageBreak/>
        <w:t>React Cookies</w:t>
      </w:r>
      <w:bookmarkEnd w:id="55"/>
    </w:p>
    <w:p w14:paraId="3FE57C57" w14:textId="0F873398" w:rsidR="00507C59" w:rsidRPr="000756DE" w:rsidRDefault="00507C59" w:rsidP="00F61DF2">
      <w:pPr>
        <w:ind w:left="360"/>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00685EA9" w:rsidRPr="000756DE">
        <w:rPr>
          <w:highlight w:val="white"/>
        </w:rPr>
        <w:fldChar w:fldCharType="begin"/>
      </w:r>
      <w:r w:rsidR="00685EA9"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00685EA9" w:rsidRPr="000756DE">
        <w:rPr>
          <w:highlight w:val="white"/>
        </w:rPr>
        <w:fldChar w:fldCharType="separate"/>
      </w:r>
      <w:r w:rsidR="00685EA9" w:rsidRPr="000756DE">
        <w:rPr>
          <w:rFonts w:cs="Times New Roman"/>
          <w:highlight w:val="white"/>
        </w:rPr>
        <w:t>[6]</w:t>
      </w:r>
      <w:r w:rsidR="00685EA9" w:rsidRPr="000756DE">
        <w:rPr>
          <w:highlight w:val="white"/>
        </w:rPr>
        <w:fldChar w:fldCharType="end"/>
      </w:r>
      <w:r w:rsidRPr="000756DE">
        <w:rPr>
          <w:highlight w:val="white"/>
        </w:rPr>
        <w:t xml:space="preserve"> Trong ReactJS  sử dụng gói React Cookies để dễ dàng tương tác với Cookies. </w:t>
      </w:r>
    </w:p>
    <w:p w14:paraId="61DFE46E" w14:textId="77777777" w:rsidR="00507C59" w:rsidRPr="000756DE" w:rsidRDefault="00507C59" w:rsidP="00507C59">
      <w:pPr>
        <w:ind w:firstLine="0"/>
        <w:rPr>
          <w:highlight w:val="white"/>
        </w:rPr>
      </w:pPr>
      <w:r w:rsidRPr="000756DE">
        <w:rPr>
          <w:highlight w:val="white"/>
        </w:rPr>
        <w:t>Cài đặt gói React Cookies:</w:t>
      </w:r>
    </w:p>
    <w:p w14:paraId="4490AB13" w14:textId="77777777" w:rsidR="004A6981" w:rsidRPr="000756DE" w:rsidRDefault="004A6981" w:rsidP="004A6981">
      <w:pPr>
        <w:pStyle w:val="code2"/>
        <w:rPr>
          <w:color w:val="auto"/>
        </w:rPr>
      </w:pPr>
      <w:r w:rsidRPr="000756DE">
        <w:rPr>
          <w:color w:val="auto"/>
        </w:rPr>
        <w:t>npm install react-cookies --save</w:t>
      </w:r>
    </w:p>
    <w:p w14:paraId="702ADA57" w14:textId="3CBC388A" w:rsidR="006471E5" w:rsidRPr="000756DE" w:rsidRDefault="006471E5" w:rsidP="004A6981">
      <w:pPr>
        <w:ind w:firstLine="0"/>
        <w:rPr>
          <w:rFonts w:cs="Times New Roman"/>
          <w:szCs w:val="26"/>
          <w:shd w:val="clear" w:color="auto" w:fill="FFFFFF"/>
          <w:lang w:val="en-US"/>
        </w:rPr>
      </w:pPr>
    </w:p>
    <w:p w14:paraId="1BD1CAFF" w14:textId="62C71D87" w:rsidR="006471E5" w:rsidRPr="000756DE" w:rsidRDefault="006471E5" w:rsidP="004A6981">
      <w:pPr>
        <w:ind w:firstLine="0"/>
        <w:rPr>
          <w:rFonts w:cs="Times New Roman"/>
          <w:szCs w:val="26"/>
          <w:shd w:val="clear" w:color="auto" w:fill="FFFFFF"/>
          <w:lang w:val="en-US"/>
        </w:rPr>
      </w:pPr>
      <w:r w:rsidRPr="000756DE">
        <w:rPr>
          <w:rFonts w:cs="Times New Roman"/>
          <w:szCs w:val="26"/>
          <w:shd w:val="clear" w:color="auto" w:fill="FFFFFF"/>
          <w:lang w:val="en-US"/>
        </w:rPr>
        <w:t xml:space="preserve">Sử dụng </w:t>
      </w:r>
      <w:r w:rsidR="00E27ED6" w:rsidRPr="000756DE">
        <w:rPr>
          <w:rFonts w:cs="Times New Roman"/>
          <w:szCs w:val="26"/>
          <w:shd w:val="clear" w:color="auto" w:fill="FFFFFF"/>
          <w:lang w:val="en-US"/>
        </w:rPr>
        <w:t>bằng cách import</w:t>
      </w:r>
    </w:p>
    <w:p w14:paraId="3751CBE6" w14:textId="77777777" w:rsidR="00E27ED6" w:rsidRPr="000756DE" w:rsidRDefault="00E27ED6" w:rsidP="00E27ED6">
      <w:pPr>
        <w:pStyle w:val="code2"/>
        <w:rPr>
          <w:color w:val="auto"/>
        </w:rPr>
      </w:pPr>
      <w:r w:rsidRPr="000756DE">
        <w:rPr>
          <w:color w:val="auto"/>
        </w:rPr>
        <w:t>import cookies from 'react-cookies</w:t>
      </w:r>
    </w:p>
    <w:p w14:paraId="3DBB10D4" w14:textId="38B4D35A" w:rsidR="004A6981" w:rsidRPr="000756DE" w:rsidRDefault="004A6981" w:rsidP="004A6981">
      <w:pPr>
        <w:rPr>
          <w:rFonts w:cs="Times New Roman"/>
          <w:szCs w:val="26"/>
          <w:lang w:val="en-US"/>
        </w:rPr>
      </w:pPr>
    </w:p>
    <w:p w14:paraId="392534A9" w14:textId="77777777" w:rsidR="00B845AF" w:rsidRPr="000756DE" w:rsidRDefault="00B845AF" w:rsidP="00B845AF">
      <w:pPr>
        <w:ind w:firstLine="0"/>
      </w:pPr>
      <w:r w:rsidRPr="000756DE">
        <w:t>Một số phương thức quan trọng trong React Cookies</w:t>
      </w:r>
    </w:p>
    <w:p w14:paraId="636217A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5333159"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All():</w:t>
      </w:r>
      <w:r w:rsidRPr="000756DE">
        <w:t xml:space="preserve"> lấy tất cả các cookies.</w:t>
      </w:r>
    </w:p>
    <w:p w14:paraId="57F8F39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4A5633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57DBDE6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remove(name, [options]):</w:t>
      </w:r>
      <w:r w:rsidRPr="000756DE">
        <w:t xml:space="preserve"> dùng để xóa một cookie.</w:t>
      </w:r>
    </w:p>
    <w:p w14:paraId="28F07382" w14:textId="77777777" w:rsidR="00B845AF" w:rsidRPr="000756DE" w:rsidRDefault="00B845AF" w:rsidP="00B845AF">
      <w:pPr>
        <w:pBdr>
          <w:top w:val="nil"/>
          <w:left w:val="nil"/>
          <w:bottom w:val="nil"/>
          <w:right w:val="nil"/>
          <w:between w:val="nil"/>
        </w:pBdr>
        <w:spacing w:after="0"/>
        <w:ind w:firstLine="0"/>
        <w:jc w:val="left"/>
      </w:pPr>
      <w:r w:rsidRPr="000756DE">
        <w:t>Một số lựa chọn quan trọng khi lưu hoặc hóa Cookies</w:t>
      </w:r>
    </w:p>
    <w:p w14:paraId="2B8C046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359132B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maxAge</w:t>
      </w:r>
      <w:r w:rsidRPr="000756DE">
        <w:t xml:space="preserve"> trả về number</w:t>
      </w:r>
    </w:p>
    <w:p w14:paraId="1E536DC6"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01A70FD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lastRenderedPageBreak/>
        <w:t>domain</w:t>
      </w:r>
      <w:r w:rsidRPr="000756DE">
        <w:t xml:space="preserve"> trả về kiểu string: tên miền cho cookie.</w:t>
      </w:r>
    </w:p>
    <w:p w14:paraId="011836F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secure</w:t>
      </w:r>
      <w:r w:rsidRPr="000756DE">
        <w:t xml:space="preserve"> trả về kiểu boolean: thiết lập true nếu muốn cookie chỉ được truy cập qua HTTPS.</w:t>
      </w:r>
    </w:p>
    <w:p w14:paraId="1901D650"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538A2706" w14:textId="7F73E9CE" w:rsidR="003C61C9" w:rsidRPr="000756DE" w:rsidRDefault="003C61C9" w:rsidP="003C61C9">
      <w:pPr>
        <w:pStyle w:val="ListParagraph"/>
        <w:spacing w:line="360" w:lineRule="auto"/>
        <w:ind w:left="0" w:firstLine="0"/>
      </w:pPr>
      <w:r w:rsidRPr="000756DE">
        <w:t xml:space="preserve">Ví dụ </w:t>
      </w:r>
      <w:r w:rsidR="00787741" w:rsidRPr="000756DE">
        <w:t>lưu</w:t>
      </w:r>
      <w:r w:rsidRPr="000756DE">
        <w:t xml:space="preserve"> </w:t>
      </w:r>
      <w:r w:rsidR="00FB0F3B" w:rsidRPr="000756DE">
        <w:t>T</w:t>
      </w:r>
      <w:r w:rsidRPr="000756DE">
        <w:t xml:space="preserve">oken </w:t>
      </w:r>
      <w:r w:rsidR="00787741" w:rsidRPr="000756DE">
        <w:t>vào</w:t>
      </w:r>
      <w:r w:rsidRPr="000756DE">
        <w:t xml:space="preserve"> </w:t>
      </w:r>
      <w:r w:rsidR="005A49F4" w:rsidRPr="000756DE">
        <w:t>C</w:t>
      </w:r>
      <w:r w:rsidRPr="000756DE">
        <w:t>ookies</w:t>
      </w:r>
      <w:r w:rsidR="001854F6" w:rsidRPr="000756DE">
        <w:t xml:space="preserve"> </w:t>
      </w:r>
    </w:p>
    <w:p w14:paraId="00779008" w14:textId="77777777" w:rsidR="00787741" w:rsidRPr="000756DE" w:rsidRDefault="00787741" w:rsidP="00787741">
      <w:pPr>
        <w:pStyle w:val="code2"/>
        <w:rPr>
          <w:color w:val="auto"/>
        </w:rPr>
      </w:pPr>
      <w:r w:rsidRPr="000756DE">
        <w:rPr>
          <w:color w:val="auto"/>
        </w:rPr>
        <w:t>        const response = await userApi.login(fromData);</w:t>
      </w:r>
    </w:p>
    <w:p w14:paraId="05DD3137" w14:textId="77777777" w:rsidR="00787741" w:rsidRPr="000756DE" w:rsidRDefault="00787741" w:rsidP="00787741">
      <w:pPr>
        <w:pStyle w:val="code2"/>
        <w:rPr>
          <w:color w:val="auto"/>
        </w:rPr>
      </w:pPr>
      <w:r w:rsidRPr="000756DE">
        <w:rPr>
          <w:color w:val="auto"/>
        </w:rPr>
        <w:t>        //lưu vô cookie</w:t>
      </w:r>
    </w:p>
    <w:p w14:paraId="11B5C834" w14:textId="2B30A648" w:rsidR="00787741" w:rsidRPr="000756DE" w:rsidRDefault="00787741" w:rsidP="00787741">
      <w:pPr>
        <w:pStyle w:val="code2"/>
        <w:rPr>
          <w:color w:val="auto"/>
        </w:rPr>
      </w:pPr>
      <w:r w:rsidRPr="000756DE">
        <w:rPr>
          <w:color w:val="auto"/>
        </w:rPr>
        <w:t>        cookies.save("access-token", response.access_token);</w:t>
      </w:r>
    </w:p>
    <w:p w14:paraId="698E8B29" w14:textId="77777777" w:rsidR="00787741" w:rsidRPr="000756DE" w:rsidRDefault="00787741" w:rsidP="00787741">
      <w:pPr>
        <w:pStyle w:val="ListParagraph"/>
        <w:spacing w:line="360" w:lineRule="auto"/>
        <w:ind w:left="0" w:firstLine="0"/>
      </w:pPr>
    </w:p>
    <w:p w14:paraId="4D4DE156" w14:textId="2A285D43" w:rsidR="00787741" w:rsidRPr="000756DE" w:rsidRDefault="00787741" w:rsidP="00787741">
      <w:pPr>
        <w:pStyle w:val="ListParagraph"/>
        <w:spacing w:line="360" w:lineRule="auto"/>
        <w:ind w:left="0" w:firstLine="0"/>
      </w:pPr>
      <w:r w:rsidRPr="000756DE">
        <w:t>Ví dụ lấy Token từ Cookies để xác thực đăng nhập</w:t>
      </w:r>
    </w:p>
    <w:p w14:paraId="52085D9B" w14:textId="39EEC985" w:rsidR="00937893" w:rsidRPr="000756DE" w:rsidRDefault="00937893" w:rsidP="00937893">
      <w:pPr>
        <w:pStyle w:val="code2"/>
        <w:rPr>
          <w:color w:val="auto"/>
        </w:rPr>
      </w:pPr>
      <w:r w:rsidRPr="000756DE">
        <w:rPr>
          <w:color w:val="auto"/>
        </w:rPr>
        <w:t>axiosClient.interceptors.request.use(async (config) =&gt; {</w:t>
      </w:r>
    </w:p>
    <w:p w14:paraId="25FBF128" w14:textId="77777777" w:rsidR="00937893" w:rsidRPr="000756DE" w:rsidRDefault="00937893" w:rsidP="00937893">
      <w:pPr>
        <w:pStyle w:val="code2"/>
        <w:rPr>
          <w:color w:val="auto"/>
        </w:rPr>
      </w:pPr>
      <w:r w:rsidRPr="000756DE">
        <w:rPr>
          <w:color w:val="auto"/>
        </w:rPr>
        <w:t>  const token = cookies.load("access-token");</w:t>
      </w:r>
    </w:p>
    <w:p w14:paraId="4D5F49F2" w14:textId="77777777" w:rsidR="00937893" w:rsidRPr="000756DE" w:rsidRDefault="00937893" w:rsidP="00937893">
      <w:pPr>
        <w:pStyle w:val="code2"/>
        <w:rPr>
          <w:color w:val="auto"/>
        </w:rPr>
      </w:pPr>
      <w:r w:rsidRPr="000756DE">
        <w:rPr>
          <w:color w:val="auto"/>
        </w:rPr>
        <w:t>  config.headers.Authorization = token ? `Bearer ${token}` : "";</w:t>
      </w:r>
    </w:p>
    <w:p w14:paraId="5BA4AE84" w14:textId="77777777" w:rsidR="00937893" w:rsidRPr="000756DE" w:rsidRDefault="00937893" w:rsidP="00937893">
      <w:pPr>
        <w:pStyle w:val="code2"/>
        <w:rPr>
          <w:color w:val="auto"/>
        </w:rPr>
      </w:pPr>
      <w:r w:rsidRPr="000756DE">
        <w:rPr>
          <w:color w:val="auto"/>
        </w:rPr>
        <w:t>  return config;</w:t>
      </w:r>
    </w:p>
    <w:p w14:paraId="57C7E37B" w14:textId="77777777" w:rsidR="00937893" w:rsidRPr="000756DE" w:rsidRDefault="00937893" w:rsidP="00937893">
      <w:pPr>
        <w:pStyle w:val="code2"/>
        <w:rPr>
          <w:color w:val="auto"/>
        </w:rPr>
      </w:pPr>
      <w:r w:rsidRPr="000756DE">
        <w:rPr>
          <w:color w:val="auto"/>
        </w:rPr>
        <w:t>});</w:t>
      </w:r>
    </w:p>
    <w:p w14:paraId="646E7854" w14:textId="6EF6429E" w:rsidR="00113372" w:rsidRPr="000756DE" w:rsidRDefault="00113372" w:rsidP="00113372">
      <w:pPr>
        <w:rPr>
          <w:lang w:val="en-US"/>
        </w:rPr>
      </w:pPr>
    </w:p>
    <w:p w14:paraId="0E36FF4F" w14:textId="7665F6D6" w:rsidR="00BF4A4B" w:rsidRPr="000756DE" w:rsidRDefault="00760A70" w:rsidP="00C0589D">
      <w:pPr>
        <w:pStyle w:val="Heading2"/>
        <w:rPr>
          <w:color w:val="auto"/>
        </w:rPr>
      </w:pPr>
      <w:bookmarkStart w:id="56" w:name="_Toc87218544"/>
      <w:r w:rsidRPr="000756DE">
        <w:rPr>
          <w:color w:val="auto"/>
        </w:rPr>
        <w:t>Lý thuyết về Redux</w:t>
      </w:r>
      <w:bookmarkEnd w:id="56"/>
    </w:p>
    <w:p w14:paraId="40BB726B" w14:textId="2110897D" w:rsidR="00760A70" w:rsidRPr="000756DE" w:rsidRDefault="00195317" w:rsidP="00756431">
      <w:pPr>
        <w:pStyle w:val="Heading3"/>
      </w:pPr>
      <w:bookmarkStart w:id="57" w:name="_Toc87218545"/>
      <w:r w:rsidRPr="000756DE">
        <w:t>Khái niệm về Redux</w:t>
      </w:r>
      <w:bookmarkEnd w:id="57"/>
    </w:p>
    <w:p w14:paraId="721AAD0C" w14:textId="5C16EB60" w:rsidR="00E23B55" w:rsidRPr="000756DE" w:rsidRDefault="00E23B55" w:rsidP="00F61DF2">
      <w:pPr>
        <w:ind w:left="648"/>
      </w:pPr>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w:t>
      </w:r>
      <w:r w:rsidR="00673D4A">
        <w:rPr>
          <w:lang w:val="en-US"/>
        </w:rPr>
        <w:t>:</w:t>
      </w:r>
      <w:r w:rsidRPr="000756DE">
        <w:t xml:space="preserve"> </w:t>
      </w:r>
      <w:r w:rsidR="00673D4A">
        <w:rPr>
          <w:lang w:val="en-US"/>
        </w:rPr>
        <w:t>“</w:t>
      </w:r>
      <w:r w:rsidR="00201BD0">
        <w:rPr>
          <w:lang w:val="en-US"/>
        </w:rPr>
        <w:t>N</w:t>
      </w:r>
      <w:r w:rsidRPr="000756DE">
        <w:t>ếu ứng dụng của bạn đã chạy ổn, không nhất thiết phải dùng Redux</w:t>
      </w:r>
      <w:r w:rsidR="00673D4A">
        <w:rPr>
          <w:lang w:val="en-US"/>
        </w:rPr>
        <w:t>”</w:t>
      </w:r>
      <w:r w:rsidRPr="000756DE">
        <w:t>. Redux không chỉ dùng kèm với ReactJs mà còn nhiều thư viện khác nữa.</w:t>
      </w:r>
    </w:p>
    <w:p w14:paraId="22233538" w14:textId="6869C02D" w:rsidR="00BF4A4B" w:rsidRPr="000756DE" w:rsidRDefault="004663BD" w:rsidP="00756431">
      <w:pPr>
        <w:pStyle w:val="Heading3"/>
      </w:pPr>
      <w:bookmarkStart w:id="58" w:name="_Toc87218546"/>
      <w:r w:rsidRPr="000756DE">
        <w:lastRenderedPageBreak/>
        <w:t>Hoạt động</w:t>
      </w:r>
      <w:bookmarkEnd w:id="58"/>
    </w:p>
    <w:p w14:paraId="18ADA172" w14:textId="77777777" w:rsidR="00EC776E" w:rsidRPr="000756DE" w:rsidRDefault="00EC776E" w:rsidP="00F61DF2">
      <w:pPr>
        <w:ind w:left="648"/>
      </w:pPr>
      <w:r w:rsidRPr="000756DE">
        <w:t>Redux sử dụng kiến trúc uni-directional data flow nghĩa là data flow đi đúng một chiều. Redux gồm ba thành phần chính Actions, Store, View.</w:t>
      </w:r>
    </w:p>
    <w:p w14:paraId="12E08AF9" w14:textId="45EDAAC2" w:rsidR="00EC776E" w:rsidRPr="000756DE" w:rsidRDefault="00EC776E" w:rsidP="00F61DF2">
      <w:pPr>
        <w:ind w:left="648"/>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r w:rsidR="00F61DF2">
        <w:rPr>
          <w:highlight w:val="white"/>
          <w:lang w:val="en-US"/>
        </w:rPr>
        <w:t xml:space="preserve">  </w:t>
      </w:r>
      <w:r w:rsidRPr="000756DE">
        <w:rPr>
          <w:highlight w:val="white"/>
        </w:rPr>
        <w:t>Action được truyền vào Store</w:t>
      </w:r>
    </w:p>
    <w:p w14:paraId="4B4031B2" w14:textId="77777777" w:rsidR="00EC776E" w:rsidRPr="000756DE" w:rsidRDefault="00EC776E" w:rsidP="00F61DF2">
      <w:pPr>
        <w:ind w:left="720"/>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1448938D" w:rsidR="00EC776E" w:rsidRPr="000756DE" w:rsidRDefault="00EC776E" w:rsidP="00201BD0">
      <w:pPr>
        <w:ind w:left="720"/>
        <w:rPr>
          <w:highlight w:val="white"/>
        </w:rPr>
      </w:pPr>
      <w:r w:rsidRPr="000756DE">
        <w:rPr>
          <w:b/>
          <w:highlight w:val="white"/>
        </w:rPr>
        <w:t xml:space="preserve">View </w:t>
      </w:r>
      <w:r w:rsidRPr="000756DE">
        <w:rPr>
          <w:highlight w:val="white"/>
        </w:rPr>
        <w:t>là một thành phần</w:t>
      </w:r>
      <w:r w:rsidR="00FD0FD7">
        <w:rPr>
          <w:highlight w:val="white"/>
          <w:lang w:val="en-US"/>
        </w:rPr>
        <w:t xml:space="preserve"> sẽ</w:t>
      </w:r>
      <w:r w:rsidRPr="000756DE">
        <w:rPr>
          <w:highlight w:val="white"/>
        </w:rPr>
        <w:t xml:space="preserve"> hiển thị </w:t>
      </w:r>
      <w:r w:rsidR="00237C17">
        <w:rPr>
          <w:highlight w:val="white"/>
          <w:lang w:val="en-US"/>
        </w:rPr>
        <w:t>lên</w:t>
      </w:r>
      <w:r w:rsidRPr="000756DE">
        <w:rPr>
          <w:highlight w:val="white"/>
        </w:rPr>
        <w:t xml:space="preserve"> giao diện của người dùng.</w:t>
      </w:r>
    </w:p>
    <w:p w14:paraId="60B3B95C" w14:textId="77777777" w:rsidR="00EC776E" w:rsidRPr="000756DE" w:rsidRDefault="00EC776E" w:rsidP="00F61DF2">
      <w:pPr>
        <w:ind w:left="720"/>
        <w:rPr>
          <w:highlight w:val="white"/>
        </w:rPr>
      </w:pPr>
      <w:r w:rsidRPr="000756DE">
        <w:rPr>
          <w:highlight w:val="white"/>
        </w:rPr>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59" w:name="Hình_2_5"/>
      <w:r w:rsidRPr="000756DE">
        <w:rPr>
          <w:noProof/>
        </w:rPr>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59"/>
    </w:p>
    <w:p w14:paraId="481BAA86" w14:textId="593A3F11" w:rsidR="004663BD" w:rsidRPr="000756DE" w:rsidRDefault="006F13B5" w:rsidP="00DD5724">
      <w:pPr>
        <w:pStyle w:val="Caption"/>
        <w:rPr>
          <w:lang w:val="en-US"/>
        </w:rPr>
      </w:pPr>
      <w:bookmarkStart w:id="60" w:name="_Toc87023694"/>
      <w:bookmarkStart w:id="61" w:name="_Toc87176847"/>
      <w:r w:rsidRPr="000756DE">
        <w:lastRenderedPageBreak/>
        <w:t xml:space="preserve">Hình </w:t>
      </w:r>
      <w:fldSimple w:instr=" STYLEREF 1 \s ">
        <w:r w:rsidR="005C3066">
          <w:rPr>
            <w:noProof/>
          </w:rPr>
          <w:t>2</w:t>
        </w:r>
      </w:fldSimple>
      <w:r w:rsidR="005C3066">
        <w:t>.</w:t>
      </w:r>
      <w:fldSimple w:instr=" SEQ Hình \* ARABIC \s 1 ">
        <w:r w:rsidR="005C3066">
          <w:rPr>
            <w:noProof/>
          </w:rPr>
          <w:t>6</w:t>
        </w:r>
      </w:fldSimple>
      <w:r w:rsidRPr="000756DE">
        <w:rPr>
          <w:lang w:val="en-US"/>
        </w:rPr>
        <w:t xml:space="preserve"> </w:t>
      </w:r>
      <w:bookmarkStart w:id="62" w:name="_Hlk87016379"/>
      <w:r w:rsidRPr="000756DE">
        <w:rPr>
          <w:lang w:val="en-US"/>
        </w:rPr>
        <w:t>Hoạt động của Redu</w:t>
      </w:r>
      <w:r w:rsidR="00DD5724" w:rsidRPr="000756DE">
        <w:rPr>
          <w:lang w:val="en-US"/>
        </w:rPr>
        <w:t>x</w:t>
      </w:r>
      <w:bookmarkEnd w:id="60"/>
      <w:bookmarkEnd w:id="61"/>
      <w:bookmarkEnd w:id="62"/>
      <w:r w:rsidR="00B92E60">
        <w:rPr>
          <w:lang w:val="en-US"/>
        </w:rPr>
        <w:t xml:space="preserve"> (nguồn ảnh: </w:t>
      </w:r>
      <w:r w:rsidR="00B92E60" w:rsidRPr="00B92E60">
        <w:rPr>
          <w:lang w:val="en-US"/>
        </w:rPr>
        <w:t>https://topdev.vn/</w:t>
      </w:r>
      <w:r w:rsidR="00B92E60">
        <w:rPr>
          <w:lang w:val="en-US"/>
        </w:rPr>
        <w:t>)</w:t>
      </w:r>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703CA48E" w14:textId="5EE523D4" w:rsidR="008E0689" w:rsidRPr="000756DE" w:rsidRDefault="008E0689" w:rsidP="008E0689">
      <w:pPr>
        <w:ind w:firstLine="0"/>
        <w:rPr>
          <w:lang w:val="en-US"/>
        </w:rPr>
      </w:pP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lastRenderedPageBreak/>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756431">
      <w:pPr>
        <w:pStyle w:val="Heading3"/>
      </w:pPr>
      <w:bookmarkStart w:id="63" w:name="_Toc87218547"/>
      <w:r w:rsidRPr="000756DE">
        <w:t>Redux Too</w:t>
      </w:r>
      <w:r w:rsidR="0051257E" w:rsidRPr="000756DE">
        <w:t>l</w:t>
      </w:r>
      <w:r w:rsidRPr="000756DE">
        <w:t>kit</w:t>
      </w:r>
      <w:bookmarkEnd w:id="63"/>
    </w:p>
    <w:p w14:paraId="33561BDE" w14:textId="77777777" w:rsidR="00C70203" w:rsidRPr="000756DE" w:rsidRDefault="00C70203" w:rsidP="00F61DF2">
      <w:pPr>
        <w:ind w:left="720"/>
      </w:pPr>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44C1210D" w:rsidR="00C70203" w:rsidRPr="000756DE" w:rsidRDefault="00AA72D5" w:rsidP="00A2372B">
      <w:pPr>
        <w:numPr>
          <w:ilvl w:val="0"/>
          <w:numId w:val="13"/>
        </w:numPr>
        <w:pBdr>
          <w:top w:val="nil"/>
          <w:left w:val="nil"/>
          <w:bottom w:val="nil"/>
          <w:right w:val="nil"/>
          <w:between w:val="nil"/>
        </w:pBdr>
        <w:spacing w:before="280" w:after="0"/>
        <w:jc w:val="left"/>
      </w:pPr>
      <w:r>
        <w:rPr>
          <w:lang w:val="en-US"/>
        </w:rPr>
        <w:t>Cấu hình Store của Redux khá phức tạp</w:t>
      </w:r>
      <w:r w:rsidR="00C70203" w:rsidRPr="000756DE">
        <w:t>.</w:t>
      </w:r>
    </w:p>
    <w:p w14:paraId="558BCC5D" w14:textId="3AD9E815" w:rsidR="00C70203" w:rsidRPr="000756DE" w:rsidRDefault="00CB5395" w:rsidP="00A2372B">
      <w:pPr>
        <w:numPr>
          <w:ilvl w:val="0"/>
          <w:numId w:val="13"/>
        </w:numPr>
        <w:pBdr>
          <w:top w:val="nil"/>
          <w:left w:val="nil"/>
          <w:bottom w:val="nil"/>
          <w:right w:val="nil"/>
          <w:between w:val="nil"/>
        </w:pBdr>
        <w:spacing w:after="0"/>
        <w:jc w:val="left"/>
      </w:pPr>
      <w:r>
        <w:rPr>
          <w:lang w:val="en-US"/>
        </w:rPr>
        <w:t>Phải có cài nhiều gói để Redux trở nên hữu ích.</w:t>
      </w:r>
    </w:p>
    <w:p w14:paraId="6F2BDD61" w14:textId="4F3F9289" w:rsidR="00C70203" w:rsidRPr="000756DE" w:rsidRDefault="00CB5395" w:rsidP="00A2372B">
      <w:pPr>
        <w:numPr>
          <w:ilvl w:val="0"/>
          <w:numId w:val="13"/>
        </w:numPr>
        <w:pBdr>
          <w:top w:val="nil"/>
          <w:left w:val="nil"/>
          <w:bottom w:val="nil"/>
          <w:right w:val="nil"/>
          <w:between w:val="nil"/>
        </w:pBdr>
        <w:spacing w:after="0"/>
        <w:jc w:val="left"/>
      </w:pPr>
      <w:r>
        <w:rPr>
          <w:lang w:val="en-US"/>
        </w:rPr>
        <w:t>Redux yêu cầu nhiều mã soạn sẳn</w:t>
      </w:r>
      <w:r w:rsidR="00125ED8">
        <w:rPr>
          <w:lang w:val="en-US"/>
        </w:rPr>
        <w:t>.</w:t>
      </w:r>
    </w:p>
    <w:p w14:paraId="00D8CB07" w14:textId="77777777" w:rsidR="00C70203" w:rsidRPr="000756DE" w:rsidRDefault="00C70203" w:rsidP="00F61DF2">
      <w:pPr>
        <w:pBdr>
          <w:top w:val="nil"/>
          <w:left w:val="nil"/>
          <w:bottom w:val="nil"/>
          <w:right w:val="nil"/>
          <w:between w:val="nil"/>
        </w:pBdr>
        <w:spacing w:after="280"/>
        <w:ind w:left="720" w:firstLine="0"/>
        <w:jc w:val="left"/>
      </w:pPr>
      <w:r w:rsidRPr="000756DE">
        <w:t>Redux Toolkit bao gồm:</w:t>
      </w:r>
    </w:p>
    <w:p w14:paraId="17F17787" w14:textId="77777777" w:rsidR="00C70203" w:rsidRPr="000756DE" w:rsidRDefault="00035FFC" w:rsidP="00F61DF2">
      <w:pPr>
        <w:ind w:left="720" w:firstLine="0"/>
      </w:pPr>
      <w:hyperlink r:id="rId22">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035FFC" w:rsidP="00F61DF2">
      <w:pPr>
        <w:ind w:left="720" w:firstLine="0"/>
      </w:pPr>
      <w:hyperlink r:id="rId23">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035FFC" w:rsidP="00F61DF2">
      <w:pPr>
        <w:ind w:left="720" w:firstLine="0"/>
      </w:pPr>
      <w:hyperlink r:id="rId24">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035FFC" w:rsidP="00F61DF2">
      <w:pPr>
        <w:ind w:left="720" w:firstLine="0"/>
      </w:pPr>
      <w:hyperlink r:id="rId25">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F61DF2">
      <w:pPr>
        <w:ind w:left="720" w:firstLine="0"/>
      </w:pPr>
      <w:r w:rsidRPr="000756DE">
        <w:t>…</w:t>
      </w:r>
    </w:p>
    <w:p w14:paraId="29D71A04" w14:textId="6039D646" w:rsidR="004F6811" w:rsidRPr="000756DE" w:rsidRDefault="004F6811" w:rsidP="00F61DF2">
      <w:pPr>
        <w:pStyle w:val="ListParagraph"/>
        <w:spacing w:before="100" w:beforeAutospacing="1" w:after="100" w:afterAutospacing="1" w:line="360" w:lineRule="auto"/>
        <w:ind w:firstLine="0"/>
        <w:rPr>
          <w:rFonts w:eastAsia="Times New Roman"/>
        </w:rPr>
      </w:pPr>
      <w:r w:rsidRPr="000756DE">
        <w:rPr>
          <w:rFonts w:eastAsia="Times New Roman"/>
        </w:rPr>
        <w:lastRenderedPageBreak/>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37E439EF" w14:textId="77777777" w:rsidR="00AF34EE" w:rsidRPr="000756DE" w:rsidRDefault="00AF34EE" w:rsidP="00CC05F9">
      <w:pPr>
        <w:ind w:firstLine="0"/>
        <w:rPr>
          <w:lang w:val="en-US"/>
        </w:rPr>
      </w:pP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64"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4DEADE30" w14:textId="77777777" w:rsidR="00FF3BBE" w:rsidRPr="000756DE" w:rsidRDefault="00FF3BBE" w:rsidP="00FF3BBE">
      <w:pPr>
        <w:pStyle w:val="code2"/>
        <w:rPr>
          <w:color w:val="auto"/>
        </w:rPr>
      </w:pPr>
    </w:p>
    <w:p w14:paraId="465AA4B0" w14:textId="77777777" w:rsidR="00FF3BBE" w:rsidRPr="000756DE" w:rsidRDefault="00FF3BBE" w:rsidP="00FF3BBE">
      <w:pPr>
        <w:pStyle w:val="code2"/>
        <w:rPr>
          <w:color w:val="auto"/>
        </w:rPr>
      </w:pPr>
      <w:r w:rsidRPr="000756DE">
        <w:rPr>
          <w:color w:val="auto"/>
        </w:rPr>
        <w:t>//tạo ra Slice language</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1791FD14" w14:textId="77777777" w:rsidR="00FF3BBE" w:rsidRPr="000756DE" w:rsidRDefault="00FF3BBE" w:rsidP="00FF3BBE">
      <w:pPr>
        <w:pStyle w:val="code2"/>
        <w:rPr>
          <w:color w:val="auto"/>
        </w:rPr>
      </w:pP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lastRenderedPageBreak/>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6758BB92" w14:textId="3A3DDC13" w:rsidR="00027566" w:rsidRPr="000756DE" w:rsidRDefault="00027566">
      <w:pPr>
        <w:spacing w:after="200" w:line="276" w:lineRule="auto"/>
        <w:ind w:firstLine="0"/>
        <w:jc w:val="left"/>
        <w:rPr>
          <w:rFonts w:eastAsia="Times New Roman" w:cs="Times New Roman"/>
          <w:bCs/>
          <w:szCs w:val="26"/>
          <w:lang w:val="en-US"/>
        </w:rPr>
      </w:pP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3DC273FF" w14:textId="77777777" w:rsidR="00ED211C" w:rsidRPr="000756DE" w:rsidRDefault="00ED211C" w:rsidP="002D787A">
      <w:pPr>
        <w:shd w:val="clear" w:color="auto" w:fill="FFFFFF"/>
        <w:spacing w:after="0" w:line="285" w:lineRule="atLeast"/>
        <w:ind w:firstLine="0"/>
        <w:jc w:val="left"/>
        <w:rPr>
          <w:rFonts w:eastAsia="Times New Roman" w:cs="Times New Roman"/>
          <w:szCs w:val="26"/>
          <w:lang w:val="en-US"/>
        </w:rPr>
      </w:pP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8278E6">
      <w:pPr>
        <w:pStyle w:val="Heading1"/>
      </w:pPr>
      <w:bookmarkStart w:id="65" w:name="_Toc87218548"/>
      <w:r w:rsidRPr="000756DE">
        <w:lastRenderedPageBreak/>
        <w:t>Lý thuyết  Python Django</w:t>
      </w:r>
      <w:bookmarkEnd w:id="65"/>
    </w:p>
    <w:p w14:paraId="764D87EA" w14:textId="79BCD71E" w:rsidR="00A76CD8" w:rsidRPr="000756DE" w:rsidRDefault="00A76CD8" w:rsidP="00C0589D">
      <w:pPr>
        <w:pStyle w:val="Heading2"/>
        <w:rPr>
          <w:color w:val="auto"/>
        </w:rPr>
      </w:pPr>
      <w:bookmarkStart w:id="66" w:name="_Toc87218549"/>
      <w:r w:rsidRPr="000756DE">
        <w:rPr>
          <w:color w:val="auto"/>
        </w:rPr>
        <w:t>Giới thiệu Python Django</w:t>
      </w:r>
      <w:bookmarkEnd w:id="66"/>
    </w:p>
    <w:p w14:paraId="5C959BD3" w14:textId="5355EBFB" w:rsidR="00A76CD8" w:rsidRPr="000756DE" w:rsidRDefault="00A76CD8" w:rsidP="00F61DF2">
      <w:pPr>
        <w:ind w:left="360"/>
        <w:rPr>
          <w:szCs w:val="26"/>
          <w:lang w:val="en-US"/>
        </w:rPr>
      </w:pPr>
      <w:r w:rsidRPr="000756DE">
        <w:rPr>
          <w:szCs w:val="26"/>
        </w:rPr>
        <w:t>Django là một trong những high-level web framework mã nguồn mở của Python mạnh mẽ và phổ biến nhất hiện nay.  Nhờ các thư viện module có sẵn, cũng như hỗ trợ rất mạnh các tính năng</w:t>
      </w:r>
      <w:r w:rsidR="00D3702E" w:rsidRPr="0060159A">
        <w:rPr>
          <w:color w:val="FFFFFF" w:themeColor="background1"/>
          <w:sz w:val="20"/>
          <w:szCs w:val="20"/>
          <w:lang w:val="en-US"/>
        </w:rPr>
        <w:t>”</w:t>
      </w:r>
      <w:r w:rsidRPr="000756DE">
        <w:rPr>
          <w:szCs w:val="26"/>
        </w:rPr>
        <w:t>cơ</w:t>
      </w:r>
      <w:r w:rsidR="00D3702E" w:rsidRPr="0060159A">
        <w:rPr>
          <w:color w:val="FFFFFF" w:themeColor="background1"/>
          <w:sz w:val="20"/>
          <w:szCs w:val="20"/>
          <w:lang w:val="en-US"/>
        </w:rPr>
        <w:t>”</w:t>
      </w:r>
      <w:r w:rsidRPr="000756DE">
        <w:rPr>
          <w:szCs w:val="26"/>
        </w:rPr>
        <w:t>bản</w:t>
      </w:r>
      <w:r w:rsidR="00D3702E" w:rsidRPr="0060159A">
        <w:rPr>
          <w:color w:val="FFFFFF" w:themeColor="background1"/>
          <w:sz w:val="20"/>
          <w:szCs w:val="20"/>
          <w:lang w:val="en-US"/>
        </w:rPr>
        <w:t>”</w:t>
      </w:r>
      <w:r w:rsidRPr="000756DE">
        <w:rPr>
          <w:szCs w:val="26"/>
        </w:rPr>
        <w:t>của</w:t>
      </w:r>
      <w:r w:rsidR="00D3702E" w:rsidRPr="0060159A">
        <w:rPr>
          <w:color w:val="FFFFFF" w:themeColor="background1"/>
          <w:sz w:val="20"/>
          <w:szCs w:val="20"/>
          <w:lang w:val="en-US"/>
        </w:rPr>
        <w:t>”</w:t>
      </w:r>
      <w:r w:rsidRPr="000756DE">
        <w:rPr>
          <w:szCs w:val="26"/>
        </w:rPr>
        <w:t>một</w:t>
      </w:r>
      <w:r w:rsidR="00D3702E" w:rsidRPr="0060159A">
        <w:rPr>
          <w:color w:val="FFFFFF" w:themeColor="background1"/>
          <w:sz w:val="20"/>
          <w:szCs w:val="20"/>
          <w:lang w:val="en-US"/>
        </w:rPr>
        <w:t>”</w:t>
      </w:r>
      <w:r w:rsidRPr="000756DE">
        <w:rPr>
          <w:szCs w:val="26"/>
        </w:rPr>
        <w:t>trang</w:t>
      </w:r>
      <w:r w:rsidR="00D3702E" w:rsidRPr="0060159A">
        <w:rPr>
          <w:color w:val="FFFFFF" w:themeColor="background1"/>
          <w:sz w:val="20"/>
          <w:szCs w:val="20"/>
          <w:lang w:val="en-US"/>
        </w:rPr>
        <w:t>”</w:t>
      </w:r>
      <w:r w:rsidRPr="000756DE">
        <w:rPr>
          <w:szCs w:val="26"/>
        </w:rPr>
        <w:t>web như chứng thực, phân quyền, những thao tác cơ bản trên trang admin là thêm, sửa, xóa, .. cũng được django hỗ trợ từ đầu đến cuối. Lập trình viên chỉ việc đưa ra các ý tưởng và hiện</w:t>
      </w:r>
      <w:r w:rsidR="00C544ED" w:rsidRPr="0060159A">
        <w:rPr>
          <w:color w:val="FFFFFF" w:themeColor="background1"/>
          <w:sz w:val="20"/>
          <w:szCs w:val="20"/>
          <w:lang w:val="en-US"/>
        </w:rPr>
        <w:t>”</w:t>
      </w:r>
      <w:r w:rsidRPr="000756DE">
        <w:rPr>
          <w:szCs w:val="26"/>
        </w:rPr>
        <w:t>thực</w:t>
      </w:r>
      <w:r w:rsidR="00C544ED" w:rsidRPr="0060159A">
        <w:rPr>
          <w:color w:val="FFFFFF" w:themeColor="background1"/>
          <w:sz w:val="20"/>
          <w:szCs w:val="20"/>
          <w:lang w:val="en-US"/>
        </w:rPr>
        <w:t>”</w:t>
      </w:r>
      <w:r w:rsidRPr="000756DE">
        <w:rPr>
          <w:szCs w:val="26"/>
        </w:rPr>
        <w:t>hóa</w:t>
      </w:r>
      <w:r w:rsidR="00C544ED" w:rsidRPr="0060159A">
        <w:rPr>
          <w:color w:val="FFFFFF" w:themeColor="background1"/>
          <w:sz w:val="20"/>
          <w:szCs w:val="20"/>
          <w:lang w:val="en-US"/>
        </w:rPr>
        <w:t>”</w:t>
      </w:r>
      <w:r w:rsidRPr="000756DE">
        <w:rPr>
          <w:szCs w:val="26"/>
        </w:rPr>
        <w:t>ý</w:t>
      </w:r>
      <w:r w:rsidR="00C544ED" w:rsidRPr="0060159A">
        <w:rPr>
          <w:color w:val="FFFFFF" w:themeColor="background1"/>
          <w:sz w:val="20"/>
          <w:szCs w:val="20"/>
          <w:lang w:val="en-US"/>
        </w:rPr>
        <w:t>”</w:t>
      </w:r>
      <w:r w:rsidRPr="000756DE">
        <w:rPr>
          <w:szCs w:val="26"/>
        </w:rPr>
        <w:t>tưởng đó theo cách của riêng mình</w:t>
      </w:r>
      <w:r w:rsidR="005913F1" w:rsidRPr="000756DE">
        <w:rPr>
          <w:szCs w:val="26"/>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77777777" w:rsidR="00B30880" w:rsidRPr="000756DE" w:rsidRDefault="00B30880" w:rsidP="00223A41">
      <w:pPr>
        <w:ind w:firstLine="0"/>
        <w:rPr>
          <w:sz w:val="24"/>
        </w:rPr>
      </w:pPr>
      <w:r w:rsidRPr="000756DE">
        <w:t xml:space="preserve">Bước 1: Cài đặt Python SDK: </w:t>
      </w:r>
      <w:hyperlink r:id="rId26"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5B496BA2" w14:textId="6E0F9FD8" w:rsidR="00B30880" w:rsidRPr="000756DE" w:rsidRDefault="00B30880" w:rsidP="00B30880">
      <w:pPr>
        <w:ind w:firstLine="0"/>
        <w:rPr>
          <w:szCs w:val="26"/>
          <w:lang w:val="en-US"/>
        </w:rPr>
      </w:pPr>
    </w:p>
    <w:p w14:paraId="68742437" w14:textId="2CF39158" w:rsidR="00B30880" w:rsidRPr="000756DE" w:rsidRDefault="00B30880" w:rsidP="00B30880">
      <w:pPr>
        <w:ind w:firstLine="0"/>
        <w:rPr>
          <w:szCs w:val="26"/>
        </w:rPr>
      </w:pPr>
      <w:r w:rsidRPr="000756DE">
        <w:rPr>
          <w:szCs w:val="26"/>
        </w:rPr>
        <w:t>và đây</w:t>
      </w:r>
      <w:r w:rsidR="006B21E3" w:rsidRPr="0060159A">
        <w:rPr>
          <w:color w:val="FFFFFF" w:themeColor="background1"/>
          <w:sz w:val="20"/>
          <w:szCs w:val="20"/>
          <w:lang w:val="en-US"/>
        </w:rPr>
        <w:t>”</w:t>
      </w:r>
      <w:r w:rsidRPr="000756DE">
        <w:rPr>
          <w:szCs w:val="26"/>
        </w:rPr>
        <w:t>là</w:t>
      </w:r>
      <w:r w:rsidR="006B21E3" w:rsidRPr="0060159A">
        <w:rPr>
          <w:color w:val="FFFFFF" w:themeColor="background1"/>
          <w:sz w:val="20"/>
          <w:szCs w:val="20"/>
          <w:lang w:val="en-US"/>
        </w:rPr>
        <w:t>”</w:t>
      </w:r>
      <w:r w:rsidRPr="000756DE">
        <w:rPr>
          <w:szCs w:val="26"/>
        </w:rPr>
        <w:t>kết</w:t>
      </w:r>
      <w:r w:rsidR="006B21E3" w:rsidRPr="0060159A">
        <w:rPr>
          <w:color w:val="FFFFFF" w:themeColor="background1"/>
          <w:sz w:val="20"/>
          <w:szCs w:val="20"/>
          <w:lang w:val="en-US"/>
        </w:rPr>
        <w:t>”</w:t>
      </w:r>
      <w:r w:rsidRPr="000756DE">
        <w:rPr>
          <w:szCs w:val="26"/>
        </w:rPr>
        <w:t>quả</w:t>
      </w:r>
      <w:r w:rsidR="006B21E3" w:rsidRPr="0060159A">
        <w:rPr>
          <w:color w:val="FFFFFF" w:themeColor="background1"/>
          <w:sz w:val="20"/>
          <w:szCs w:val="20"/>
          <w:lang w:val="en-US"/>
        </w:rPr>
        <w:t>”</w:t>
      </w:r>
      <w:r w:rsidRPr="000756DE">
        <w:rPr>
          <w:szCs w:val="26"/>
        </w:rPr>
        <w:t>sau</w:t>
      </w:r>
      <w:r w:rsidR="006B21E3" w:rsidRPr="0060159A">
        <w:rPr>
          <w:color w:val="FFFFFF" w:themeColor="background1"/>
          <w:sz w:val="20"/>
          <w:szCs w:val="20"/>
          <w:lang w:val="en-US"/>
        </w:rPr>
        <w:t>”</w:t>
      </w:r>
      <w:r w:rsidRPr="000756DE">
        <w:rPr>
          <w:szCs w:val="26"/>
        </w:rPr>
        <w:t>khi</w:t>
      </w:r>
      <w:r w:rsidR="006B21E3" w:rsidRPr="0060159A">
        <w:rPr>
          <w:color w:val="FFFFFF" w:themeColor="background1"/>
          <w:sz w:val="20"/>
          <w:szCs w:val="20"/>
          <w:lang w:val="en-US"/>
        </w:rPr>
        <w:t>”</w:t>
      </w:r>
      <w:r w:rsidRPr="000756DE">
        <w:rPr>
          <w:szCs w:val="26"/>
        </w:rPr>
        <w:t>cài</w:t>
      </w:r>
      <w:r w:rsidR="006B21E3" w:rsidRPr="0060159A">
        <w:rPr>
          <w:color w:val="FFFFFF" w:themeColor="background1"/>
          <w:sz w:val="20"/>
          <w:szCs w:val="20"/>
          <w:lang w:val="en-US"/>
        </w:rPr>
        <w:t>”</w:t>
      </w:r>
      <w:r w:rsidRPr="000756DE">
        <w:rPr>
          <w:szCs w:val="26"/>
        </w:rPr>
        <w:t>thành</w:t>
      </w:r>
      <w:r w:rsidR="006B21E3" w:rsidRPr="0060159A">
        <w:rPr>
          <w:color w:val="FFFFFF" w:themeColor="background1"/>
          <w:sz w:val="20"/>
          <w:szCs w:val="20"/>
          <w:lang w:val="en-US"/>
        </w:rPr>
        <w:t>”</w:t>
      </w:r>
      <w:r w:rsidRPr="000756DE">
        <w:rPr>
          <w:szCs w:val="26"/>
        </w:rPr>
        <w:t>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2E15B00" w14:textId="6290A0E5" w:rsidR="00B30880" w:rsidRPr="000756DE" w:rsidRDefault="00B30880" w:rsidP="00B30880">
      <w:pPr>
        <w:ind w:firstLine="0"/>
        <w:rPr>
          <w:szCs w:val="26"/>
          <w:lang w:val="en-US"/>
        </w:rPr>
      </w:pP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5DDB98F3" w14:textId="77777777" w:rsidR="00B30880" w:rsidRPr="000756DE" w:rsidRDefault="00B30880" w:rsidP="00B30880"/>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67" w:name="Hình_3_1"/>
      <w:r w:rsidRPr="000756DE">
        <w:rPr>
          <w:noProof/>
          <w:szCs w:val="26"/>
          <w:bdr w:val="none" w:sz="0" w:space="0" w:color="auto" w:frame="1"/>
        </w:rPr>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67"/>
    </w:p>
    <w:p w14:paraId="0CB17C6C" w14:textId="18341F24" w:rsidR="00223A41" w:rsidRPr="000756DE" w:rsidRDefault="00D61C26" w:rsidP="00D61C26">
      <w:pPr>
        <w:pStyle w:val="Caption"/>
        <w:rPr>
          <w:szCs w:val="26"/>
          <w:lang w:val="en-US"/>
        </w:rPr>
      </w:pPr>
      <w:bookmarkStart w:id="68" w:name="_Toc87023695"/>
      <w:bookmarkStart w:id="69" w:name="_Toc87176848"/>
      <w:r w:rsidRPr="000756DE">
        <w:t xml:space="preserve">Hình </w:t>
      </w:r>
      <w:fldSimple w:instr=" STYLEREF 1 \s ">
        <w:r w:rsidR="005C3066">
          <w:rPr>
            <w:noProof/>
          </w:rPr>
          <w:t>3</w:t>
        </w:r>
      </w:fldSimple>
      <w:r w:rsidR="005C3066">
        <w:t>.</w:t>
      </w:r>
      <w:fldSimple w:instr=" SEQ Hình \* ARABIC \s 1 ">
        <w:r w:rsidR="005C3066">
          <w:rPr>
            <w:noProof/>
          </w:rPr>
          <w:t>1</w:t>
        </w:r>
      </w:fldSimple>
      <w:r w:rsidRPr="000756DE">
        <w:rPr>
          <w:lang w:val="en-US"/>
        </w:rPr>
        <w:t xml:space="preserve"> </w:t>
      </w:r>
      <w:bookmarkStart w:id="70" w:name="_Hlk87016411"/>
      <w:r w:rsidRPr="000756DE">
        <w:rPr>
          <w:szCs w:val="26"/>
        </w:rPr>
        <w:t>Cấu trúc project Django</w:t>
      </w:r>
      <w:bookmarkEnd w:id="70"/>
      <w:r w:rsidRPr="000756DE">
        <w:rPr>
          <w:szCs w:val="26"/>
          <w:lang w:val="en-US"/>
        </w:rPr>
        <w:t>.</w:t>
      </w:r>
      <w:bookmarkEnd w:id="68"/>
      <w:bookmarkEnd w:id="69"/>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A2372B">
      <w:pPr>
        <w:pStyle w:val="ListParagraph"/>
        <w:numPr>
          <w:ilvl w:val="0"/>
          <w:numId w:val="14"/>
        </w:numPr>
        <w:spacing w:line="360" w:lineRule="auto"/>
      </w:pPr>
      <w:r w:rsidRPr="000756DE">
        <w:t>setting.py: Chứa các biến cấu hình và thông tin về cấu hình của project</w:t>
      </w:r>
    </w:p>
    <w:p w14:paraId="0051F904" w14:textId="77777777" w:rsidR="00D61C26" w:rsidRPr="000756DE" w:rsidRDefault="00D61C26" w:rsidP="00A2372B">
      <w:pPr>
        <w:pStyle w:val="ListParagraph"/>
        <w:numPr>
          <w:ilvl w:val="0"/>
          <w:numId w:val="14"/>
        </w:numPr>
        <w:spacing w:line="360" w:lineRule="auto"/>
      </w:pPr>
      <w:r w:rsidRPr="000756DE">
        <w:t>url.py: Đây là file chứa tất cả các đường dẫn của project, ta có thể khai báo url project của ta ở đây.</w:t>
      </w:r>
    </w:p>
    <w:p w14:paraId="63CABCC2" w14:textId="1673444A" w:rsidR="00D61C26" w:rsidRPr="000756DE" w:rsidRDefault="00D61C26" w:rsidP="00A2372B">
      <w:pPr>
        <w:pStyle w:val="ListParagraph"/>
        <w:numPr>
          <w:ilvl w:val="0"/>
          <w:numId w:val="14"/>
        </w:numPr>
        <w:spacing w:line="360" w:lineRule="auto"/>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spacing w:line="360" w:lineRule="auto"/>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28326ED7" w14:textId="6B2E3976" w:rsidR="00D61C26" w:rsidRPr="000756DE" w:rsidRDefault="00D61C26" w:rsidP="00D61C26">
      <w:pPr>
        <w:rPr>
          <w:lang w:val="en-US"/>
        </w:rPr>
      </w:pPr>
    </w:p>
    <w:p w14:paraId="675F438C" w14:textId="5952B149" w:rsidR="00D61C26" w:rsidRPr="000756DE" w:rsidRDefault="00D61C26" w:rsidP="00D61C26">
      <w:pPr>
        <w:ind w:firstLine="0"/>
        <w:rPr>
          <w:szCs w:val="26"/>
        </w:rPr>
      </w:pPr>
      <w:r w:rsidRPr="000756DE">
        <w:rPr>
          <w:i/>
          <w:iCs/>
          <w:szCs w:val="26"/>
        </w:rPr>
        <w:t>Bước 2:</w:t>
      </w:r>
      <w:r w:rsidRPr="000756DE">
        <w:rPr>
          <w:szCs w:val="26"/>
        </w:rPr>
        <w:t xml:space="preserve"> Truy</w:t>
      </w:r>
      <w:r w:rsidR="00642A0E" w:rsidRPr="0060159A">
        <w:rPr>
          <w:color w:val="FFFFFF" w:themeColor="background1"/>
          <w:sz w:val="20"/>
          <w:szCs w:val="20"/>
          <w:lang w:val="en-US"/>
        </w:rPr>
        <w:t>”</w:t>
      </w:r>
      <w:r w:rsidRPr="000756DE">
        <w:rPr>
          <w:szCs w:val="26"/>
        </w:rPr>
        <w:t>cập</w:t>
      </w:r>
      <w:r w:rsidR="00642A0E" w:rsidRPr="0060159A">
        <w:rPr>
          <w:color w:val="FFFFFF" w:themeColor="background1"/>
          <w:sz w:val="20"/>
          <w:szCs w:val="20"/>
          <w:lang w:val="en-US"/>
        </w:rPr>
        <w:t>”</w:t>
      </w:r>
      <w:r w:rsidRPr="000756DE">
        <w:rPr>
          <w:szCs w:val="26"/>
        </w:rPr>
        <w:t>vào</w:t>
      </w:r>
      <w:r w:rsidR="00642A0E" w:rsidRPr="0060159A">
        <w:rPr>
          <w:color w:val="FFFFFF" w:themeColor="background1"/>
          <w:sz w:val="20"/>
          <w:szCs w:val="20"/>
          <w:lang w:val="en-US"/>
        </w:rPr>
        <w:t>”</w:t>
      </w:r>
      <w:r w:rsidRPr="000756DE">
        <w:rPr>
          <w:szCs w:val="26"/>
        </w:rPr>
        <w:t>đường</w:t>
      </w:r>
      <w:r w:rsidR="00642A0E" w:rsidRPr="0060159A">
        <w:rPr>
          <w:color w:val="FFFFFF" w:themeColor="background1"/>
          <w:sz w:val="20"/>
          <w:szCs w:val="20"/>
          <w:lang w:val="en-US"/>
        </w:rPr>
        <w:t>”</w:t>
      </w:r>
      <w:r w:rsidRPr="000756DE">
        <w:rPr>
          <w:szCs w:val="26"/>
        </w:rPr>
        <w:t xml:space="preserve">dẫn: </w:t>
      </w:r>
      <w:hyperlink r:id="rId28"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71"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71"/>
    </w:p>
    <w:p w14:paraId="0737288E" w14:textId="4F92A1F4" w:rsidR="00D61C26" w:rsidRPr="000756DE" w:rsidRDefault="00D61C26" w:rsidP="00D61C26">
      <w:pPr>
        <w:pStyle w:val="Caption"/>
        <w:rPr>
          <w:szCs w:val="26"/>
          <w:lang w:val="en-US"/>
        </w:rPr>
      </w:pPr>
      <w:bookmarkStart w:id="72" w:name="_Toc87023696"/>
      <w:bookmarkStart w:id="73" w:name="_Toc87176849"/>
      <w:r w:rsidRPr="000756DE">
        <w:t xml:space="preserve">Hình </w:t>
      </w:r>
      <w:fldSimple w:instr=" STYLEREF 1 \s ">
        <w:r w:rsidR="005C3066">
          <w:rPr>
            <w:noProof/>
          </w:rPr>
          <w:t>3</w:t>
        </w:r>
      </w:fldSimple>
      <w:r w:rsidR="005C3066">
        <w:t>.</w:t>
      </w:r>
      <w:fldSimple w:instr=" SEQ Hình \* ARABIC \s 1 ">
        <w:r w:rsidR="005C3066">
          <w:rPr>
            <w:noProof/>
          </w:rPr>
          <w:t>2</w:t>
        </w:r>
      </w:fldSimple>
      <w:r w:rsidRPr="000756DE">
        <w:rPr>
          <w:lang w:val="en-US"/>
        </w:rPr>
        <w:t xml:space="preserve"> </w:t>
      </w:r>
      <w:bookmarkStart w:id="74"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74"/>
      <w:r w:rsidRPr="000756DE">
        <w:rPr>
          <w:szCs w:val="26"/>
          <w:lang w:val="en-US"/>
        </w:rPr>
        <w:t>.</w:t>
      </w:r>
      <w:bookmarkEnd w:id="72"/>
      <w:bookmarkEnd w:id="73"/>
    </w:p>
    <w:p w14:paraId="63B6285F" w14:textId="77777777" w:rsidR="009A64A4" w:rsidRPr="000756DE" w:rsidRDefault="009A64A4" w:rsidP="009A64A4">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0756DE">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p>
    <w:p w14:paraId="0B2E656F" w14:textId="77777777" w:rsidR="0022733E" w:rsidRPr="000756DE" w:rsidRDefault="0028714C" w:rsidP="003A76C5">
      <w:pPr>
        <w:pStyle w:val="Caption"/>
      </w:pPr>
      <w:bookmarkStart w:id="75" w:name="Hình_3_3"/>
      <w:bookmarkStart w:id="76"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75"/>
    </w:p>
    <w:p w14:paraId="7AAC629F" w14:textId="1C89AB7A" w:rsidR="006B7CF5" w:rsidRPr="000756DE" w:rsidRDefault="006B7CF5" w:rsidP="003A76C5">
      <w:pPr>
        <w:pStyle w:val="Caption"/>
      </w:pPr>
      <w:bookmarkStart w:id="77" w:name="_Toc87176850"/>
      <w:r w:rsidRPr="000756DE">
        <w:t xml:space="preserve">Hình </w:t>
      </w:r>
      <w:fldSimple w:instr=" STYLEREF 1 \s ">
        <w:r w:rsidR="005C3066">
          <w:rPr>
            <w:noProof/>
          </w:rPr>
          <w:t>3</w:t>
        </w:r>
      </w:fldSimple>
      <w:r w:rsidR="005C3066">
        <w:t>.</w:t>
      </w:r>
      <w:fldSimple w:instr=" SEQ Hình \* ARABIC \s 1 ">
        <w:r w:rsidR="005C3066">
          <w:rPr>
            <w:noProof/>
          </w:rPr>
          <w:t>3</w:t>
        </w:r>
      </w:fldSimple>
      <w:r w:rsidRPr="000756DE">
        <w:rPr>
          <w:szCs w:val="26"/>
        </w:rPr>
        <w:t xml:space="preserve"> </w:t>
      </w:r>
      <w:bookmarkStart w:id="78" w:name="_Hlk87016524"/>
      <w:r w:rsidRPr="000756DE">
        <w:rPr>
          <w:szCs w:val="26"/>
        </w:rPr>
        <w:t>Mô hình hoạt động của Django</w:t>
      </w:r>
      <w:bookmarkEnd w:id="76"/>
      <w:bookmarkEnd w:id="77"/>
      <w:bookmarkEnd w:id="78"/>
    </w:p>
    <w:p w14:paraId="45F3975D" w14:textId="1FBCE0AF" w:rsidR="009A64A4" w:rsidRPr="000756DE" w:rsidRDefault="0058135F" w:rsidP="00C0589D">
      <w:pPr>
        <w:pStyle w:val="Heading2"/>
        <w:rPr>
          <w:color w:val="auto"/>
        </w:rPr>
      </w:pPr>
      <w:bookmarkStart w:id="79" w:name="_Toc87218550"/>
      <w:r w:rsidRPr="000756DE">
        <w:rPr>
          <w:color w:val="auto"/>
        </w:rPr>
        <w:t>Tìm hiểu về model, meta options và migrations</w:t>
      </w:r>
      <w:bookmarkEnd w:id="79"/>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756431">
      <w:pPr>
        <w:ind w:left="720"/>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52B477D4" w:rsidR="00466B04" w:rsidRPr="000756DE" w:rsidRDefault="00466B04" w:rsidP="00756431">
      <w:pPr>
        <w:ind w:left="720"/>
      </w:pPr>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w:t>
      </w:r>
      <w:r w:rsidR="00032391" w:rsidRPr="0060159A">
        <w:rPr>
          <w:color w:val="FFFFFF" w:themeColor="background1"/>
          <w:sz w:val="20"/>
          <w:szCs w:val="20"/>
          <w:lang w:val="en-US"/>
        </w:rPr>
        <w:t>”</w:t>
      </w:r>
      <w:r w:rsidRPr="000756DE">
        <w:t>dàng</w:t>
      </w:r>
      <w:r w:rsidR="00032391" w:rsidRPr="0060159A">
        <w:rPr>
          <w:color w:val="FFFFFF" w:themeColor="background1"/>
          <w:sz w:val="20"/>
          <w:szCs w:val="20"/>
          <w:lang w:val="en-US"/>
        </w:rPr>
        <w:t>”</w:t>
      </w:r>
      <w:r w:rsidRPr="000756DE">
        <w:t>hơn</w:t>
      </w:r>
      <w:r w:rsidR="00032391" w:rsidRPr="0060159A">
        <w:rPr>
          <w:color w:val="FFFFFF" w:themeColor="background1"/>
          <w:sz w:val="20"/>
          <w:szCs w:val="20"/>
          <w:lang w:val="en-US"/>
        </w:rPr>
        <w:t>”</w:t>
      </w:r>
      <w:r w:rsidRPr="000756DE">
        <w:t>cho</w:t>
      </w:r>
      <w:r w:rsidR="00032391" w:rsidRPr="0060159A">
        <w:rPr>
          <w:color w:val="FFFFFF" w:themeColor="background1"/>
          <w:sz w:val="20"/>
          <w:szCs w:val="20"/>
          <w:lang w:val="en-US"/>
        </w:rPr>
        <w:t>”</w:t>
      </w:r>
      <w:r w:rsidRPr="000756DE">
        <w:t>lập</w:t>
      </w:r>
      <w:r w:rsidR="00032391" w:rsidRPr="0060159A">
        <w:rPr>
          <w:color w:val="FFFFFF" w:themeColor="background1"/>
          <w:sz w:val="20"/>
          <w:szCs w:val="20"/>
          <w:lang w:val="en-US"/>
        </w:rPr>
        <w:t>”</w:t>
      </w:r>
      <w:r w:rsidRPr="000756DE">
        <w:t>trình</w:t>
      </w:r>
      <w:r w:rsidR="00032391" w:rsidRPr="0060159A">
        <w:rPr>
          <w:color w:val="FFFFFF" w:themeColor="background1"/>
          <w:sz w:val="20"/>
          <w:szCs w:val="20"/>
          <w:lang w:val="en-US"/>
        </w:rPr>
        <w:t>”</w:t>
      </w:r>
      <w:r w:rsidRPr="000756DE">
        <w:t>viên.</w:t>
      </w:r>
      <w:r w:rsidR="00A061A1" w:rsidRPr="00A061A1">
        <w:rPr>
          <w:color w:val="FFFFFF" w:themeColor="background1"/>
          <w:sz w:val="20"/>
          <w:szCs w:val="20"/>
          <w:lang w:val="en-US"/>
        </w:rPr>
        <w:t xml:space="preserve"> </w:t>
      </w:r>
      <w:r w:rsidR="00A061A1" w:rsidRPr="0060159A">
        <w:rPr>
          <w:color w:val="FFFFFF" w:themeColor="background1"/>
          <w:sz w:val="20"/>
          <w:szCs w:val="20"/>
          <w:lang w:val="en-US"/>
        </w:rPr>
        <w:t>”</w:t>
      </w:r>
      <w:r w:rsidRPr="000756DE">
        <w:t>Trong class Model, các trường dữ liệu là thể hiện lớp Field, đó là một lớp trừu tượng chứa các lớp con đưa ra những 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tương</w:t>
      </w:r>
      <w:r w:rsidR="00032391" w:rsidRPr="0060159A">
        <w:rPr>
          <w:color w:val="FFFFFF" w:themeColor="background1"/>
          <w:sz w:val="20"/>
          <w:szCs w:val="20"/>
          <w:lang w:val="en-US"/>
        </w:rPr>
        <w:t>”</w:t>
      </w:r>
      <w:r w:rsidRPr="000756DE">
        <w:t>ứng</w:t>
      </w:r>
      <w:r w:rsidR="00032391" w:rsidRPr="0060159A">
        <w:rPr>
          <w:color w:val="FFFFFF" w:themeColor="background1"/>
          <w:sz w:val="20"/>
          <w:szCs w:val="20"/>
          <w:lang w:val="en-US"/>
        </w:rPr>
        <w:t>”</w:t>
      </w:r>
      <w:r w:rsidRPr="000756DE">
        <w:t>với</w:t>
      </w:r>
      <w:r w:rsidR="00032391" w:rsidRPr="0060159A">
        <w:rPr>
          <w:color w:val="FFFFFF" w:themeColor="background1"/>
          <w:sz w:val="20"/>
          <w:szCs w:val="20"/>
          <w:lang w:val="en-US"/>
        </w:rPr>
        <w:t>”</w:t>
      </w:r>
      <w:r w:rsidRPr="000756DE">
        <w:t>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dưới cơ sở dữ liệu: CharField, IntegerField, DateTimeField, BooleanField, … Ngoài ra, ta còn có thể thiết lập khóa ngoại ngay trên code thông qua Field “ForeignKey” hay các quan hệ giữa các bảng thông qua Field: ManyToMany, OneToOne, ManyToOne, giúp cho việc kiểm soát cơ sở dữ</w:t>
      </w:r>
      <w:r w:rsidR="007D52D7" w:rsidRPr="0060159A">
        <w:rPr>
          <w:color w:val="FFFFFF" w:themeColor="background1"/>
          <w:sz w:val="20"/>
          <w:szCs w:val="20"/>
          <w:lang w:val="en-US"/>
        </w:rPr>
        <w:t>”</w:t>
      </w:r>
      <w:r w:rsidRPr="000756DE">
        <w:t>liệu</w:t>
      </w:r>
      <w:r w:rsidR="007D52D7" w:rsidRPr="0060159A">
        <w:rPr>
          <w:color w:val="FFFFFF" w:themeColor="background1"/>
          <w:sz w:val="20"/>
          <w:szCs w:val="20"/>
          <w:lang w:val="en-US"/>
        </w:rPr>
        <w:t>”</w:t>
      </w:r>
      <w:r w:rsidRPr="000756DE">
        <w:t>trở</w:t>
      </w:r>
      <w:r w:rsidR="007D52D7" w:rsidRPr="0060159A">
        <w:rPr>
          <w:color w:val="FFFFFF" w:themeColor="background1"/>
          <w:sz w:val="20"/>
          <w:szCs w:val="20"/>
          <w:lang w:val="en-US"/>
        </w:rPr>
        <w:t>”</w:t>
      </w:r>
      <w:r w:rsidRPr="000756DE">
        <w:t>nên</w:t>
      </w:r>
      <w:r w:rsidR="007D52D7" w:rsidRPr="0060159A">
        <w:rPr>
          <w:color w:val="FFFFFF" w:themeColor="background1"/>
          <w:sz w:val="20"/>
          <w:szCs w:val="20"/>
          <w:lang w:val="en-US"/>
        </w:rPr>
        <w:t>”</w:t>
      </w:r>
      <w:r w:rsidRPr="000756DE">
        <w:t>dễ</w:t>
      </w:r>
      <w:r w:rsidR="007D52D7" w:rsidRPr="0060159A">
        <w:rPr>
          <w:color w:val="FFFFFF" w:themeColor="background1"/>
          <w:sz w:val="20"/>
          <w:szCs w:val="20"/>
          <w:lang w:val="en-US"/>
        </w:rPr>
        <w:t>”</w:t>
      </w:r>
      <w:r w:rsidRPr="000756DE">
        <w:t>dàng</w:t>
      </w:r>
      <w:r w:rsidR="007D52D7" w:rsidRPr="0060159A">
        <w:rPr>
          <w:color w:val="FFFFFF" w:themeColor="background1"/>
          <w:sz w:val="20"/>
          <w:szCs w:val="20"/>
          <w:lang w:val="en-US"/>
        </w:rPr>
        <w:t>”</w:t>
      </w:r>
      <w:r w:rsidRPr="000756DE">
        <w:t>hơn</w:t>
      </w:r>
      <w:r w:rsidR="007D52D7" w:rsidRPr="0060159A">
        <w:rPr>
          <w:color w:val="FFFFFF" w:themeColor="background1"/>
          <w:sz w:val="20"/>
          <w:szCs w:val="20"/>
          <w:lang w:val="en-US"/>
        </w:rPr>
        <w:t>”</w:t>
      </w:r>
      <w:r w:rsidRPr="000756DE">
        <w:t>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2DF99CE5" w:rsidR="00D12CF0" w:rsidRPr="000756DE" w:rsidRDefault="00D12CF0" w:rsidP="00756431">
      <w:pPr>
        <w:ind w:left="1080"/>
        <w:rPr>
          <w:sz w:val="24"/>
        </w:rPr>
      </w:pPr>
      <w:r w:rsidRPr="000756DE">
        <w:t>Trong cơ sở dữ liệu, việc ràng buộc dữ liệu là rất cần thiết. Nó giúp cho việc tương</w:t>
      </w:r>
      <w:r w:rsidR="00960A6D" w:rsidRPr="0060159A">
        <w:rPr>
          <w:color w:val="FFFFFF" w:themeColor="background1"/>
          <w:sz w:val="20"/>
          <w:szCs w:val="20"/>
          <w:lang w:val="en-US"/>
        </w:rPr>
        <w:t>”</w:t>
      </w:r>
      <w:r w:rsidRPr="000756DE">
        <w:t>tác</w:t>
      </w:r>
      <w:r w:rsidR="00960A6D" w:rsidRPr="0060159A">
        <w:rPr>
          <w:color w:val="FFFFFF" w:themeColor="background1"/>
          <w:sz w:val="20"/>
          <w:szCs w:val="20"/>
          <w:lang w:val="en-US"/>
        </w:rPr>
        <w:t>”</w:t>
      </w:r>
      <w:r w:rsidRPr="000756DE">
        <w:t>với</w:t>
      </w:r>
      <w:r w:rsidR="00960A6D" w:rsidRPr="0060159A">
        <w:rPr>
          <w:color w:val="FFFFFF" w:themeColor="background1"/>
          <w:sz w:val="20"/>
          <w:szCs w:val="20"/>
          <w:lang w:val="en-US"/>
        </w:rPr>
        <w:t>”</w:t>
      </w:r>
      <w:r w:rsidRPr="000756DE">
        <w:t>cơ</w:t>
      </w:r>
      <w:r w:rsidR="00960A6D" w:rsidRPr="0060159A">
        <w:rPr>
          <w:color w:val="FFFFFF" w:themeColor="background1"/>
          <w:sz w:val="20"/>
          <w:szCs w:val="20"/>
          <w:lang w:val="en-US"/>
        </w:rPr>
        <w:t>”</w:t>
      </w:r>
      <w:r w:rsidRPr="000756DE">
        <w:t>sở</w:t>
      </w:r>
      <w:r w:rsidR="00960A6D" w:rsidRPr="0060159A">
        <w:rPr>
          <w:color w:val="FFFFFF" w:themeColor="background1"/>
          <w:sz w:val="20"/>
          <w:szCs w:val="20"/>
          <w:lang w:val="en-US"/>
        </w:rPr>
        <w:t>”</w:t>
      </w:r>
      <w:r w:rsidRPr="000756DE">
        <w:t>dữ</w:t>
      </w:r>
      <w:r w:rsidR="00960A6D" w:rsidRPr="0060159A">
        <w:rPr>
          <w:color w:val="FFFFFF" w:themeColor="background1"/>
          <w:sz w:val="20"/>
          <w:szCs w:val="20"/>
          <w:lang w:val="en-US"/>
        </w:rPr>
        <w:t>”</w:t>
      </w:r>
      <w:r w:rsidRPr="000756DE">
        <w:t>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756431">
      <w:pPr>
        <w:ind w:left="1080"/>
      </w:pPr>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lastRenderedPageBreak/>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231CBCBB" w14:textId="4692962C" w:rsidR="00D12CF0" w:rsidRPr="000756DE" w:rsidRDefault="00D12CF0" w:rsidP="00D12CF0"/>
    <w:p w14:paraId="4E20F967" w14:textId="77777777" w:rsidR="00D12CF0" w:rsidRPr="000756DE" w:rsidRDefault="00D12CF0" w:rsidP="00756431">
      <w:pPr>
        <w:ind w:left="720"/>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D12CF0">
      <w:pPr>
        <w:rPr>
          <w:sz w:val="24"/>
          <w:szCs w:val="24"/>
          <w:lang w:val="en-US"/>
        </w:rPr>
      </w:pPr>
      <w:r w:rsidRPr="000756DE">
        <w:rPr>
          <w:lang w:val="en-US"/>
        </w:rPr>
        <w:t>Ngoài ra, Django còn có các kiểu kế thừa model khác, đó là:</w:t>
      </w:r>
    </w:p>
    <w:p w14:paraId="1D78C0D3" w14:textId="77777777" w:rsidR="00D12CF0" w:rsidRPr="000756DE" w:rsidRDefault="00D12CF0" w:rsidP="00A2372B">
      <w:pPr>
        <w:pStyle w:val="ListParagraph"/>
        <w:numPr>
          <w:ilvl w:val="0"/>
          <w:numId w:val="15"/>
        </w:numPr>
        <w:spacing w:line="360" w:lineRule="auto"/>
        <w:rPr>
          <w:rFonts w:ascii="Courier New" w:hAnsi="Courier New" w:cs="Courier New"/>
        </w:rPr>
      </w:pPr>
      <w:r w:rsidRPr="000756DE">
        <w:t>Multi-table inheritance</w:t>
      </w:r>
    </w:p>
    <w:p w14:paraId="3C8A1D11" w14:textId="500D8605" w:rsidR="00D12CF0" w:rsidRPr="000756DE" w:rsidRDefault="00D12CF0" w:rsidP="00A2372B">
      <w:pPr>
        <w:pStyle w:val="ListParagraph"/>
        <w:numPr>
          <w:ilvl w:val="0"/>
          <w:numId w:val="15"/>
        </w:numPr>
        <w:spacing w:line="360" w:lineRule="auto"/>
        <w:rPr>
          <w:rFonts w:ascii="Courier New" w:hAnsi="Courier New" w:cs="Courier New"/>
        </w:rPr>
      </w:pPr>
      <w:r w:rsidRPr="000756DE">
        <w:t>Proxy model</w:t>
      </w:r>
    </w:p>
    <w:p w14:paraId="31DB5226" w14:textId="08327AC5" w:rsidR="004E7A2D" w:rsidRPr="000756DE" w:rsidRDefault="004E7A2D" w:rsidP="004E7A2D">
      <w:pPr>
        <w:pStyle w:val="Heading4"/>
      </w:pPr>
      <w:r w:rsidRPr="000756DE">
        <w:t>Khái niệm Migration</w:t>
      </w:r>
    </w:p>
    <w:p w14:paraId="139C7E3C" w14:textId="096BA443" w:rsidR="004E7A2D" w:rsidRPr="000756DE" w:rsidRDefault="004E7A2D" w:rsidP="00756431">
      <w:pPr>
        <w:ind w:left="1080"/>
      </w:pPr>
      <w:r w:rsidRPr="000756DE">
        <w:t>Migration là tính năng cho phép ta chuyển những</w:t>
      </w:r>
      <w:r w:rsidR="004F6FB1" w:rsidRPr="0060159A">
        <w:rPr>
          <w:color w:val="FFFFFF" w:themeColor="background1"/>
          <w:sz w:val="20"/>
          <w:szCs w:val="20"/>
          <w:lang w:val="en-US"/>
        </w:rPr>
        <w:t>”</w:t>
      </w:r>
      <w:r w:rsidRPr="000756DE">
        <w:t>thay</w:t>
      </w:r>
      <w:r w:rsidR="004F6FB1" w:rsidRPr="0060159A">
        <w:rPr>
          <w:color w:val="FFFFFF" w:themeColor="background1"/>
          <w:sz w:val="20"/>
          <w:szCs w:val="20"/>
          <w:lang w:val="en-US"/>
        </w:rPr>
        <w:t>”</w:t>
      </w:r>
      <w:r w:rsidRPr="000756DE">
        <w:t>đổi</w:t>
      </w:r>
      <w:r w:rsidR="004F6FB1" w:rsidRPr="0060159A">
        <w:rPr>
          <w:color w:val="FFFFFF" w:themeColor="background1"/>
          <w:sz w:val="20"/>
          <w:szCs w:val="20"/>
          <w:lang w:val="en-US"/>
        </w:rPr>
        <w:t>”</w:t>
      </w:r>
      <w:r w:rsidRPr="000756DE">
        <w:t>trong</w:t>
      </w:r>
      <w:r w:rsidR="004F6FB1" w:rsidRPr="0060159A">
        <w:rPr>
          <w:color w:val="FFFFFF" w:themeColor="background1"/>
          <w:sz w:val="20"/>
          <w:szCs w:val="20"/>
          <w:lang w:val="en-US"/>
        </w:rPr>
        <w:t>”</w:t>
      </w:r>
      <w:r w:rsidRPr="000756DE">
        <w:t>cấu</w:t>
      </w:r>
      <w:r w:rsidR="004F6FB1" w:rsidRPr="0060159A">
        <w:rPr>
          <w:color w:val="FFFFFF" w:themeColor="background1"/>
          <w:sz w:val="20"/>
          <w:szCs w:val="20"/>
          <w:lang w:val="en-US"/>
        </w:rPr>
        <w:t>”</w:t>
      </w:r>
      <w:r w:rsidRPr="000756DE">
        <w:t>trúc</w:t>
      </w:r>
      <w:r w:rsidR="004F6FB1" w:rsidRPr="0060159A">
        <w:rPr>
          <w:color w:val="FFFFFF" w:themeColor="background1"/>
          <w:sz w:val="20"/>
          <w:szCs w:val="20"/>
          <w:lang w:val="en-US"/>
        </w:rPr>
        <w:t>”</w:t>
      </w:r>
      <w:r w:rsidRPr="000756DE">
        <w:t>cơ</w:t>
      </w:r>
      <w:r w:rsidR="004F6FB1" w:rsidRPr="0060159A">
        <w:rPr>
          <w:color w:val="FFFFFF" w:themeColor="background1"/>
          <w:sz w:val="20"/>
          <w:szCs w:val="20"/>
          <w:lang w:val="en-US"/>
        </w:rPr>
        <w:t>”</w:t>
      </w:r>
      <w:r w:rsidRPr="000756DE">
        <w:t>sở dữ</w:t>
      </w:r>
      <w:r w:rsidR="004F6FB1" w:rsidRPr="0060159A">
        <w:rPr>
          <w:color w:val="FFFFFF" w:themeColor="background1"/>
          <w:sz w:val="20"/>
          <w:szCs w:val="20"/>
          <w:lang w:val="en-US"/>
        </w:rPr>
        <w:t>”</w:t>
      </w:r>
      <w:r w:rsidRPr="000756DE">
        <w:t>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681E192F" w:rsidR="004E7A2D" w:rsidRDefault="004E7A2D" w:rsidP="00756431">
      <w:pPr>
        <w:ind w:left="1080" w:firstLine="0"/>
        <w:rPr>
          <w:szCs w:val="26"/>
        </w:rPr>
      </w:pPr>
      <w:r w:rsidRPr="000756DE">
        <w:rPr>
          <w:szCs w:val="26"/>
        </w:rPr>
        <w:t>Để thực thi cơ sở dữ liệu từ model ta cần phải trải</w:t>
      </w:r>
      <w:r w:rsidR="004F6FB1" w:rsidRPr="0060159A">
        <w:rPr>
          <w:color w:val="FFFFFF" w:themeColor="background1"/>
          <w:sz w:val="20"/>
          <w:szCs w:val="20"/>
          <w:lang w:val="en-US"/>
        </w:rPr>
        <w:t>”</w:t>
      </w:r>
      <w:r w:rsidRPr="000756DE">
        <w:rPr>
          <w:szCs w:val="26"/>
        </w:rPr>
        <w:t>qua</w:t>
      </w:r>
      <w:r w:rsidR="004F6FB1" w:rsidRPr="0060159A">
        <w:rPr>
          <w:color w:val="FFFFFF" w:themeColor="background1"/>
          <w:sz w:val="20"/>
          <w:szCs w:val="20"/>
          <w:lang w:val="en-US"/>
        </w:rPr>
        <w:t>”</w:t>
      </w:r>
      <w:r w:rsidRPr="000756DE">
        <w:rPr>
          <w:szCs w:val="26"/>
        </w:rPr>
        <w:t>các</w:t>
      </w:r>
      <w:r w:rsidR="004F6FB1" w:rsidRPr="0060159A">
        <w:rPr>
          <w:color w:val="FFFFFF" w:themeColor="background1"/>
          <w:sz w:val="20"/>
          <w:szCs w:val="20"/>
          <w:lang w:val="en-US"/>
        </w:rPr>
        <w:t>”</w:t>
      </w:r>
      <w:r w:rsidRPr="000756DE">
        <w:rPr>
          <w:szCs w:val="26"/>
        </w:rPr>
        <w:t>bước</w:t>
      </w:r>
      <w:r w:rsidR="004F6FB1" w:rsidRPr="0060159A">
        <w:rPr>
          <w:color w:val="FFFFFF" w:themeColor="background1"/>
          <w:sz w:val="20"/>
          <w:szCs w:val="20"/>
          <w:lang w:val="en-US"/>
        </w:rPr>
        <w:t>”</w:t>
      </w:r>
      <w:r w:rsidRPr="000756DE">
        <w:rPr>
          <w:szCs w:val="26"/>
        </w:rPr>
        <w:t>sau:</w:t>
      </w:r>
    </w:p>
    <w:p w14:paraId="65B91DF4" w14:textId="09BEF97A" w:rsidR="00756431" w:rsidRDefault="00756431" w:rsidP="00756431">
      <w:pPr>
        <w:ind w:left="1080" w:firstLine="0"/>
        <w:rPr>
          <w:szCs w:val="26"/>
        </w:rPr>
      </w:pPr>
    </w:p>
    <w:p w14:paraId="7E757D02" w14:textId="7C499EB3" w:rsidR="00756431" w:rsidRDefault="00756431" w:rsidP="00756431">
      <w:pPr>
        <w:ind w:left="1080" w:firstLine="0"/>
        <w:rPr>
          <w:szCs w:val="26"/>
        </w:rPr>
      </w:pPr>
    </w:p>
    <w:p w14:paraId="2F5A254D" w14:textId="77777777" w:rsidR="00756431" w:rsidRPr="000756DE" w:rsidRDefault="00756431" w:rsidP="00756431">
      <w:pPr>
        <w:ind w:left="1080" w:firstLine="0"/>
        <w:rPr>
          <w:szCs w:val="26"/>
        </w:rPr>
      </w:pPr>
    </w:p>
    <w:p w14:paraId="62EB281E" w14:textId="75DA5D3E" w:rsidR="004E7A2D" w:rsidRPr="000756DE" w:rsidRDefault="004E7A2D" w:rsidP="00756431">
      <w:pPr>
        <w:ind w:firstLine="0"/>
        <w:rPr>
          <w:szCs w:val="26"/>
        </w:rPr>
      </w:pPr>
      <w:r w:rsidRPr="000756DE">
        <w:rPr>
          <w:szCs w:val="26"/>
        </w:rPr>
        <w:lastRenderedPageBreak/>
        <w:t>Bước 1: Tạo những kịch bản thay đổi:</w:t>
      </w:r>
    </w:p>
    <w:p w14:paraId="0097F3E0" w14:textId="3055C095" w:rsidR="00D12CF0" w:rsidRPr="00756431" w:rsidRDefault="004E7A2D" w:rsidP="00756431">
      <w:pPr>
        <w:pStyle w:val="code2"/>
        <w:rPr>
          <w:color w:val="auto"/>
        </w:rPr>
      </w:pPr>
      <w:r w:rsidRPr="000756DE">
        <w:rPr>
          <w:color w:val="auto"/>
        </w:rPr>
        <w:t>python manage.py make migrations &lt;app_name&gt;</w:t>
      </w:r>
    </w:p>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4DEC4E5D" w:rsidR="004E7A2D" w:rsidRPr="000756DE" w:rsidRDefault="004E7A2D" w:rsidP="004E7A2D">
      <w:pPr>
        <w:pStyle w:val="NormalWeb"/>
        <w:spacing w:before="0" w:beforeAutospacing="0" w:after="120" w:afterAutospacing="0"/>
        <w:rPr>
          <w:sz w:val="26"/>
          <w:szCs w:val="26"/>
        </w:rPr>
      </w:pPr>
      <w:r w:rsidRPr="000756DE">
        <w:rPr>
          <w:sz w:val="26"/>
          <w:szCs w:val="26"/>
        </w:rPr>
        <w:t>Bước 2: Thực thi thay đổi xuống cơ sở dữ liệu</w:t>
      </w:r>
    </w:p>
    <w:p w14:paraId="7D872BAF" w14:textId="77777777" w:rsidR="007F3384" w:rsidRPr="000756DE" w:rsidRDefault="007F3384" w:rsidP="004E7A2D">
      <w:pPr>
        <w:pStyle w:val="NormalWeb"/>
        <w:spacing w:before="0" w:beforeAutospacing="0" w:after="120" w:afterAutospacing="0"/>
        <w:rPr>
          <w:sz w:val="26"/>
          <w:szCs w:val="26"/>
        </w:rPr>
      </w:pPr>
    </w:p>
    <w:p w14:paraId="07B37214" w14:textId="098A89DA" w:rsidR="00EA7DFC" w:rsidRPr="000756DE" w:rsidRDefault="00EA7DFC" w:rsidP="00EA7DFC">
      <w:pPr>
        <w:pStyle w:val="code2"/>
        <w:rPr>
          <w:color w:val="auto"/>
          <w:sz w:val="24"/>
        </w:rPr>
      </w:pPr>
      <w:r w:rsidRPr="000756DE">
        <w:rPr>
          <w:color w:val="auto"/>
        </w:rPr>
        <w:t>python manage.py migrate</w:t>
      </w:r>
    </w:p>
    <w:p w14:paraId="09744E4B" w14:textId="77777777" w:rsidR="007F3384" w:rsidRPr="000756DE" w:rsidRDefault="007F3384" w:rsidP="00EA7DFC"/>
    <w:p w14:paraId="5BE74BF7" w14:textId="162E4E08" w:rsidR="00EA7DFC" w:rsidRPr="000756DE" w:rsidRDefault="00EA7DFC" w:rsidP="00EA7DFC">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EA7DFC">
      <w:r w:rsidRPr="000756DE">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rPr>
          <w:color w:val="auto"/>
        </w:rPr>
      </w:pPr>
      <w:bookmarkStart w:id="80" w:name="_Toc87218551"/>
      <w:r w:rsidRPr="000756DE">
        <w:rPr>
          <w:color w:val="auto"/>
        </w:rPr>
        <w:t>Url Dispatcher</w:t>
      </w:r>
      <w:bookmarkEnd w:id="80"/>
    </w:p>
    <w:p w14:paraId="1017D25A" w14:textId="77777777" w:rsidR="00C0589D" w:rsidRPr="000756DE" w:rsidRDefault="00C0589D" w:rsidP="00C0589D">
      <w:pPr>
        <w:rPr>
          <w:sz w:val="24"/>
        </w:rPr>
      </w:pPr>
      <w:r w:rsidRPr="000756DE">
        <w:t>Là module chứa các định nghĩa cấu hình url, ta có thể tạo riêng một python module cho từng app. </w:t>
      </w:r>
    </w:p>
    <w:p w14:paraId="7CED8003" w14:textId="77777777" w:rsidR="00C0589D" w:rsidRPr="000756DE" w:rsidRDefault="00C0589D" w:rsidP="00C0589D">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C0589D">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lastRenderedPageBreak/>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rPr>
          <w:color w:val="auto"/>
        </w:rPr>
      </w:pPr>
      <w:bookmarkStart w:id="81" w:name="_Toc87218552"/>
      <w:r w:rsidRPr="000756DE">
        <w:rPr>
          <w:color w:val="auto"/>
        </w:rPr>
        <w:t>View</w:t>
      </w:r>
      <w:bookmarkEnd w:id="81"/>
    </w:p>
    <w:p w14:paraId="4FF39B4D" w14:textId="3410EB80" w:rsidR="00793EE0" w:rsidRPr="000756DE" w:rsidRDefault="00793EE0" w:rsidP="00793EE0">
      <w:r w:rsidRPr="000756DE">
        <w:t>Đây là nơi tiếp nhận những request để xử lý logic các vấn đề cần thiết và trả về response cho người dùng. Response có thể là thành phần HTML, error</w:t>
      </w:r>
      <w:r w:rsidR="00383F08" w:rsidRPr="0060159A">
        <w:rPr>
          <w:color w:val="FFFFFF" w:themeColor="background1"/>
          <w:sz w:val="20"/>
          <w:szCs w:val="20"/>
          <w:lang w:val="en-US"/>
        </w:rPr>
        <w:t>”</w:t>
      </w:r>
      <w:r w:rsidRPr="000756DE">
        <w:t>status</w:t>
      </w:r>
      <w:r w:rsidR="00383F08" w:rsidRPr="0060159A">
        <w:rPr>
          <w:color w:val="FFFFFF" w:themeColor="background1"/>
          <w:sz w:val="20"/>
          <w:szCs w:val="20"/>
          <w:lang w:val="en-US"/>
        </w:rPr>
        <w:t>”</w:t>
      </w:r>
      <w:r w:rsidRPr="000756DE">
        <w:t>hay</w:t>
      </w:r>
      <w:r w:rsidR="00383F08" w:rsidRPr="0060159A">
        <w:rPr>
          <w:color w:val="FFFFFF" w:themeColor="background1"/>
          <w:sz w:val="20"/>
          <w:szCs w:val="20"/>
          <w:lang w:val="en-US"/>
        </w:rPr>
        <w:t>”</w:t>
      </w:r>
      <w:r w:rsidRPr="000756DE">
        <w:t>bất cứ</w:t>
      </w:r>
      <w:r w:rsidR="00383F08" w:rsidRPr="0060159A">
        <w:rPr>
          <w:color w:val="FFFFFF" w:themeColor="background1"/>
          <w:sz w:val="20"/>
          <w:szCs w:val="20"/>
          <w:lang w:val="en-US"/>
        </w:rPr>
        <w:t>”</w:t>
      </w:r>
      <w:r w:rsidRPr="000756DE">
        <w:t>thứ</w:t>
      </w:r>
      <w:r w:rsidR="00383F08" w:rsidRPr="0060159A">
        <w:rPr>
          <w:color w:val="FFFFFF" w:themeColor="background1"/>
          <w:sz w:val="20"/>
          <w:szCs w:val="20"/>
          <w:lang w:val="en-US"/>
        </w:rPr>
        <w:t>”</w:t>
      </w:r>
      <w:r w:rsidRPr="000756DE">
        <w:t>gì</w:t>
      </w:r>
      <w:r w:rsidR="00383F08" w:rsidRPr="0060159A">
        <w:rPr>
          <w:color w:val="FFFFFF" w:themeColor="background1"/>
          <w:sz w:val="20"/>
          <w:szCs w:val="20"/>
          <w:lang w:val="en-US"/>
        </w:rPr>
        <w:t>”</w:t>
      </w:r>
      <w:r w:rsidRPr="000756DE">
        <w:t>mà</w:t>
      </w:r>
      <w:r w:rsidR="00383F08" w:rsidRPr="0060159A">
        <w:rPr>
          <w:color w:val="FFFFFF" w:themeColor="background1"/>
          <w:sz w:val="20"/>
          <w:szCs w:val="20"/>
          <w:lang w:val="en-US"/>
        </w:rPr>
        <w:t>”</w:t>
      </w:r>
      <w:r w:rsidRPr="000756DE">
        <w:t>người</w:t>
      </w:r>
      <w:r w:rsidR="00383F08" w:rsidRPr="0060159A">
        <w:rPr>
          <w:color w:val="FFFFFF" w:themeColor="background1"/>
          <w:sz w:val="20"/>
          <w:szCs w:val="20"/>
          <w:lang w:val="en-US"/>
        </w:rPr>
        <w:t>”</w:t>
      </w:r>
      <w:r w:rsidRPr="000756DE">
        <w:t>dùng</w:t>
      </w:r>
      <w:r w:rsidR="00383F08" w:rsidRPr="0060159A">
        <w:rPr>
          <w:color w:val="FFFFFF" w:themeColor="background1"/>
          <w:sz w:val="20"/>
          <w:szCs w:val="20"/>
          <w:lang w:val="en-US"/>
        </w:rPr>
        <w:t>”</w:t>
      </w:r>
      <w:r w:rsidRPr="000756DE">
        <w:t>yêu</w:t>
      </w:r>
      <w:r w:rsidR="00383F08" w:rsidRPr="0060159A">
        <w:rPr>
          <w:color w:val="FFFFFF" w:themeColor="background1"/>
          <w:sz w:val="20"/>
          <w:szCs w:val="20"/>
          <w:lang w:val="en-US"/>
        </w:rPr>
        <w:t>”</w:t>
      </w:r>
      <w:r w:rsidRPr="000756DE">
        <w:t>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n bằng dạng hàm </w:t>
      </w:r>
    </w:p>
    <w:p w14:paraId="17B63B9D" w14:textId="6D9E52A3"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rPr>
          <w:color w:val="auto"/>
        </w:rPr>
      </w:pPr>
      <w:bookmarkStart w:id="82" w:name="_Toc87218553"/>
      <w:r w:rsidRPr="000756DE">
        <w:rPr>
          <w:color w:val="auto"/>
        </w:rPr>
        <w:t>Authentication và Authorization</w:t>
      </w:r>
      <w:bookmarkEnd w:id="82"/>
    </w:p>
    <w:p w14:paraId="0695064C" w14:textId="5D333107" w:rsidR="00110532" w:rsidRPr="000756DE" w:rsidRDefault="00110532" w:rsidP="00110532">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A2372B">
      <w:pPr>
        <w:pStyle w:val="ListParagraph"/>
        <w:numPr>
          <w:ilvl w:val="0"/>
          <w:numId w:val="17"/>
        </w:numPr>
        <w:spacing w:line="360" w:lineRule="auto"/>
      </w:pPr>
      <w:r w:rsidRPr="000756DE">
        <w:t>django.contrib.auth</w:t>
      </w:r>
    </w:p>
    <w:p w14:paraId="0BD9F7BA" w14:textId="77777777" w:rsidR="007A3F1D" w:rsidRPr="000756DE" w:rsidRDefault="007A3F1D" w:rsidP="00A2372B">
      <w:pPr>
        <w:pStyle w:val="ListParagraph"/>
        <w:numPr>
          <w:ilvl w:val="0"/>
          <w:numId w:val="17"/>
        </w:numPr>
        <w:spacing w:line="360" w:lineRule="auto"/>
      </w:pPr>
      <w:r w:rsidRPr="000756DE">
        <w:t>django.contrib.contenttypes</w:t>
      </w:r>
    </w:p>
    <w:p w14:paraId="4401485A" w14:textId="7493C618" w:rsidR="007A3F1D" w:rsidRPr="000756DE" w:rsidRDefault="007A3F1D" w:rsidP="00A2372B">
      <w:pPr>
        <w:pStyle w:val="ListParagraph"/>
        <w:numPr>
          <w:ilvl w:val="0"/>
          <w:numId w:val="17"/>
        </w:numPr>
        <w:spacing w:line="360" w:lineRule="auto"/>
        <w:rPr>
          <w:sz w:val="24"/>
          <w:szCs w:val="24"/>
        </w:rPr>
      </w:pPr>
      <w:r w:rsidRPr="000756DE">
        <w:t>và hai thành phần trong biến MIDDLEWAR</w:t>
      </w:r>
      <w:r w:rsidR="00FA4EA9" w:rsidRPr="000756DE">
        <w:t>E</w:t>
      </w:r>
    </w:p>
    <w:p w14:paraId="00417DDD" w14:textId="77777777" w:rsidR="007A3F1D" w:rsidRPr="000756DE" w:rsidRDefault="007A3F1D" w:rsidP="00A2372B">
      <w:pPr>
        <w:pStyle w:val="ListParagraph"/>
        <w:numPr>
          <w:ilvl w:val="0"/>
          <w:numId w:val="17"/>
        </w:numPr>
        <w:spacing w:line="360" w:lineRule="auto"/>
      </w:pPr>
      <w:r w:rsidRPr="000756DE">
        <w:t>SessionMiddleware</w:t>
      </w:r>
    </w:p>
    <w:p w14:paraId="6B86409A" w14:textId="77777777" w:rsidR="007A3F1D" w:rsidRPr="000756DE" w:rsidRDefault="007A3F1D" w:rsidP="00A2372B">
      <w:pPr>
        <w:pStyle w:val="ListParagraph"/>
        <w:numPr>
          <w:ilvl w:val="0"/>
          <w:numId w:val="17"/>
        </w:numPr>
        <w:spacing w:line="360" w:lineRule="auto"/>
      </w:pPr>
      <w:r w:rsidRPr="000756DE">
        <w:t>AuthenticationMiddleware</w:t>
      </w:r>
    </w:p>
    <w:p w14:paraId="208A9DCA" w14:textId="3BB5E7C7" w:rsidR="007A3F1D" w:rsidRPr="000756DE" w:rsidRDefault="007A3F1D" w:rsidP="007A3F1D">
      <w:pPr>
        <w:pStyle w:val="Heading4"/>
      </w:pPr>
      <w:r w:rsidRPr="000756DE">
        <w:lastRenderedPageBreak/>
        <w:t>Authentication</w:t>
      </w:r>
    </w:p>
    <w:p w14:paraId="192FDABE" w14:textId="331DA9AB" w:rsidR="007A3F1D" w:rsidRPr="000756DE" w:rsidRDefault="007A3F1D" w:rsidP="007A3F1D">
      <w:pPr>
        <w:rPr>
          <w:sz w:val="24"/>
          <w:szCs w:val="24"/>
          <w:lang w:val="en-US"/>
        </w:rPr>
      </w:pPr>
      <w:r w:rsidRPr="000756DE">
        <w:rPr>
          <w:lang w:val="en-US"/>
        </w:rPr>
        <w:t>Model User là đại diện duy nhất của</w:t>
      </w:r>
      <w:r w:rsidR="00C50219" w:rsidRPr="0060159A">
        <w:rPr>
          <w:color w:val="FFFFFF" w:themeColor="background1"/>
          <w:sz w:val="20"/>
          <w:szCs w:val="20"/>
          <w:lang w:val="en-US"/>
        </w:rPr>
        <w:t>”</w:t>
      </w:r>
      <w:r w:rsidRPr="000756DE">
        <w:rPr>
          <w:lang w:val="en-US"/>
        </w:rPr>
        <w:t>người</w:t>
      </w:r>
      <w:r w:rsidR="00C50219" w:rsidRPr="0060159A">
        <w:rPr>
          <w:color w:val="FFFFFF" w:themeColor="background1"/>
          <w:sz w:val="20"/>
          <w:szCs w:val="20"/>
          <w:lang w:val="en-US"/>
        </w:rPr>
        <w:t>”</w:t>
      </w:r>
      <w:r w:rsidRPr="000756DE">
        <w:rPr>
          <w:lang w:val="en-US"/>
        </w:rPr>
        <w:t>dùng</w:t>
      </w:r>
      <w:r w:rsidR="00C50219" w:rsidRPr="0060159A">
        <w:rPr>
          <w:color w:val="FFFFFF" w:themeColor="background1"/>
          <w:sz w:val="20"/>
          <w:szCs w:val="20"/>
          <w:lang w:val="en-US"/>
        </w:rPr>
        <w:t>”</w:t>
      </w:r>
      <w:r w:rsidRPr="000756DE">
        <w:rPr>
          <w:lang w:val="en-US"/>
        </w:rPr>
        <w:t>trong</w:t>
      </w:r>
      <w:r w:rsidR="00C50219" w:rsidRPr="0060159A">
        <w:rPr>
          <w:color w:val="FFFFFF" w:themeColor="background1"/>
          <w:sz w:val="20"/>
          <w:szCs w:val="20"/>
          <w:lang w:val="en-US"/>
        </w:rPr>
        <w:t>”</w:t>
      </w:r>
      <w:r w:rsidRPr="000756DE">
        <w:rPr>
          <w:lang w:val="en-US"/>
        </w:rPr>
        <w:t>hệ</w:t>
      </w:r>
      <w:r w:rsidR="00C50219" w:rsidRPr="0060159A">
        <w:rPr>
          <w:color w:val="FFFFFF" w:themeColor="background1"/>
          <w:sz w:val="20"/>
          <w:szCs w:val="20"/>
          <w:lang w:val="en-US"/>
        </w:rPr>
        <w:t>”</w:t>
      </w:r>
      <w:r w:rsidRPr="000756DE">
        <w:rPr>
          <w:lang w:val="en-US"/>
        </w:rPr>
        <w:t>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A2372B">
      <w:pPr>
        <w:pStyle w:val="ListParagraph"/>
        <w:numPr>
          <w:ilvl w:val="0"/>
          <w:numId w:val="18"/>
        </w:numPr>
        <w:spacing w:line="360" w:lineRule="auto"/>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cs="Courier New"/>
          <w:color w:val="auto"/>
        </w:rPr>
      </w:pPr>
      <w:r w:rsidRPr="000756DE">
        <w:rPr>
          <w:color w:val="auto"/>
        </w:rPr>
        <w:t>AUTH_USER_MODEL = '&lt;app_name&gt;.User'</w:t>
      </w:r>
    </w:p>
    <w:p w14:paraId="4C898FDD" w14:textId="66A21141" w:rsidR="007A3F1D" w:rsidRPr="000756DE" w:rsidRDefault="007A3F1D" w:rsidP="007A3F1D"/>
    <w:p w14:paraId="4D699BE4" w14:textId="77777777" w:rsidR="007A3F1D" w:rsidRPr="000756DE" w:rsidRDefault="007A3F1D" w:rsidP="00A2372B">
      <w:pPr>
        <w:pStyle w:val="ListParagraph"/>
        <w:numPr>
          <w:ilvl w:val="0"/>
          <w:numId w:val="18"/>
        </w:numPr>
        <w:spacing w:line="360" w:lineRule="auto"/>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727CCE57" w14:textId="0436ED26" w:rsidR="007A3F1D" w:rsidRPr="000756DE" w:rsidRDefault="007A3F1D" w:rsidP="007A3F1D"/>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39CD45C7" w14:textId="77777777" w:rsidR="00110532" w:rsidRPr="000756DE" w:rsidRDefault="00110532" w:rsidP="00110532"/>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lastRenderedPageBreak/>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83"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83"/>
    </w:p>
    <w:p w14:paraId="1F26C1F5" w14:textId="5E03ED74" w:rsidR="00054BF7" w:rsidRPr="000756DE" w:rsidRDefault="00054BF7" w:rsidP="00054BF7">
      <w:pPr>
        <w:pStyle w:val="Caption"/>
        <w:rPr>
          <w:szCs w:val="26"/>
        </w:rPr>
      </w:pPr>
      <w:bookmarkStart w:id="84" w:name="_Toc87023698"/>
      <w:bookmarkStart w:id="85" w:name="_Toc87176851"/>
      <w:r w:rsidRPr="000756DE">
        <w:t xml:space="preserve">Hình </w:t>
      </w:r>
      <w:bookmarkStart w:id="86" w:name="_Hlk87016587"/>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fldSimple w:instr=" SEQ Hình \* ARABIC \s 1 ">
        <w:r w:rsidR="005C3066">
          <w:rPr>
            <w:noProof/>
          </w:rPr>
          <w:t>4</w:t>
        </w:r>
      </w:fldSimple>
      <w:r w:rsidRPr="000756DE">
        <w:rPr>
          <w:lang w:val="en-US"/>
        </w:rPr>
        <w:t xml:space="preserve"> </w:t>
      </w:r>
      <w:r w:rsidRPr="000756DE">
        <w:rPr>
          <w:szCs w:val="26"/>
        </w:rPr>
        <w:t>Group và Permission trang Admin</w:t>
      </w:r>
      <w:bookmarkEnd w:id="84"/>
      <w:bookmarkEnd w:id="85"/>
      <w:bookmarkEnd w:id="86"/>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0756DE" w:rsidRDefault="00054BF7" w:rsidP="00A2372B">
      <w:pPr>
        <w:pStyle w:val="ListParagraph"/>
        <w:numPr>
          <w:ilvl w:val="0"/>
          <w:numId w:val="19"/>
        </w:numPr>
        <w:spacing w:line="360" w:lineRule="auto"/>
      </w:pPr>
      <w:r w:rsidRPr="000756DE">
        <w:t>has_perm(self, perm, obj=None): kiểm tra với 1 permission.</w:t>
      </w:r>
    </w:p>
    <w:p w14:paraId="6B979A48" w14:textId="784C22BD" w:rsidR="00054BF7" w:rsidRPr="000756DE" w:rsidRDefault="00054BF7" w:rsidP="00A2372B">
      <w:pPr>
        <w:pStyle w:val="ListParagraph"/>
        <w:numPr>
          <w:ilvl w:val="0"/>
          <w:numId w:val="19"/>
        </w:numPr>
        <w:spacing w:line="360" w:lineRule="auto"/>
      </w:pPr>
      <w:r w:rsidRPr="000756DE">
        <w:t>has_perms(self, perm_list, obj=None): kiểm tra user có nhiều permission.</w:t>
      </w:r>
    </w:p>
    <w:p w14:paraId="38CBAA2C" w14:textId="77777777" w:rsidR="00054BF7" w:rsidRPr="000756DE" w:rsidRDefault="00054BF7" w:rsidP="00054BF7">
      <w:pPr>
        <w:pStyle w:val="ListParagraph"/>
        <w:spacing w:line="360" w:lineRule="auto"/>
        <w:ind w:firstLine="0"/>
      </w:pPr>
    </w:p>
    <w:p w14:paraId="3B7BD27E" w14:textId="0E6BBAC3" w:rsidR="00054BF7" w:rsidRPr="000756DE" w:rsidRDefault="008F5417" w:rsidP="008F5417">
      <w:pPr>
        <w:pStyle w:val="Heading2"/>
        <w:rPr>
          <w:color w:val="auto"/>
        </w:rPr>
      </w:pPr>
      <w:bookmarkStart w:id="87" w:name="_Toc87218554"/>
      <w:r w:rsidRPr="000756DE">
        <w:rPr>
          <w:color w:val="auto"/>
        </w:rPr>
        <w:t>Query</w:t>
      </w:r>
      <w:bookmarkEnd w:id="87"/>
    </w:p>
    <w:p w14:paraId="55E87745" w14:textId="3A6135E9" w:rsidR="008F5417" w:rsidRPr="000756DE" w:rsidRDefault="008F5417" w:rsidP="008F5417">
      <w:pPr>
        <w:rPr>
          <w:szCs w:val="26"/>
          <w:lang w:val="en-US"/>
        </w:rPr>
      </w:pPr>
      <w:r w:rsidRPr="000756DE">
        <w:rPr>
          <w:szCs w:val="26"/>
        </w:rPr>
        <w:t>ORM(Object Relational Mapping) là một kỹ thuật giúp ta có thể dễ dàng thực hiện truy vấn, tương tác với dữ liệu dưới cơ sở dữ liệu ngay trên code</w:t>
      </w:r>
      <w:r w:rsidRPr="000756DE">
        <w:rPr>
          <w:szCs w:val="26"/>
          <w:lang w:val="en-US"/>
        </w:rPr>
        <w:t>.</w:t>
      </w:r>
    </w:p>
    <w:p w14:paraId="3E5E06FC" w14:textId="02E6BE4C" w:rsidR="0047492B" w:rsidRPr="000756DE" w:rsidRDefault="0047492B" w:rsidP="008F5417">
      <w:pPr>
        <w:rPr>
          <w:szCs w:val="26"/>
        </w:rPr>
      </w:pPr>
      <w:r w:rsidRPr="000756DE">
        <w:rPr>
          <w:szCs w:val="26"/>
        </w:rPr>
        <w:t>Về bản chất, Django cũng là một ORM, ta có thể</w:t>
      </w:r>
      <w:r w:rsidR="008D7497" w:rsidRPr="0060159A">
        <w:rPr>
          <w:color w:val="FFFFFF" w:themeColor="background1"/>
          <w:sz w:val="20"/>
          <w:szCs w:val="20"/>
          <w:lang w:val="en-US"/>
        </w:rPr>
        <w:t>”</w:t>
      </w:r>
      <w:r w:rsidRPr="000756DE">
        <w:rPr>
          <w:szCs w:val="26"/>
        </w:rPr>
        <w:t>dễ</w:t>
      </w:r>
      <w:r w:rsidR="008D7497" w:rsidRPr="0060159A">
        <w:rPr>
          <w:color w:val="FFFFFF" w:themeColor="background1"/>
          <w:sz w:val="20"/>
          <w:szCs w:val="20"/>
          <w:lang w:val="en-US"/>
        </w:rPr>
        <w:t>”</w:t>
      </w:r>
      <w:r w:rsidRPr="000756DE">
        <w:rPr>
          <w:szCs w:val="26"/>
        </w:rPr>
        <w:t>dàng</w:t>
      </w:r>
      <w:r w:rsidR="008D7497" w:rsidRPr="0060159A">
        <w:rPr>
          <w:color w:val="FFFFFF" w:themeColor="background1"/>
          <w:sz w:val="20"/>
          <w:szCs w:val="20"/>
          <w:lang w:val="en-US"/>
        </w:rPr>
        <w:t>”</w:t>
      </w:r>
      <w:r w:rsidRPr="000756DE">
        <w:rPr>
          <w:szCs w:val="26"/>
        </w:rPr>
        <w:t>truy</w:t>
      </w:r>
      <w:r w:rsidR="008D7497" w:rsidRPr="0060159A">
        <w:rPr>
          <w:color w:val="FFFFFF" w:themeColor="background1"/>
          <w:sz w:val="20"/>
          <w:szCs w:val="20"/>
          <w:lang w:val="en-US"/>
        </w:rPr>
        <w:t>”</w:t>
      </w:r>
      <w:r w:rsidRPr="000756DE">
        <w:rPr>
          <w:szCs w:val="26"/>
        </w:rPr>
        <w:t>vấn</w:t>
      </w:r>
      <w:r w:rsidR="008D7497" w:rsidRPr="0060159A">
        <w:rPr>
          <w:color w:val="FFFFFF" w:themeColor="background1"/>
          <w:sz w:val="20"/>
          <w:szCs w:val="20"/>
          <w:lang w:val="en-US"/>
        </w:rPr>
        <w:t>”</w:t>
      </w:r>
      <w:r w:rsidRPr="000756DE">
        <w:rPr>
          <w:szCs w:val="26"/>
        </w:rPr>
        <w:t>dữ liệu</w:t>
      </w:r>
      <w:r w:rsidR="008D7497" w:rsidRPr="0060159A">
        <w:rPr>
          <w:color w:val="FFFFFF" w:themeColor="background1"/>
          <w:sz w:val="20"/>
          <w:szCs w:val="20"/>
          <w:lang w:val="en-US"/>
        </w:rPr>
        <w:t>”</w:t>
      </w:r>
      <w:r w:rsidRPr="000756DE">
        <w:rPr>
          <w:szCs w:val="26"/>
        </w:rPr>
        <w:t>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54D7C160" w14:textId="77777777" w:rsidR="001D55CB" w:rsidRPr="000756DE" w:rsidRDefault="001D55CB" w:rsidP="001D55CB">
      <w:pPr>
        <w:pStyle w:val="NormalWeb"/>
        <w:spacing w:before="0" w:beforeAutospacing="0" w:after="120" w:afterAutospacing="0"/>
        <w:ind w:firstLine="567"/>
        <w:jc w:val="both"/>
        <w:rPr>
          <w:sz w:val="26"/>
          <w:szCs w:val="26"/>
        </w:rPr>
      </w:pPr>
    </w:p>
    <w:p w14:paraId="4453B1CA" w14:textId="59420572" w:rsidR="001D55CB" w:rsidRPr="000756DE" w:rsidRDefault="001D55CB" w:rsidP="001D55CB">
      <w:pPr>
        <w:rPr>
          <w:sz w:val="24"/>
        </w:rPr>
      </w:pPr>
      <w:r w:rsidRPr="000756DE">
        <w:t>Các câu QuerySet này sẽ thông qua một Manager của lớp model đại diện là “objects” mà thực hiện truy vấn đến bảng tương ứng với lớp model đó.</w:t>
      </w:r>
    </w:p>
    <w:p w14:paraId="59D86900" w14:textId="74226D58" w:rsidR="001D55CB" w:rsidRPr="000756DE" w:rsidRDefault="001D55CB" w:rsidP="001D55CB">
      <w:r w:rsidRPr="000756DE">
        <w:lastRenderedPageBreak/>
        <w:t>Vì thế, ta có thể thực hiện tạo ra các QuerySet để truy vấn như lọc, thống kê, join bảng, … 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rPr>
          <w:color w:val="auto"/>
        </w:rPr>
      </w:pPr>
      <w:bookmarkStart w:id="88" w:name="_Toc87218555"/>
      <w:r w:rsidRPr="000756DE">
        <w:rPr>
          <w:color w:val="auto"/>
        </w:rPr>
        <w:t>Giới thiệu Django Rest Framework</w:t>
      </w:r>
      <w:bookmarkEnd w:id="88"/>
    </w:p>
    <w:p w14:paraId="50AA1D32" w14:textId="77777777" w:rsidR="001D55CB" w:rsidRPr="000756DE" w:rsidRDefault="001D55CB" w:rsidP="001D55CB">
      <w:pPr>
        <w:rPr>
          <w:sz w:val="24"/>
        </w:rPr>
      </w:pPr>
      <w:r w:rsidRPr="000756DE">
        <w:t>Với nhu cầu tạo ra các API nhanh chóng và linh hoạt, Django cung cấp cho ta một framework để đáp ứng nhu cầu đó, đó là Django Rest Framework.</w:t>
      </w:r>
    </w:p>
    <w:p w14:paraId="292EE966" w14:textId="17D71D13" w:rsidR="001D55CB" w:rsidRPr="000756DE" w:rsidRDefault="001D55CB" w:rsidP="001D55CB">
      <w:r w:rsidRPr="000756DE">
        <w:t>Django Rest Framework(DRF) là một bộ công cụ giúp cho lập</w:t>
      </w:r>
      <w:r w:rsidR="0060159A" w:rsidRPr="0060159A">
        <w:rPr>
          <w:color w:val="FFFFFF" w:themeColor="background1"/>
          <w:sz w:val="20"/>
          <w:szCs w:val="20"/>
          <w:lang w:val="en-US"/>
        </w:rPr>
        <w:t>”</w:t>
      </w:r>
      <w:r w:rsidRPr="000756DE">
        <w:t>trình</w:t>
      </w:r>
      <w:r w:rsidR="0060159A" w:rsidRPr="0060159A">
        <w:rPr>
          <w:color w:val="FFFFFF" w:themeColor="background1"/>
          <w:sz w:val="20"/>
          <w:szCs w:val="20"/>
          <w:lang w:val="en-US"/>
        </w:rPr>
        <w:t>”</w:t>
      </w:r>
      <w:r w:rsidRPr="000756DE">
        <w:t>viên</w:t>
      </w:r>
      <w:r w:rsidR="0060159A" w:rsidRPr="0060159A">
        <w:rPr>
          <w:color w:val="FFFFFF" w:themeColor="background1"/>
          <w:sz w:val="20"/>
          <w:szCs w:val="20"/>
          <w:lang w:val="en-US"/>
        </w:rPr>
        <w:t>”</w:t>
      </w:r>
      <w:r w:rsidRPr="000756DE">
        <w:t>có</w:t>
      </w:r>
      <w:r w:rsidR="0060159A" w:rsidRPr="0060159A">
        <w:rPr>
          <w:color w:val="FFFFFF" w:themeColor="background1"/>
          <w:sz w:val="20"/>
          <w:szCs w:val="20"/>
          <w:lang w:val="en-US"/>
        </w:rPr>
        <w:t>”</w:t>
      </w:r>
      <w:r w:rsidRPr="000756DE">
        <w:t>thể tạo</w:t>
      </w:r>
      <w:r w:rsidR="0060159A" w:rsidRPr="0060159A">
        <w:rPr>
          <w:color w:val="FFFFFF" w:themeColor="background1"/>
          <w:sz w:val="20"/>
          <w:szCs w:val="20"/>
          <w:lang w:val="en-US"/>
        </w:rPr>
        <w:t>”</w:t>
      </w:r>
      <w:r w:rsidRPr="000756DE">
        <w:t>ra</w:t>
      </w:r>
      <w:r w:rsidR="0060159A" w:rsidRPr="0060159A">
        <w:rPr>
          <w:color w:val="FFFFFF" w:themeColor="background1"/>
          <w:sz w:val="20"/>
          <w:szCs w:val="20"/>
          <w:lang w:val="en-US"/>
        </w:rPr>
        <w:t>”</w:t>
      </w:r>
      <w:r w:rsidRPr="000756DE">
        <w:t>những Restful API một</w:t>
      </w:r>
      <w:r w:rsidR="0060159A" w:rsidRPr="0060159A">
        <w:rPr>
          <w:color w:val="FFFFFF" w:themeColor="background1"/>
          <w:sz w:val="20"/>
          <w:szCs w:val="20"/>
          <w:lang w:val="en-US"/>
        </w:rPr>
        <w:t>”</w:t>
      </w:r>
      <w:r w:rsidRPr="000756DE">
        <w:t>cách</w:t>
      </w:r>
      <w:r w:rsidR="0060159A" w:rsidRPr="0060159A">
        <w:rPr>
          <w:color w:val="FFFFFF" w:themeColor="background1"/>
          <w:sz w:val="20"/>
          <w:szCs w:val="20"/>
          <w:lang w:val="en-US"/>
        </w:rPr>
        <w:t>”</w:t>
      </w:r>
      <w:r w:rsidRPr="000756DE">
        <w:t>nhanh</w:t>
      </w:r>
      <w:r w:rsidR="0060159A" w:rsidRPr="0060159A">
        <w:rPr>
          <w:color w:val="FFFFFF" w:themeColor="background1"/>
          <w:sz w:val="20"/>
          <w:szCs w:val="20"/>
          <w:lang w:val="en-US"/>
        </w:rPr>
        <w:t>”</w:t>
      </w:r>
      <w:r w:rsidRPr="000756DE">
        <w:t>chóng, an</w:t>
      </w:r>
      <w:r w:rsidR="0060159A" w:rsidRPr="0060159A">
        <w:rPr>
          <w:color w:val="FFFFFF" w:themeColor="background1"/>
          <w:sz w:val="20"/>
          <w:szCs w:val="20"/>
          <w:lang w:val="en-US"/>
        </w:rPr>
        <w:t>”</w:t>
      </w:r>
      <w:r w:rsidRPr="000756DE">
        <w:t>toàn</w:t>
      </w:r>
      <w:r w:rsidR="0060159A" w:rsidRPr="0060159A">
        <w:rPr>
          <w:color w:val="FFFFFF" w:themeColor="background1"/>
          <w:sz w:val="20"/>
          <w:szCs w:val="20"/>
          <w:lang w:val="en-US"/>
        </w:rPr>
        <w:t>”</w:t>
      </w:r>
      <w:r w:rsidRPr="000756DE">
        <w:t>và</w:t>
      </w:r>
      <w:r w:rsidR="0060159A" w:rsidRPr="0060159A">
        <w:rPr>
          <w:color w:val="FFFFFF" w:themeColor="background1"/>
          <w:sz w:val="20"/>
          <w:szCs w:val="20"/>
          <w:lang w:val="en-US"/>
        </w:rPr>
        <w:t>”</w:t>
      </w:r>
      <w:r w:rsidRPr="000756DE">
        <w:t>bảo</w:t>
      </w:r>
      <w:r w:rsidR="0060159A" w:rsidRPr="0060159A">
        <w:rPr>
          <w:color w:val="FFFFFF" w:themeColor="background1"/>
          <w:sz w:val="20"/>
          <w:szCs w:val="20"/>
          <w:lang w:val="en-US"/>
        </w:rPr>
        <w:t>”</w:t>
      </w:r>
      <w:r w:rsidRPr="000756DE">
        <w:t>mật để cung cấp cho Client sử dụng, do có hỗ trợ nhiều authentication policies cũng như giao diện duyệt API hiệu quả, kèm theo đó là tài</w:t>
      </w:r>
      <w:r w:rsidR="0060159A" w:rsidRPr="0060159A">
        <w:rPr>
          <w:color w:val="FFFFFF" w:themeColor="background1"/>
          <w:sz w:val="20"/>
          <w:szCs w:val="20"/>
          <w:lang w:val="en-US"/>
        </w:rPr>
        <w:t>”</w:t>
      </w:r>
      <w:r w:rsidRPr="000756DE">
        <w:t>liệu</w:t>
      </w:r>
      <w:r w:rsidR="0060159A" w:rsidRPr="0060159A">
        <w:rPr>
          <w:color w:val="FFFFFF" w:themeColor="background1"/>
          <w:sz w:val="20"/>
          <w:szCs w:val="20"/>
          <w:lang w:val="en-US"/>
        </w:rPr>
        <w:t>”</w:t>
      </w:r>
      <w:r w:rsidRPr="000756DE">
        <w:t>học tập</w:t>
      </w:r>
      <w:r w:rsidR="0060159A" w:rsidRPr="0060159A">
        <w:rPr>
          <w:color w:val="FFFFFF" w:themeColor="background1"/>
          <w:sz w:val="20"/>
          <w:szCs w:val="20"/>
          <w:lang w:val="en-US"/>
        </w:rPr>
        <w:t>”</w:t>
      </w:r>
      <w:r w:rsidRPr="000756DE">
        <w:t>phong</w:t>
      </w:r>
      <w:r w:rsidR="0060159A" w:rsidRPr="0060159A">
        <w:rPr>
          <w:color w:val="FFFFFF" w:themeColor="background1"/>
          <w:sz w:val="20"/>
          <w:szCs w:val="20"/>
          <w:lang w:val="en-US"/>
        </w:rPr>
        <w:t>”</w:t>
      </w:r>
      <w:r w:rsidRPr="000756DE">
        <w:t>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635EEF82" w14:textId="5B4964B9" w:rsidR="001D55CB" w:rsidRPr="000756DE" w:rsidRDefault="001D55CB" w:rsidP="001D55CB">
      <w:pPr>
        <w:rPr>
          <w:lang w:val="en-US"/>
        </w:rPr>
      </w:pP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rPr>
          <w:color w:val="auto"/>
        </w:rPr>
      </w:pPr>
      <w:bookmarkStart w:id="89" w:name="_Toc87218556"/>
      <w:r w:rsidRPr="000756DE">
        <w:rPr>
          <w:color w:val="auto"/>
        </w:rPr>
        <w:t>View</w:t>
      </w:r>
      <w:bookmarkEnd w:id="89"/>
    </w:p>
    <w:p w14:paraId="744DF45D" w14:textId="77777777" w:rsidR="00EC6C94" w:rsidRPr="000756DE" w:rsidRDefault="00EC6C94" w:rsidP="00EC6C94">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Đối tượng Request được gửi tới xử lý là một thể hiện của Rest Framework chứ không phải là thể thiện của Django Request(HttpRequest)</w:t>
      </w:r>
    </w:p>
    <w:p w14:paraId="5CDF8D51" w14:textId="5CFBF84C" w:rsidR="00EC6C94" w:rsidRPr="000756DE" w:rsidRDefault="00EC6C94" w:rsidP="00A2372B">
      <w:pPr>
        <w:pStyle w:val="ListParagraph"/>
        <w:numPr>
          <w:ilvl w:val="0"/>
          <w:numId w:val="20"/>
        </w:numPr>
        <w:spacing w:line="360" w:lineRule="auto"/>
        <w:rPr>
          <w:rFonts w:ascii="Courier New" w:hAnsi="Courier New" w:cs="Courier New"/>
        </w:rPr>
      </w:pPr>
      <w:r w:rsidRPr="000756DE">
        <w:lastRenderedPageBreak/>
        <w:t>Những dữ liệu trả về phương thức response là thể hiện của Response của Rest Framework</w:t>
      </w:r>
    </w:p>
    <w:p w14:paraId="073D32AC"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Những ngoại lệ bắt được sẽ là APIException</w:t>
      </w:r>
    </w:p>
    <w:p w14:paraId="04DBD356" w14:textId="77777777" w:rsidR="00EC6C94" w:rsidRPr="000756DE" w:rsidRDefault="00EC6C94" w:rsidP="00A2372B">
      <w:pPr>
        <w:pStyle w:val="ListParagraph"/>
        <w:numPr>
          <w:ilvl w:val="0"/>
          <w:numId w:val="20"/>
        </w:numPr>
        <w:spacing w:line="360" w:lineRule="auto"/>
        <w:rPr>
          <w:sz w:val="24"/>
          <w:szCs w:val="24"/>
        </w:rPr>
      </w:pPr>
      <w:r w:rsidRPr="000756DE">
        <w:t xml:space="preserve">Ta có thể tiếp cận APIView bằng class hay function đều được. </w:t>
      </w:r>
    </w:p>
    <w:p w14:paraId="51CDA695" w14:textId="004731E2" w:rsidR="00EC6C94" w:rsidRPr="000756DE" w:rsidRDefault="00EC6C94" w:rsidP="00EC6C94">
      <w:pPr>
        <w:pStyle w:val="ListParagraph"/>
        <w:spacing w:line="360" w:lineRule="auto"/>
        <w:ind w:left="0" w:firstLine="0"/>
      </w:pPr>
      <w:r w:rsidRPr="000756DE">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C604097" w14:textId="77777777" w:rsidR="00EC6C94" w:rsidRPr="000756DE" w:rsidRDefault="00EC6C94" w:rsidP="00EC6C94">
      <w:pPr>
        <w:ind w:firstLine="0"/>
        <w:rPr>
          <w:szCs w:val="26"/>
        </w:rPr>
      </w:pP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7AC58A4B" w14:textId="1DF74B51" w:rsidR="00EC6C94" w:rsidRPr="000756DE" w:rsidRDefault="00EC6C94" w:rsidP="00EC6C94">
      <w:pPr>
        <w:rPr>
          <w:lang w:val="en-US"/>
        </w:rPr>
      </w:pPr>
    </w:p>
    <w:p w14:paraId="304B0694" w14:textId="36BA4E57" w:rsidR="00A9060F" w:rsidRPr="000756DE" w:rsidRDefault="00A9060F" w:rsidP="00A9060F">
      <w:pPr>
        <w:pStyle w:val="Heading2"/>
        <w:rPr>
          <w:color w:val="auto"/>
        </w:rPr>
      </w:pPr>
      <w:bookmarkStart w:id="90" w:name="_Toc87218557"/>
      <w:r w:rsidRPr="000756DE">
        <w:rPr>
          <w:color w:val="auto"/>
        </w:rPr>
        <w:t>ViewSet</w:t>
      </w:r>
      <w:bookmarkEnd w:id="90"/>
    </w:p>
    <w:p w14:paraId="45529522" w14:textId="77777777" w:rsidR="00A9060F" w:rsidRPr="000756DE" w:rsidRDefault="00A9060F" w:rsidP="00A9060F">
      <w:pPr>
        <w:rPr>
          <w:sz w:val="24"/>
        </w:rPr>
      </w:pPr>
      <w:r w:rsidRPr="000756DE">
        <w:t>ViewSet là lớp con được kế thừa từ APIView, được hình thành từ việc kết hợp logic các view liên quan lại với nhau.</w:t>
      </w:r>
    </w:p>
    <w:p w14:paraId="0C301465" w14:textId="68D0A78C" w:rsidR="00A9060F" w:rsidRPr="000756DE" w:rsidRDefault="00A9060F" w:rsidP="00A9060F">
      <w:r w:rsidRPr="000756DE">
        <w:t>Các lớp ViewSet này sẽ không thực hiện sẵn cho lập trình viên các action như Get, Pos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p>
    <w:p w14:paraId="5F4888F8" w14:textId="77777777" w:rsidR="009851F2" w:rsidRPr="000756DE" w:rsidRDefault="009851F2" w:rsidP="009851F2">
      <w:pPr>
        <w:pStyle w:val="code2"/>
        <w:rPr>
          <w:color w:val="auto"/>
        </w:rPr>
      </w:pPr>
      <w:r w:rsidRPr="000756DE">
        <w:rPr>
          <w:color w:val="auto"/>
        </w:rPr>
        <w:t> </w:t>
      </w:r>
    </w:p>
    <w:p w14:paraId="27B8A204" w14:textId="7CBB7DFD" w:rsidR="009851F2" w:rsidRPr="000756DE" w:rsidRDefault="009851F2" w:rsidP="009851F2">
      <w:pPr>
        <w:pStyle w:val="code2"/>
        <w:rPr>
          <w:color w:val="auto"/>
        </w:rPr>
      </w:pPr>
      <w:r w:rsidRPr="000756DE">
        <w:rPr>
          <w:color w:val="auto"/>
        </w:rPr>
        <w:lastRenderedPageBreak/>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rPr>
          <w:color w:val="auto"/>
        </w:rPr>
      </w:pPr>
      <w:bookmarkStart w:id="91" w:name="_Toc87218558"/>
      <w:r w:rsidRPr="000756DE">
        <w:rPr>
          <w:color w:val="auto"/>
        </w:rPr>
        <w:t>ViewSet</w:t>
      </w:r>
      <w:bookmarkEnd w:id="91"/>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0CF7BB76" w14:textId="77777777" w:rsidR="009851F2" w:rsidRPr="000756DE" w:rsidRDefault="009851F2" w:rsidP="00A9060F">
      <w:pPr>
        <w:rPr>
          <w:lang w:val="en-US"/>
        </w:rPr>
      </w:pPr>
    </w:p>
    <w:p w14:paraId="7B64A567" w14:textId="2C8CE38E" w:rsidR="00EA7DFC" w:rsidRPr="000756DE" w:rsidRDefault="009851F2" w:rsidP="00956DD0">
      <w:r w:rsidRPr="000756DE">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92" w:name="Hình_3_5"/>
      <w:r w:rsidRPr="000756DE">
        <w:rPr>
          <w:noProof/>
          <w:szCs w:val="26"/>
          <w:bdr w:val="none" w:sz="0" w:space="0" w:color="auto" w:frame="1"/>
        </w:rPr>
        <w:lastRenderedPageBreak/>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92"/>
    </w:p>
    <w:p w14:paraId="7574D6F2" w14:textId="3D4BF8DD" w:rsidR="009851F2" w:rsidRPr="000756DE" w:rsidRDefault="009851F2" w:rsidP="009851F2">
      <w:pPr>
        <w:pStyle w:val="NormalWeb"/>
        <w:spacing w:before="0" w:beforeAutospacing="0" w:after="120" w:afterAutospacing="0"/>
        <w:ind w:firstLine="567"/>
        <w:jc w:val="center"/>
        <w:rPr>
          <w:sz w:val="26"/>
          <w:szCs w:val="26"/>
        </w:rPr>
      </w:pPr>
      <w:bookmarkStart w:id="93" w:name="_Toc87023699"/>
      <w:bookmarkStart w:id="94" w:name="_Toc87176852"/>
      <w:r w:rsidRPr="000756DE">
        <w:t xml:space="preserve">Hình </w:t>
      </w:r>
      <w:bookmarkStart w:id="95" w:name="_Hlk87016621"/>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5</w:t>
      </w:r>
      <w:r w:rsidR="005C3066">
        <w:fldChar w:fldCharType="end"/>
      </w:r>
      <w:r w:rsidRPr="000756DE">
        <w:t xml:space="preserve"> </w:t>
      </w:r>
      <w:r w:rsidRPr="000756DE">
        <w:rPr>
          <w:sz w:val="26"/>
          <w:szCs w:val="26"/>
        </w:rPr>
        <w:t>Các APIs đã tạo</w:t>
      </w:r>
      <w:bookmarkEnd w:id="93"/>
      <w:bookmarkEnd w:id="94"/>
      <w:bookmarkEnd w:id="95"/>
    </w:p>
    <w:p w14:paraId="61ACC860" w14:textId="1146B9B6" w:rsidR="009851F2" w:rsidRPr="000756DE" w:rsidRDefault="009851F2" w:rsidP="00956DD0">
      <w:pPr>
        <w:ind w:firstLine="0"/>
      </w:pPr>
      <w:r w:rsidRPr="000756DE">
        <w:t>Khi sử dụng GenericView, ta cần cung cấp cho nó các thuộc tính như sau:</w:t>
      </w:r>
    </w:p>
    <w:p w14:paraId="2B66AE83"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queryset: 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url_kwarg: chỉ định các đối số url argument.</w:t>
      </w:r>
    </w:p>
    <w:p w14:paraId="58ECDB0A" w14:textId="23991E3B" w:rsidR="00956DD0" w:rsidRPr="000756DE" w:rsidRDefault="00956DD0" w:rsidP="00A2372B">
      <w:pPr>
        <w:pStyle w:val="ListParagraph"/>
        <w:numPr>
          <w:ilvl w:val="0"/>
          <w:numId w:val="21"/>
        </w:numPr>
        <w:spacing w:line="360" w:lineRule="auto"/>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rPr>
          <w:color w:val="auto"/>
        </w:rPr>
      </w:pPr>
      <w:bookmarkStart w:id="96" w:name="_Toc87218559"/>
      <w:r w:rsidRPr="000756DE">
        <w:rPr>
          <w:color w:val="auto"/>
        </w:rPr>
        <w:t>Routers</w:t>
      </w:r>
      <w:bookmarkEnd w:id="96"/>
    </w:p>
    <w:p w14:paraId="7D53ABF1" w14:textId="3C318808" w:rsidR="008A63F3" w:rsidRPr="000756DE" w:rsidRDefault="008A63F3" w:rsidP="008A63F3">
      <w:pPr>
        <w:rPr>
          <w:szCs w:val="26"/>
          <w:lang w:val="en-US"/>
        </w:rPr>
      </w:pPr>
      <w:r w:rsidRPr="000756DE">
        <w:rPr>
          <w:szCs w:val="26"/>
        </w:rPr>
        <w:t>Django Rest Framework hỗ trợ xử lý tự động các URL trong Django đơn giản, nhanh chóng và nhất quán giúp ta có thể set URL cho project một cách logic, dễ dàng hơn</w:t>
      </w:r>
      <w:r w:rsidRPr="000756DE">
        <w:rPr>
          <w:szCs w:val="26"/>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0B35B677" w14:textId="77777777" w:rsidR="008A0E17" w:rsidRPr="000756DE" w:rsidRDefault="008A0E17" w:rsidP="008A0E17">
      <w:pPr>
        <w:pStyle w:val="code2"/>
        <w:rPr>
          <w:color w:val="auto"/>
        </w:rPr>
      </w:pPr>
      <w:r w:rsidRPr="000756DE">
        <w:rPr>
          <w:color w:val="auto"/>
        </w:rPr>
        <w:t> </w:t>
      </w:r>
    </w:p>
    <w:p w14:paraId="533C8168" w14:textId="26A5B312"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614F485E" w14:textId="2A4FB2E0" w:rsidR="00956DD0" w:rsidRPr="000756DE" w:rsidRDefault="00956DD0" w:rsidP="00956DD0">
      <w:pPr>
        <w:rPr>
          <w:sz w:val="24"/>
        </w:rPr>
      </w:pP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A2372B">
      <w:pPr>
        <w:pStyle w:val="ListParagraph"/>
        <w:numPr>
          <w:ilvl w:val="0"/>
          <w:numId w:val="22"/>
        </w:numPr>
        <w:spacing w:line="360" w:lineRule="auto"/>
      </w:pPr>
      <w:r w:rsidRPr="000756DE">
        <w:lastRenderedPageBreak/>
        <w:t>prefix: tiền tố URL sử dụng cho những url dạng {prefix}/</w:t>
      </w:r>
    </w:p>
    <w:p w14:paraId="6EA68443" w14:textId="77777777" w:rsidR="008A0E17" w:rsidRPr="000756DE" w:rsidRDefault="008A0E17" w:rsidP="00A2372B">
      <w:pPr>
        <w:pStyle w:val="ListParagraph"/>
        <w:numPr>
          <w:ilvl w:val="0"/>
          <w:numId w:val="22"/>
        </w:numPr>
        <w:spacing w:line="360" w:lineRule="auto"/>
      </w:pPr>
      <w:r w:rsidRPr="000756DE">
        <w:t>viewset:lớp ViewSet sử dụng URL này</w:t>
      </w:r>
    </w:p>
    <w:p w14:paraId="052D02BE" w14:textId="77777777" w:rsidR="008A0E17" w:rsidRPr="000756DE" w:rsidRDefault="008A0E17" w:rsidP="00B46948">
      <w:pPr>
        <w:pStyle w:val="ListParagraph"/>
        <w:spacing w:line="360" w:lineRule="auto"/>
        <w:ind w:left="0" w:firstLine="0"/>
        <w:rPr>
          <w:sz w:val="24"/>
          <w:szCs w:val="24"/>
        </w:rPr>
      </w:pPr>
      <w:r w:rsidRPr="000756DE">
        <w:t>Ngoài ra ta còn có đối số tùy chọn:</w:t>
      </w:r>
    </w:p>
    <w:p w14:paraId="2ACEE501" w14:textId="77777777" w:rsidR="008A0E17" w:rsidRPr="000756DE" w:rsidRDefault="008A0E17" w:rsidP="00A2372B">
      <w:pPr>
        <w:pStyle w:val="ListParagraph"/>
        <w:numPr>
          <w:ilvl w:val="0"/>
          <w:numId w:val="22"/>
        </w:numPr>
        <w:spacing w:line="360" w:lineRule="auto"/>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0756DE" w:rsidRDefault="008A0E17" w:rsidP="008A0E17">
      <w:pPr>
        <w:pStyle w:val="ListParagraph"/>
        <w:spacing w:line="360" w:lineRule="auto"/>
        <w:ind w:left="0" w:firstLine="0"/>
        <w:rPr>
          <w:sz w:val="24"/>
          <w:szCs w:val="24"/>
        </w:rPr>
      </w:pPr>
      <w:r w:rsidRPr="000756DE">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t>urlpatterns = [</w:t>
      </w:r>
      <w:r w:rsidRPr="000756DE">
        <w:rPr>
          <w:color w:val="auto"/>
        </w:rPr>
        <w:br/>
        <w:t>    path('', include(router.urls)),</w:t>
      </w:r>
      <w:r w:rsidRPr="000756DE">
        <w:rPr>
          <w:color w:val="auto"/>
        </w:rPr>
        <w:br/>
        <w:t>]</w:t>
      </w:r>
    </w:p>
    <w:p w14:paraId="4E8E1656" w14:textId="7D53A197" w:rsidR="008A0E17" w:rsidRPr="000756DE" w:rsidRDefault="008A0E17" w:rsidP="00956DD0">
      <w:pPr>
        <w:rPr>
          <w:sz w:val="24"/>
        </w:rPr>
      </w:pPr>
    </w:p>
    <w:p w14:paraId="0C6B2448" w14:textId="1FA6BA58" w:rsidR="00672B44" w:rsidRPr="000756DE" w:rsidRDefault="00672B44" w:rsidP="00672B44">
      <w:pPr>
        <w:pStyle w:val="Heading2"/>
        <w:rPr>
          <w:color w:val="auto"/>
        </w:rPr>
      </w:pPr>
      <w:bookmarkStart w:id="97" w:name="_Toc87218560"/>
      <w:r w:rsidRPr="000756DE">
        <w:rPr>
          <w:color w:val="auto"/>
        </w:rPr>
        <w:t>Request và Response</w:t>
      </w:r>
      <w:bookmarkEnd w:id="97"/>
    </w:p>
    <w:p w14:paraId="5A477811" w14:textId="44923203" w:rsidR="00672B44" w:rsidRPr="000756DE" w:rsidRDefault="00672B44" w:rsidP="00756431">
      <w:pPr>
        <w:pStyle w:val="Heading3"/>
      </w:pPr>
      <w:bookmarkStart w:id="98" w:name="_Toc87218561"/>
      <w:r w:rsidRPr="000756DE">
        <w:t>Request</w:t>
      </w:r>
      <w:bookmarkEnd w:id="98"/>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77777777" w:rsidR="000202CC" w:rsidRPr="000756DE" w:rsidRDefault="000202CC" w:rsidP="00A2372B">
      <w:pPr>
        <w:pStyle w:val="ListParagraph"/>
        <w:numPr>
          <w:ilvl w:val="0"/>
          <w:numId w:val="22"/>
        </w:numPr>
        <w:spacing w:line="360" w:lineRule="auto"/>
      </w:pPr>
      <w:r w:rsidRPr="000756DE">
        <w:t>Request.user: Là thể hiện của user, nếu đã chứng thực thì là thể hiện của “django.contrib.auth.models.User”, còn chưa chứng thực là thể hiện của “django.contrib.auth.models.AnonymousUser”.</w:t>
      </w:r>
    </w:p>
    <w:p w14:paraId="6365450C" w14:textId="77777777" w:rsidR="000202CC" w:rsidRPr="000756DE" w:rsidRDefault="000202CC" w:rsidP="00A2372B">
      <w:pPr>
        <w:pStyle w:val="ListParagraph"/>
        <w:numPr>
          <w:ilvl w:val="0"/>
          <w:numId w:val="22"/>
        </w:numPr>
        <w:spacing w:line="360" w:lineRule="auto"/>
      </w:pPr>
      <w:r w:rsidRPr="000756DE">
        <w:t>Request.data: Chứa những thông tin dữ liệu được gửi lên từ body</w:t>
      </w:r>
    </w:p>
    <w:p w14:paraId="3F16C88B" w14:textId="77777777" w:rsidR="000202CC" w:rsidRPr="000756DE" w:rsidRDefault="000202CC" w:rsidP="00A2372B">
      <w:pPr>
        <w:pStyle w:val="ListParagraph"/>
        <w:numPr>
          <w:ilvl w:val="0"/>
          <w:numId w:val="22"/>
        </w:numPr>
        <w:spacing w:line="360" w:lineRule="auto"/>
      </w:pPr>
      <w:r w:rsidRPr="000756DE">
        <w:t>Request.method: Trả về phương thức dùng để thực hiện request</w:t>
      </w:r>
    </w:p>
    <w:p w14:paraId="6818634C" w14:textId="77777777" w:rsidR="000202CC" w:rsidRPr="000756DE" w:rsidRDefault="000202CC" w:rsidP="00A2372B">
      <w:pPr>
        <w:pStyle w:val="ListParagraph"/>
        <w:numPr>
          <w:ilvl w:val="0"/>
          <w:numId w:val="22"/>
        </w:numPr>
        <w:spacing w:line="360" w:lineRule="auto"/>
      </w:pPr>
      <w:r w:rsidRPr="000756DE">
        <w:t>Request.query_params: Chứa dữ liệu từ các tham số truyền vào request từ phương thức Get</w:t>
      </w:r>
    </w:p>
    <w:p w14:paraId="0AA63C8B" w14:textId="77777777" w:rsidR="000202CC" w:rsidRPr="000756DE" w:rsidRDefault="000202CC" w:rsidP="00A2372B">
      <w:pPr>
        <w:pStyle w:val="ListParagraph"/>
        <w:numPr>
          <w:ilvl w:val="0"/>
          <w:numId w:val="22"/>
        </w:numPr>
        <w:spacing w:line="360" w:lineRule="auto"/>
      </w:pPr>
      <w:r w:rsidRPr="000756DE">
        <w:t>Request.auth: Chứa thông tin chứng thực, thường là thông tin token của request. Giá trị mặc định nếu chưa được chứng thực là None</w:t>
      </w:r>
    </w:p>
    <w:p w14:paraId="266D637C" w14:textId="77777777" w:rsidR="000202CC" w:rsidRPr="000756DE" w:rsidRDefault="000202CC" w:rsidP="00A2372B">
      <w:pPr>
        <w:pStyle w:val="ListParagraph"/>
        <w:numPr>
          <w:ilvl w:val="0"/>
          <w:numId w:val="22"/>
        </w:numPr>
        <w:spacing w:line="360" w:lineRule="auto"/>
      </w:pPr>
      <w:r w:rsidRPr="000756DE">
        <w:t xml:space="preserve">Request.authenticators: Chứa thông tin về các chính sách chứng thực trong các lớp APIView hay @api_view được thiết lập thông qua thuộc tính </w:t>
      </w:r>
      <w:r w:rsidRPr="000756DE">
        <w:lastRenderedPageBreak/>
        <w:t>authentication_classes hay mặc định sẽ lấy trong setting ở biến cấu hình DEFAULT_AUTHENTICATORS </w:t>
      </w:r>
    </w:p>
    <w:p w14:paraId="4D8E4E5C" w14:textId="70B16FDB" w:rsidR="000202CC" w:rsidRPr="000756DE" w:rsidRDefault="000202CC" w:rsidP="00A2372B">
      <w:pPr>
        <w:pStyle w:val="ListParagraph"/>
        <w:numPr>
          <w:ilvl w:val="0"/>
          <w:numId w:val="22"/>
        </w:numPr>
        <w:spacing w:line="360" w:lineRule="auto"/>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756431">
      <w:pPr>
        <w:pStyle w:val="Heading3"/>
      </w:pPr>
      <w:bookmarkStart w:id="99" w:name="_Toc87218562"/>
      <w:r w:rsidRPr="000756DE">
        <w:t>Response</w:t>
      </w:r>
      <w:bookmarkEnd w:id="99"/>
    </w:p>
    <w:p w14:paraId="670BDCB9" w14:textId="0F5A0D2C" w:rsidR="000202CC" w:rsidRPr="000756DE" w:rsidRDefault="000202CC" w:rsidP="000202CC">
      <w:pPr>
        <w:rPr>
          <w:szCs w:val="26"/>
        </w:rPr>
      </w:pPr>
      <w:r w:rsidRPr="000756DE">
        <w:rPr>
          <w:szCs w:val="26"/>
        </w:rPr>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A2372B">
      <w:pPr>
        <w:pStyle w:val="ListParagraph"/>
        <w:numPr>
          <w:ilvl w:val="0"/>
          <w:numId w:val="23"/>
        </w:numPr>
        <w:spacing w:line="360" w:lineRule="auto"/>
      </w:pPr>
      <w:r w:rsidRPr="000756DE">
        <w:t>Data: là dữ liệu đã được serializer</w:t>
      </w:r>
    </w:p>
    <w:p w14:paraId="6573D7BB" w14:textId="77777777" w:rsidR="00505599" w:rsidRPr="000756DE" w:rsidRDefault="00505599" w:rsidP="00A2372B">
      <w:pPr>
        <w:pStyle w:val="ListParagraph"/>
        <w:numPr>
          <w:ilvl w:val="0"/>
          <w:numId w:val="23"/>
        </w:numPr>
        <w:spacing w:line="360" w:lineRule="auto"/>
      </w:pPr>
      <w:r w:rsidRPr="000756DE">
        <w:t>Status: status code được trả về cho response, mặc định là HTTP_200_OK</w:t>
      </w:r>
    </w:p>
    <w:p w14:paraId="2828172C" w14:textId="77777777" w:rsidR="00505599" w:rsidRPr="000756DE" w:rsidRDefault="00505599" w:rsidP="00A2372B">
      <w:pPr>
        <w:pStyle w:val="ListParagraph"/>
        <w:numPr>
          <w:ilvl w:val="0"/>
          <w:numId w:val="23"/>
        </w:numPr>
        <w:spacing w:line="360" w:lineRule="auto"/>
      </w:pPr>
      <w:r w:rsidRPr="000756DE">
        <w:t>Headers: là một từ điển của HTTP headers để sử dụng trong response</w:t>
      </w:r>
    </w:p>
    <w:p w14:paraId="250DBE97" w14:textId="77777777" w:rsidR="00505599" w:rsidRPr="000756DE" w:rsidRDefault="00505599" w:rsidP="00A2372B">
      <w:pPr>
        <w:pStyle w:val="ListParagraph"/>
        <w:numPr>
          <w:ilvl w:val="0"/>
          <w:numId w:val="23"/>
        </w:numPr>
        <w:spacing w:line="360" w:lineRule="auto"/>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A2372B">
      <w:pPr>
        <w:pStyle w:val="ListParagraph"/>
        <w:numPr>
          <w:ilvl w:val="0"/>
          <w:numId w:val="23"/>
        </w:numPr>
        <w:spacing w:line="360" w:lineRule="auto"/>
      </w:pPr>
      <w:r w:rsidRPr="000756DE">
        <w:t>Template_name: template được chọn sử dụng</w:t>
      </w:r>
    </w:p>
    <w:p w14:paraId="3D34114A" w14:textId="1AF75EBE" w:rsidR="00ED115F" w:rsidRPr="000756DE" w:rsidRDefault="00ED115F" w:rsidP="00ED115F">
      <w:pPr>
        <w:pStyle w:val="Heading2"/>
        <w:rPr>
          <w:color w:val="auto"/>
        </w:rPr>
      </w:pPr>
      <w:bookmarkStart w:id="100" w:name="_Toc87218563"/>
      <w:r w:rsidRPr="000756DE">
        <w:rPr>
          <w:color w:val="auto"/>
        </w:rPr>
        <w:t>Serializer</w:t>
      </w:r>
      <w:bookmarkEnd w:id="100"/>
    </w:p>
    <w:p w14:paraId="1EFA6B87" w14:textId="6BB20C5F"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2B37FF74"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edate_&lt;field_name&gt;: P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lastRenderedPageBreak/>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A2372B">
      <w:pPr>
        <w:pStyle w:val="ListParagraph"/>
        <w:numPr>
          <w:ilvl w:val="0"/>
          <w:numId w:val="25"/>
        </w:numPr>
        <w:spacing w:line="360" w:lineRule="auto"/>
      </w:pPr>
      <w:r w:rsidRPr="000756DE">
        <w:t>Các trường giống với model mà được ta khai báo</w:t>
      </w:r>
    </w:p>
    <w:p w14:paraId="57002CEE" w14:textId="77777777" w:rsidR="003A3264" w:rsidRPr="000756DE" w:rsidRDefault="003A3264" w:rsidP="00A2372B">
      <w:pPr>
        <w:pStyle w:val="ListParagraph"/>
        <w:numPr>
          <w:ilvl w:val="0"/>
          <w:numId w:val="25"/>
        </w:numPr>
        <w:spacing w:line="360" w:lineRule="auto"/>
      </w:pPr>
      <w:r w:rsidRPr="000756DE">
        <w:t>Những validator cho serializer: đó là những validate mà ta khai báo khi tạo model. Ví dụ: null là False</w:t>
      </w:r>
    </w:p>
    <w:p w14:paraId="3CC88D57" w14:textId="77777777" w:rsidR="003A3264" w:rsidRPr="000756DE" w:rsidRDefault="003A3264" w:rsidP="00A2372B">
      <w:pPr>
        <w:pStyle w:val="ListParagraph"/>
        <w:numPr>
          <w:ilvl w:val="0"/>
          <w:numId w:val="25"/>
        </w:numPr>
        <w:spacing w:line="360" w:lineRule="auto"/>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Model: đây là lớp model được liên kết với serializer</w:t>
      </w:r>
    </w:p>
    <w:p w14:paraId="26A349F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read_only_fields: Các trường được cho phép chỉ đọc</w:t>
      </w:r>
    </w:p>
    <w:p w14:paraId="280B3FD8"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rPr>
          <w:color w:val="auto"/>
        </w:rPr>
      </w:pPr>
      <w:bookmarkStart w:id="101" w:name="_Toc87218564"/>
      <w:r w:rsidRPr="000756DE">
        <w:rPr>
          <w:color w:val="auto"/>
        </w:rPr>
        <w:t>Authentication</w:t>
      </w:r>
      <w:bookmarkEnd w:id="101"/>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user: là thể hiện của gói contrib.auth</w:t>
      </w:r>
    </w:p>
    <w:p w14:paraId="49AED8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 xml:space="preserve">Authentication schemes được định nghĩa là một danh sách các lớp python. Rest Framework sẽ tham gia vào chứng thực từng lớp python trong danh sách và sẽ thiết lập </w:t>
      </w:r>
      <w:r w:rsidRPr="000756DE">
        <w:rPr>
          <w:lang w:val="en-US"/>
        </w:rPr>
        <w:lastRenderedPageBreak/>
        <w:t>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rPr>
          <w:color w:val="auto"/>
        </w:rPr>
      </w:pPr>
      <w:bookmarkStart w:id="102" w:name="_Toc87218565"/>
      <w:r w:rsidRPr="000756DE">
        <w:rPr>
          <w:color w:val="auto"/>
        </w:rPr>
        <w:t>Giới thiệu Oauth2</w:t>
      </w:r>
      <w:bookmarkEnd w:id="102"/>
    </w:p>
    <w:p w14:paraId="0F569D46" w14:textId="27170573" w:rsidR="002E2A6E" w:rsidRPr="000756DE" w:rsidRDefault="002E2A6E" w:rsidP="002E2A6E">
      <w:pPr>
        <w:rPr>
          <w:sz w:val="24"/>
        </w:rPr>
      </w:pPr>
      <w:r w:rsidRPr="000756DE">
        <w:t>Oauth2 là phiên bản hiện tại mới nhất của Oath (Open Authentication), được phát triển và được sử dụng phổ biến và rộng rãi bởi Facebook, google,… Là</w:t>
      </w:r>
      <w:r w:rsidR="009D57B5" w:rsidRPr="009D57B5">
        <w:rPr>
          <w:color w:val="FFFFFF" w:themeColor="background1"/>
          <w:sz w:val="20"/>
          <w:szCs w:val="20"/>
        </w:rPr>
        <w:t>”</w:t>
      </w:r>
      <w:r w:rsidRPr="000756DE">
        <w:t>một</w:t>
      </w:r>
      <w:r w:rsidR="009D57B5" w:rsidRPr="009D57B5">
        <w:rPr>
          <w:color w:val="FFFFFF" w:themeColor="background1"/>
          <w:sz w:val="20"/>
          <w:szCs w:val="20"/>
        </w:rPr>
        <w:t>”</w:t>
      </w:r>
      <w:r w:rsidRPr="000756DE">
        <w:t>giao</w:t>
      </w:r>
      <w:r w:rsidR="009D57B5" w:rsidRPr="009D57B5">
        <w:rPr>
          <w:color w:val="FFFFFF" w:themeColor="background1"/>
          <w:sz w:val="20"/>
          <w:szCs w:val="20"/>
        </w:rPr>
        <w:t>”</w:t>
      </w:r>
      <w:r w:rsidRPr="000756DE">
        <w:t>thức mở dùng để chứng thực với các dịch vụ liên quan khác.</w:t>
      </w:r>
    </w:p>
    <w:p w14:paraId="08DC3E41" w14:textId="501A8D83" w:rsidR="002E2A6E" w:rsidRPr="000756DE" w:rsidRDefault="002E2A6E" w:rsidP="002E2A6E">
      <w:r w:rsidRPr="000756DE">
        <w:t>Oauth hoạt động bằng cách ủy thác xác thực cho một dịch vụ để</w:t>
      </w:r>
      <w:r w:rsidR="009D57B5" w:rsidRPr="009D57B5">
        <w:rPr>
          <w:color w:val="FFFFFF" w:themeColor="background1"/>
          <w:sz w:val="20"/>
          <w:szCs w:val="20"/>
        </w:rPr>
        <w:t>”</w:t>
      </w:r>
      <w:r w:rsidRPr="000756DE">
        <w:t>truy</w:t>
      </w:r>
      <w:r w:rsidR="009D57B5" w:rsidRPr="009D57B5">
        <w:rPr>
          <w:color w:val="FFFFFF" w:themeColor="background1"/>
          <w:sz w:val="20"/>
          <w:szCs w:val="20"/>
        </w:rPr>
        <w:t>”</w:t>
      </w:r>
      <w:r w:rsidRPr="000756DE">
        <w:t>cập</w:t>
      </w:r>
      <w:r w:rsidR="009D57B5" w:rsidRPr="009D57B5">
        <w:rPr>
          <w:color w:val="FFFFFF" w:themeColor="background1"/>
          <w:sz w:val="20"/>
          <w:szCs w:val="20"/>
        </w:rPr>
        <w:t>”</w:t>
      </w:r>
      <w:r w:rsidRPr="000756DE">
        <w:t>vào các</w:t>
      </w:r>
      <w:r w:rsidR="009D57B5" w:rsidRPr="009D57B5">
        <w:rPr>
          <w:color w:val="FFFFFF" w:themeColor="background1"/>
          <w:sz w:val="20"/>
          <w:szCs w:val="20"/>
        </w:rPr>
        <w:t>”</w:t>
      </w:r>
      <w:r w:rsidRPr="000756DE">
        <w:t>tài</w:t>
      </w:r>
      <w:r w:rsidR="009D57B5" w:rsidRPr="009D57B5">
        <w:rPr>
          <w:color w:val="FFFFFF" w:themeColor="background1"/>
          <w:sz w:val="20"/>
          <w:szCs w:val="20"/>
        </w:rPr>
        <w:t>”</w:t>
      </w:r>
      <w:r w:rsidRPr="000756DE">
        <w:t>nguyên</w:t>
      </w:r>
      <w:r w:rsidR="009D57B5" w:rsidRPr="009D57B5">
        <w:rPr>
          <w:color w:val="FFFFFF" w:themeColor="background1"/>
          <w:sz w:val="20"/>
          <w:szCs w:val="20"/>
        </w:rPr>
        <w:t>”</w:t>
      </w:r>
      <w:r w:rsidRPr="000756DE">
        <w:t>mà không cần đến username, password.</w:t>
      </w:r>
    </w:p>
    <w:p w14:paraId="55F2B74C" w14:textId="68FE6D81" w:rsidR="00220537" w:rsidRPr="000756DE" w:rsidRDefault="00220537" w:rsidP="00756431">
      <w:pPr>
        <w:pStyle w:val="Heading3"/>
      </w:pPr>
      <w:bookmarkStart w:id="103" w:name="_Toc87218566"/>
      <w:r w:rsidRPr="000756DE">
        <w:t>OAuth2</w:t>
      </w:r>
      <w:bookmarkEnd w:id="103"/>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471F6D">
      <w:pPr>
        <w:pStyle w:val="ListParagraph"/>
        <w:spacing w:line="360" w:lineRule="auto"/>
        <w:ind w:left="0" w:firstLine="0"/>
        <w:textAlignment w:val="baseline"/>
      </w:pPr>
      <w:r w:rsidRPr="000756DE">
        <w:t>Để giao tiếp với server từ client thông qua OAuth2, ta cần phải trải qua ba bước:</w:t>
      </w:r>
    </w:p>
    <w:p w14:paraId="0A2E66A3"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lastRenderedPageBreak/>
        <w:t>Authorized: Chứng thực quyền truy cập tài nguyên được bảo vệ của user</w:t>
      </w:r>
    </w:p>
    <w:p w14:paraId="31243A88"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756431">
      <w:pPr>
        <w:pStyle w:val="Heading3"/>
      </w:pPr>
      <w:bookmarkStart w:id="104" w:name="_Toc87218567"/>
      <w:r w:rsidRPr="000756DE">
        <w:t>Django OAuth Toolkit</w:t>
      </w:r>
      <w:bookmarkEnd w:id="104"/>
    </w:p>
    <w:p w14:paraId="50F687F5" w14:textId="5804A00A" w:rsidR="009D4D38" w:rsidRPr="000756DE" w:rsidRDefault="00C115EE" w:rsidP="009D4D38">
      <w:pPr>
        <w:rPr>
          <w:szCs w:val="26"/>
        </w:rPr>
      </w:pPr>
      <w:r w:rsidRPr="000756DE">
        <w:rPr>
          <w:szCs w:val="26"/>
        </w:rPr>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066B5289" w14:textId="10FD4A8A" w:rsidR="00050285" w:rsidRPr="000756DE" w:rsidRDefault="00050285" w:rsidP="00312218">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4E9CE1B1" w14:textId="77777777" w:rsidR="00312218" w:rsidRPr="000756DE" w:rsidRDefault="00312218" w:rsidP="00312218">
      <w:pPr>
        <w:pStyle w:val="ListParagraph"/>
        <w:spacing w:line="360" w:lineRule="auto"/>
        <w:ind w:left="0" w:firstLine="0"/>
        <w:textAlignment w:val="baseline"/>
      </w:pPr>
    </w:p>
    <w:p w14:paraId="64849F6B" w14:textId="738B2022" w:rsidR="00312218" w:rsidRPr="000756DE" w:rsidRDefault="00312218" w:rsidP="00312218">
      <w:pPr>
        <w:pStyle w:val="ListParagraph"/>
        <w:spacing w:line="360" w:lineRule="auto"/>
        <w:ind w:left="0" w:firstLine="0"/>
        <w:textAlignment w:val="baseline"/>
      </w:pPr>
      <w:r w:rsidRPr="000756DE">
        <w:t>Bước 3: Thêm cấu hình cho biên REST_FRAMEWORK:</w:t>
      </w:r>
    </w:p>
    <w:p w14:paraId="3B5CBA94" w14:textId="77777777" w:rsidR="00312218" w:rsidRPr="000756DE" w:rsidRDefault="00312218" w:rsidP="00312218">
      <w:pPr>
        <w:pStyle w:val="ListParagraph"/>
        <w:spacing w:line="360" w:lineRule="auto"/>
        <w:ind w:left="0" w:firstLine="0"/>
        <w:textAlignment w:val="baseline"/>
      </w:pPr>
    </w:p>
    <w:p w14:paraId="7A4D8DD1" w14:textId="52DF3609" w:rsidR="00312218" w:rsidRPr="000756DE" w:rsidRDefault="00312218" w:rsidP="00312218">
      <w:pPr>
        <w:pStyle w:val="code2"/>
        <w:rPr>
          <w:rFonts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3FA40010" w14:textId="0BECC283" w:rsidR="00220537" w:rsidRPr="000756DE" w:rsidRDefault="00220537" w:rsidP="00220537">
      <w:pPr>
        <w:ind w:firstLine="0"/>
      </w:pP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r>
      <w:r w:rsidRPr="000756DE">
        <w:rPr>
          <w:color w:val="auto"/>
        </w:rPr>
        <w:lastRenderedPageBreak/>
        <w:t>            namespace='oauth2_provider')),</w:t>
      </w:r>
      <w:r w:rsidRPr="000756DE">
        <w:rPr>
          <w:color w:val="auto"/>
        </w:rPr>
        <w:br/>
        <w:t>]</w:t>
      </w:r>
    </w:p>
    <w:p w14:paraId="03BBE1A2" w14:textId="4B680B8D" w:rsidR="00220537" w:rsidRPr="000756DE" w:rsidRDefault="00220537" w:rsidP="00220537"/>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t xml:space="preserve">Sau khi xong các bước trên, ta truy cập vào: </w:t>
      </w:r>
      <w:hyperlink r:id="rId33"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105" w:name="Hình_3_6"/>
      <w:r w:rsidRPr="000756DE">
        <w:rPr>
          <w:noProof/>
          <w:szCs w:val="26"/>
          <w:bdr w:val="none" w:sz="0" w:space="0" w:color="auto" w:frame="1"/>
        </w:rPr>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105"/>
    </w:p>
    <w:p w14:paraId="180673BD" w14:textId="5FEC517F" w:rsidR="004A180B" w:rsidRPr="000756DE" w:rsidRDefault="004A180B" w:rsidP="004A180B">
      <w:pPr>
        <w:pStyle w:val="Caption"/>
        <w:spacing w:line="360" w:lineRule="auto"/>
        <w:rPr>
          <w:szCs w:val="26"/>
          <w:lang w:val="en-US"/>
        </w:rPr>
      </w:pPr>
      <w:bookmarkStart w:id="106" w:name="_Toc87023700"/>
      <w:bookmarkStart w:id="107" w:name="_Toc87176853"/>
      <w:r w:rsidRPr="000756DE">
        <w:t xml:space="preserve">Hình </w:t>
      </w:r>
      <w:bookmarkStart w:id="108" w:name="_Hlk87016650"/>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fldSimple w:instr=" SEQ Hình \* ARABIC \s 1 ">
        <w:r w:rsidR="005C3066">
          <w:rPr>
            <w:noProof/>
          </w:rPr>
          <w:t>6</w:t>
        </w:r>
      </w:fldSimple>
      <w:r w:rsidRPr="000756DE">
        <w:rPr>
          <w:lang w:val="en-US"/>
        </w:rPr>
        <w:t xml:space="preserve"> </w:t>
      </w:r>
      <w:r w:rsidRPr="000756DE">
        <w:rPr>
          <w:szCs w:val="26"/>
        </w:rPr>
        <w:t>Giao diện tạo application chứng thực</w:t>
      </w:r>
      <w:bookmarkEnd w:id="108"/>
      <w:r w:rsidRPr="000756DE">
        <w:rPr>
          <w:szCs w:val="26"/>
          <w:lang w:val="en-US"/>
        </w:rPr>
        <w:t>.</w:t>
      </w:r>
      <w:bookmarkEnd w:id="106"/>
      <w:bookmarkEnd w:id="107"/>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109"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109"/>
    </w:p>
    <w:p w14:paraId="2F1887C2" w14:textId="7359649D" w:rsidR="004A180B" w:rsidRPr="000756DE" w:rsidRDefault="004A180B" w:rsidP="00617C93">
      <w:pPr>
        <w:pStyle w:val="Caption"/>
        <w:spacing w:line="360" w:lineRule="auto"/>
        <w:rPr>
          <w:szCs w:val="26"/>
          <w:lang w:val="en-US"/>
        </w:rPr>
      </w:pPr>
      <w:bookmarkStart w:id="110" w:name="_Toc87023701"/>
      <w:bookmarkStart w:id="111" w:name="_Toc87176854"/>
      <w:r w:rsidRPr="000756DE">
        <w:lastRenderedPageBreak/>
        <w:t xml:space="preserve">Hình </w:t>
      </w:r>
      <w:fldSimple w:instr=" STYLEREF 1 \s ">
        <w:r w:rsidR="005C3066">
          <w:rPr>
            <w:noProof/>
          </w:rPr>
          <w:t>3</w:t>
        </w:r>
      </w:fldSimple>
      <w:r w:rsidR="005C3066">
        <w:t>.</w:t>
      </w:r>
      <w:fldSimple w:instr=" SEQ Hình \* ARABIC \s 1 ">
        <w:r w:rsidR="005C3066">
          <w:rPr>
            <w:noProof/>
          </w:rPr>
          <w:t>7</w:t>
        </w:r>
      </w:fldSimple>
      <w:r w:rsidRPr="000756DE">
        <w:rPr>
          <w:lang w:val="en-US"/>
        </w:rPr>
        <w:t xml:space="preserve"> </w:t>
      </w:r>
      <w:bookmarkStart w:id="112" w:name="_Hlk87016669"/>
      <w:r w:rsidRPr="000756DE">
        <w:rPr>
          <w:szCs w:val="26"/>
        </w:rPr>
        <w:t>Giao diện tạo thành công</w:t>
      </w:r>
      <w:bookmarkEnd w:id="112"/>
      <w:r w:rsidR="00884B45" w:rsidRPr="000756DE">
        <w:rPr>
          <w:szCs w:val="26"/>
          <w:lang w:val="en-US"/>
        </w:rPr>
        <w:t>.</w:t>
      </w:r>
      <w:bookmarkEnd w:id="110"/>
      <w:bookmarkEnd w:id="111"/>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t>    "username": "&lt;your_username&gt;",</w:t>
      </w:r>
      <w:r w:rsidRPr="000756DE">
        <w:rPr>
          <w:color w:val="auto"/>
        </w:rPr>
        <w:br/>
        <w:t>    "password": "&lt;your_password&gt;",</w:t>
      </w:r>
      <w:r w:rsidRPr="000756DE">
        <w:rPr>
          <w:color w:val="auto"/>
        </w:rPr>
        <w:br/>
        <w:t>    "client_id": "&lt;your_client-id&gt;",</w:t>
      </w:r>
      <w:r w:rsidRPr="000756DE">
        <w:rPr>
          <w:color w:val="auto"/>
        </w:rPr>
        <w:br/>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113"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113"/>
    </w:p>
    <w:p w14:paraId="22C9BE70" w14:textId="6E8D8118" w:rsidR="00617C93" w:rsidRPr="000756DE" w:rsidRDefault="00617C93" w:rsidP="00617C93">
      <w:pPr>
        <w:pStyle w:val="Caption"/>
        <w:spacing w:line="360" w:lineRule="auto"/>
        <w:rPr>
          <w:szCs w:val="26"/>
        </w:rPr>
      </w:pPr>
      <w:bookmarkStart w:id="114" w:name="_Toc87023702"/>
      <w:bookmarkStart w:id="115" w:name="_Toc87176855"/>
      <w:r w:rsidRPr="000756DE">
        <w:t xml:space="preserve">Hình </w:t>
      </w:r>
      <w:fldSimple w:instr=" STYLEREF 1 \s ">
        <w:r w:rsidR="005C3066">
          <w:rPr>
            <w:noProof/>
          </w:rPr>
          <w:t>3</w:t>
        </w:r>
      </w:fldSimple>
      <w:r w:rsidR="005C3066">
        <w:t>.</w:t>
      </w:r>
      <w:fldSimple w:instr=" SEQ Hình \* ARABIC \s 1 ">
        <w:r w:rsidR="005C3066">
          <w:rPr>
            <w:noProof/>
          </w:rPr>
          <w:t>8</w:t>
        </w:r>
      </w:fldSimple>
      <w:r w:rsidRPr="000756DE">
        <w:rPr>
          <w:lang w:val="en-US"/>
        </w:rPr>
        <w:t xml:space="preserve"> </w:t>
      </w:r>
      <w:bookmarkStart w:id="116" w:name="_Hlk87016687"/>
      <w:r w:rsidRPr="000756DE">
        <w:rPr>
          <w:szCs w:val="26"/>
        </w:rPr>
        <w:t>Lấy token thành công</w:t>
      </w:r>
      <w:bookmarkEnd w:id="114"/>
      <w:bookmarkEnd w:id="115"/>
      <w:bookmarkEnd w:id="116"/>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700308C3" w:rsidR="00617C93" w:rsidRPr="000756DE" w:rsidRDefault="00617C93" w:rsidP="00FF23BA">
      <w:pPr>
        <w:pStyle w:val="Caption"/>
        <w:rPr>
          <w:szCs w:val="22"/>
          <w:lang w:val="en-US"/>
        </w:rPr>
      </w:pPr>
      <w:bookmarkStart w:id="117" w:name="Hình_3_9"/>
      <w:bookmarkStart w:id="118" w:name="_Toc87023703"/>
      <w:bookmarkStart w:id="119" w:name="_Toc87176856"/>
      <w:r w:rsidRPr="000756DE">
        <w:rPr>
          <w:noProof/>
          <w:szCs w:val="26"/>
          <w:bdr w:val="none" w:sz="0" w:space="0" w:color="auto" w:frame="1"/>
        </w:rPr>
        <w:lastRenderedPageBreak/>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17"/>
      <w:r w:rsidRPr="000756DE">
        <w:t xml:space="preserve">Hình </w:t>
      </w:r>
      <w:fldSimple w:instr=" STYLEREF 1 \s ">
        <w:r w:rsidR="005C3066">
          <w:rPr>
            <w:noProof/>
          </w:rPr>
          <w:t>3</w:t>
        </w:r>
      </w:fldSimple>
      <w:r w:rsidR="005C3066">
        <w:t>.</w:t>
      </w:r>
      <w:fldSimple w:instr=" SEQ Hình \* ARABIC \s 1 ">
        <w:r w:rsidR="005C3066">
          <w:rPr>
            <w:noProof/>
          </w:rPr>
          <w:t>9</w:t>
        </w:r>
      </w:fldSimple>
      <w:r w:rsidRPr="000756DE">
        <w:rPr>
          <w:lang w:val="en-US"/>
        </w:rPr>
        <w:t xml:space="preserve"> </w:t>
      </w:r>
      <w:bookmarkStart w:id="120" w:name="_Hlk87016743"/>
      <w:r w:rsidRPr="000756DE">
        <w:rPr>
          <w:szCs w:val="26"/>
        </w:rPr>
        <w:t>Sử dụng token vừa tạo để thực hiện API</w:t>
      </w:r>
      <w:bookmarkEnd w:id="118"/>
      <w:bookmarkEnd w:id="119"/>
      <w:bookmarkEnd w:id="120"/>
    </w:p>
    <w:p w14:paraId="6CFE386C" w14:textId="3958DEDE" w:rsidR="00617C93" w:rsidRPr="000756DE" w:rsidRDefault="00617C93" w:rsidP="00617C93">
      <w:pPr>
        <w:pStyle w:val="Heading2"/>
        <w:rPr>
          <w:color w:val="auto"/>
        </w:rPr>
      </w:pPr>
      <w:bookmarkStart w:id="121" w:name="_Toc87218568"/>
      <w:r w:rsidRPr="000756DE">
        <w:rPr>
          <w:color w:val="auto"/>
        </w:rPr>
        <w:t>Cors</w:t>
      </w:r>
      <w:bookmarkEnd w:id="121"/>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32775356" w14:textId="77777777" w:rsidR="00B47072" w:rsidRPr="000756DE" w:rsidRDefault="00B47072" w:rsidP="00B47072">
      <w:pPr>
        <w:rPr>
          <w:sz w:val="24"/>
          <w:szCs w:val="24"/>
          <w:lang w:val="en-US"/>
        </w:rPr>
      </w:pPr>
    </w:p>
    <w:p w14:paraId="50BD07E5" w14:textId="56F54002" w:rsidR="003A3264" w:rsidRPr="000756DE" w:rsidRDefault="00024BA9" w:rsidP="00024BA9">
      <w:pPr>
        <w:pStyle w:val="ListParagraph"/>
        <w:ind w:left="0" w:firstLine="0"/>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D1A554E" w14:textId="31427ECE" w:rsidR="00024BA9" w:rsidRPr="000756DE" w:rsidRDefault="00024BA9" w:rsidP="00024BA9">
      <w:pPr>
        <w:pStyle w:val="ListParagraph"/>
        <w:ind w:left="0" w:firstLine="0"/>
        <w:textAlignment w:val="baseline"/>
      </w:pP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1576DA0B" w14:textId="7E05569E" w:rsidR="003A3264" w:rsidRPr="000756DE" w:rsidRDefault="003A3264" w:rsidP="003A3264">
      <w:pPr>
        <w:pStyle w:val="ListParagraph"/>
        <w:ind w:firstLine="0"/>
        <w:textAlignment w:val="baseline"/>
        <w:rPr>
          <w:rFonts w:eastAsia="Times New Roman"/>
        </w:rPr>
      </w:pPr>
    </w:p>
    <w:p w14:paraId="2DD8DD71" w14:textId="592D51E6" w:rsidR="00024BA9" w:rsidRPr="000756DE" w:rsidRDefault="00024BA9" w:rsidP="00024BA9">
      <w:pPr>
        <w:pStyle w:val="ListParagraph"/>
        <w:spacing w:line="360" w:lineRule="auto"/>
        <w:ind w:left="0" w:firstLine="0"/>
        <w:textAlignment w:val="baseline"/>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lastRenderedPageBreak/>
        <w:t>MIDDLEWARE = [</w:t>
      </w:r>
      <w:r w:rsidRPr="000756DE">
        <w:rPr>
          <w:color w:val="auto"/>
        </w:rPr>
        <w:br/>
        <w:t>    'corsheaders.middleware.CorsMiddleware',</w:t>
      </w:r>
      <w:r w:rsidRPr="000756DE">
        <w:rPr>
          <w:color w:val="auto"/>
        </w:rPr>
        <w:br/>
        <w:t>    ...</w:t>
      </w:r>
      <w:r w:rsidRPr="000756DE">
        <w:rPr>
          <w:color w:val="auto"/>
        </w:rPr>
        <w:br/>
        <w:t>]</w:t>
      </w:r>
    </w:p>
    <w:p w14:paraId="1FF67380" w14:textId="77777777" w:rsidR="003A3264" w:rsidRPr="000756DE" w:rsidRDefault="003A3264" w:rsidP="003A3264">
      <w:pPr>
        <w:spacing w:after="0"/>
        <w:ind w:left="927" w:firstLine="0"/>
        <w:textAlignment w:val="baseline"/>
        <w:rPr>
          <w:rFonts w:eastAsia="Times New Roman" w:cs="Times New Roman"/>
          <w:szCs w:val="26"/>
          <w:lang w:val="en-US"/>
        </w:rPr>
      </w:pP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2891927F" w14:textId="77777777" w:rsidR="003A3264" w:rsidRPr="000756DE" w:rsidRDefault="003A3264" w:rsidP="00ED115F">
      <w:pPr>
        <w:rPr>
          <w:lang w:val="en-US"/>
        </w:rPr>
      </w:pPr>
    </w:p>
    <w:p w14:paraId="0CB8103A" w14:textId="0A28E033" w:rsidR="00505599" w:rsidRPr="000756DE" w:rsidRDefault="00291DED" w:rsidP="00291DED">
      <w:pPr>
        <w:pStyle w:val="Heading2"/>
        <w:rPr>
          <w:color w:val="auto"/>
        </w:rPr>
      </w:pPr>
      <w:bookmarkStart w:id="122" w:name="_Toc87218569"/>
      <w:r w:rsidRPr="000756DE">
        <w:rPr>
          <w:color w:val="auto"/>
        </w:rPr>
        <w:t>Tích hợp Swagger</w:t>
      </w:r>
      <w:bookmarkEnd w:id="122"/>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t>pip install django-cors-middleware</w:t>
      </w:r>
    </w:p>
    <w:p w14:paraId="56E71E39" w14:textId="77777777" w:rsidR="00D52AA0" w:rsidRPr="000756DE" w:rsidRDefault="00D52AA0" w:rsidP="00D52AA0">
      <w:pPr>
        <w:rPr>
          <w:sz w:val="24"/>
          <w:szCs w:val="24"/>
          <w:lang w:val="en-US"/>
        </w:rPr>
      </w:pPr>
    </w:p>
    <w:p w14:paraId="7B7F48F8" w14:textId="19A57D6C" w:rsidR="00D52AA0" w:rsidRPr="000756DE" w:rsidRDefault="00D52AA0" w:rsidP="00D52AA0">
      <w:pPr>
        <w:pStyle w:val="ListParagraph"/>
        <w:ind w:left="0" w:firstLine="0"/>
        <w:textAlignment w:val="baseline"/>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5D1F513F" w14:textId="77777777" w:rsidR="00D52AA0" w:rsidRPr="000756DE" w:rsidRDefault="00D52AA0" w:rsidP="00D52AA0">
      <w:pPr>
        <w:pStyle w:val="ListParagraph"/>
        <w:ind w:left="0" w:firstLine="0"/>
        <w:textAlignment w:val="baseline"/>
      </w:pP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313B34AD" w14:textId="77777777" w:rsidR="007A1732" w:rsidRPr="000756DE" w:rsidRDefault="007A1732" w:rsidP="00D52AA0">
      <w:pPr>
        <w:pStyle w:val="ListParagraph"/>
        <w:spacing w:line="360" w:lineRule="auto"/>
        <w:ind w:left="0" w:firstLine="0"/>
        <w:textAlignment w:val="baseline"/>
      </w:pPr>
    </w:p>
    <w:p w14:paraId="44D33E23" w14:textId="476091BC" w:rsidR="00D52AA0" w:rsidRPr="000756DE" w:rsidRDefault="00D52AA0" w:rsidP="00D52AA0">
      <w:pPr>
        <w:pStyle w:val="ListParagraph"/>
        <w:spacing w:line="360" w:lineRule="auto"/>
        <w:ind w:left="0" w:firstLine="0"/>
        <w:textAlignment w:val="baseline"/>
      </w:pPr>
      <w:r w:rsidRPr="000756DE">
        <w:t xml:space="preserve">Bước 3: </w:t>
      </w:r>
      <w:r w:rsidR="00703BFD" w:rsidRPr="000756DE">
        <w:t>Cập nhật url cho URLConf</w:t>
      </w:r>
    </w:p>
    <w:p w14:paraId="5EC3BEAC" w14:textId="77777777" w:rsidR="007A1732" w:rsidRPr="000756DE" w:rsidRDefault="007A1732" w:rsidP="00D52AA0">
      <w:pPr>
        <w:pStyle w:val="ListParagraph"/>
        <w:spacing w:line="360" w:lineRule="auto"/>
        <w:ind w:left="0" w:firstLine="0"/>
        <w:textAlignment w:val="baseline"/>
      </w:pP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r>
      <w:r w:rsidRPr="000756DE">
        <w:rPr>
          <w:color w:val="auto"/>
        </w:rPr>
        <w:lastRenderedPageBreak/>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23" w:name="Hình_3_10"/>
      <w:r w:rsidRPr="000756DE">
        <w:rPr>
          <w:noProof/>
          <w:szCs w:val="26"/>
          <w:bdr w:val="none" w:sz="0" w:space="0" w:color="auto" w:frame="1"/>
        </w:rPr>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23"/>
    </w:p>
    <w:p w14:paraId="2CB5F5D2" w14:textId="68A79354" w:rsidR="00AB4326" w:rsidRPr="000756DE" w:rsidRDefault="00AB4326" w:rsidP="00AB4326">
      <w:pPr>
        <w:keepNext/>
        <w:ind w:firstLine="0"/>
        <w:jc w:val="center"/>
        <w:rPr>
          <w:szCs w:val="26"/>
        </w:rPr>
      </w:pPr>
      <w:bookmarkStart w:id="124" w:name="_Toc87023704"/>
      <w:bookmarkStart w:id="125" w:name="_Toc87176857"/>
      <w:r w:rsidRPr="000756DE">
        <w:lastRenderedPageBreak/>
        <w:t xml:space="preserve">Hình </w:t>
      </w:r>
      <w:fldSimple w:instr=" STYLEREF 1 \s ">
        <w:r w:rsidR="005C3066">
          <w:rPr>
            <w:noProof/>
          </w:rPr>
          <w:t>3</w:t>
        </w:r>
      </w:fldSimple>
      <w:r w:rsidR="005C3066">
        <w:t>.</w:t>
      </w:r>
      <w:fldSimple w:instr=" SEQ Hình \* ARABIC \s 1 ">
        <w:r w:rsidR="005C3066">
          <w:rPr>
            <w:noProof/>
          </w:rPr>
          <w:t>10</w:t>
        </w:r>
      </w:fldSimple>
      <w:r w:rsidRPr="000756DE">
        <w:rPr>
          <w:lang w:val="en-US"/>
        </w:rPr>
        <w:t xml:space="preserve"> </w:t>
      </w:r>
      <w:bookmarkStart w:id="126" w:name="_Hlk87016780"/>
      <w:r w:rsidRPr="000756DE">
        <w:rPr>
          <w:szCs w:val="26"/>
        </w:rPr>
        <w:t>Giao diện Swagger</w:t>
      </w:r>
      <w:bookmarkEnd w:id="124"/>
      <w:bookmarkEnd w:id="125"/>
      <w:bookmarkEnd w:id="126"/>
    </w:p>
    <w:p w14:paraId="728DB573" w14:textId="221AE3D2" w:rsidR="00AB4326" w:rsidRPr="000756DE" w:rsidRDefault="00AB4326" w:rsidP="00AB4326">
      <w:pPr>
        <w:pStyle w:val="Heading2"/>
        <w:rPr>
          <w:color w:val="auto"/>
        </w:rPr>
      </w:pPr>
      <w:bookmarkStart w:id="127" w:name="_Toc87218570"/>
      <w:r w:rsidRPr="000756DE">
        <w:rPr>
          <w:color w:val="auto"/>
        </w:rPr>
        <w:t>Cloudinary storage</w:t>
      </w:r>
      <w:bookmarkEnd w:id="127"/>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9"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key</w:t>
      </w:r>
    </w:p>
    <w:p w14:paraId="049E2D2A"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secret</w:t>
      </w:r>
    </w:p>
    <w:p w14:paraId="43374E5E"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28" w:name="Hình_3_11"/>
      <w:r w:rsidRPr="000756DE">
        <w:rPr>
          <w:noProof/>
          <w:szCs w:val="26"/>
          <w:bdr w:val="none" w:sz="0" w:space="0" w:color="auto" w:frame="1"/>
        </w:rPr>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28"/>
    </w:p>
    <w:p w14:paraId="7083AD85" w14:textId="11EB66B0" w:rsidR="00B4093F" w:rsidRPr="000756DE" w:rsidRDefault="00B4093F" w:rsidP="00B4093F">
      <w:pPr>
        <w:pStyle w:val="NormalWeb"/>
        <w:spacing w:before="0" w:beforeAutospacing="0" w:after="120" w:afterAutospacing="0" w:line="360" w:lineRule="auto"/>
        <w:ind w:firstLine="567"/>
        <w:jc w:val="center"/>
      </w:pPr>
      <w:bookmarkStart w:id="129" w:name="_Toc87023705"/>
      <w:bookmarkStart w:id="130" w:name="_Toc87176858"/>
      <w:r w:rsidRPr="000756DE">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1</w:t>
      </w:r>
      <w:r w:rsidR="005C3066">
        <w:fldChar w:fldCharType="end"/>
      </w:r>
      <w:r w:rsidRPr="000756DE">
        <w:t xml:space="preserve"> </w:t>
      </w:r>
      <w:bookmarkStart w:id="131" w:name="_Hlk87016814"/>
      <w:r w:rsidRPr="000756DE">
        <w:rPr>
          <w:sz w:val="26"/>
          <w:szCs w:val="26"/>
        </w:rPr>
        <w:t>Giao diện MEDIA LIBRARY trên Cloudinary</w:t>
      </w:r>
      <w:bookmarkEnd w:id="129"/>
      <w:bookmarkEnd w:id="130"/>
      <w:bookmarkEnd w:id="131"/>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7D5D58DC" w14:textId="77777777" w:rsidR="00B4093F" w:rsidRPr="000756DE" w:rsidRDefault="00B4093F" w:rsidP="00B4093F">
      <w:pPr>
        <w:ind w:firstLine="0"/>
      </w:pP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lastRenderedPageBreak/>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A2372B">
      <w:pPr>
        <w:pStyle w:val="ListParagraph"/>
        <w:numPr>
          <w:ilvl w:val="0"/>
          <w:numId w:val="31"/>
        </w:numPr>
        <w:spacing w:line="360" w:lineRule="auto"/>
      </w:pPr>
      <w:r w:rsidRPr="000756DE">
        <w:t>MEDIA_URL: ta chỉ tới URL thư mục ta vừa tạo trên Cloudinary ở đây là ‘/WarehouseManagementSystem(WMS)’.</w:t>
      </w:r>
    </w:p>
    <w:p w14:paraId="37A7C617" w14:textId="77777777" w:rsidR="00B4093F" w:rsidRPr="000756DE" w:rsidRDefault="00B4093F" w:rsidP="00A2372B">
      <w:pPr>
        <w:pStyle w:val="ListParagraph"/>
        <w:numPr>
          <w:ilvl w:val="0"/>
          <w:numId w:val="31"/>
        </w:numPr>
        <w:spacing w:line="360" w:lineRule="auto"/>
      </w:pPr>
      <w:r w:rsidRPr="000756DE">
        <w:t>DEFAULT_FILE_STORAGE: lưu thông tin  kho lưu trữ. </w:t>
      </w:r>
    </w:p>
    <w:p w14:paraId="3A672584"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Ảnh: MediaCloudinaryStorage</w:t>
      </w:r>
    </w:p>
    <w:p w14:paraId="22170588"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Video: VideoMediaCloudinaryStorage</w:t>
      </w:r>
    </w:p>
    <w:p w14:paraId="683BFE4E" w14:textId="6D55EA84" w:rsidR="00B4093F" w:rsidRPr="000756DE" w:rsidRDefault="00B4093F" w:rsidP="00A2372B">
      <w:pPr>
        <w:pStyle w:val="ListParagraph"/>
        <w:numPr>
          <w:ilvl w:val="0"/>
          <w:numId w:val="31"/>
        </w:numPr>
        <w:spacing w:line="360" w:lineRule="auto"/>
        <w:rPr>
          <w:rFonts w:ascii="Courier New" w:hAnsi="Courier New" w:cs="Courier New"/>
        </w:rPr>
      </w:pPr>
      <w:r w:rsidRPr="000756DE">
        <w:t>Các file như .txt, .pdf, ..: RawMediaCloudinaryStorage</w:t>
      </w:r>
    </w:p>
    <w:p w14:paraId="1412B973" w14:textId="1C93AC31" w:rsidR="00B4093F" w:rsidRPr="000756DE" w:rsidRDefault="00B4093F" w:rsidP="00B4093F">
      <w:pPr>
        <w:pStyle w:val="ListParagraph"/>
        <w:spacing w:line="360" w:lineRule="auto"/>
        <w:ind w:left="0" w:firstLine="0"/>
      </w:pPr>
      <w:r w:rsidRPr="000756DE">
        <w:t>Bước 5: Sử dụng trong model thông qua ImageField của Django, ví dụ:</w:t>
      </w:r>
    </w:p>
    <w:p w14:paraId="6841A4DF" w14:textId="504BD3A3" w:rsidR="00B4093F" w:rsidRPr="000756DE" w:rsidRDefault="00B4093F" w:rsidP="00B4093F">
      <w:pPr>
        <w:pStyle w:val="code2"/>
        <w:rPr>
          <w:rFonts w:cs="Courier New"/>
          <w:color w:val="auto"/>
        </w:rPr>
      </w:pPr>
      <w:r w:rsidRPr="000756DE">
        <w:rPr>
          <w:color w:val="auto"/>
        </w:rPr>
        <w:t>class User(AbstractUser):</w:t>
      </w:r>
      <w:r w:rsidRPr="000756DE">
        <w:rPr>
          <w:color w:val="auto"/>
        </w:rPr>
        <w:br/>
        <w:t>    avatar = models.ImageField(upload_to='avatar_user/%Y/%m', blank=True)</w:t>
      </w:r>
    </w:p>
    <w:p w14:paraId="6EEFEE64" w14:textId="77777777" w:rsidR="00B4093F" w:rsidRPr="000756DE" w:rsidRDefault="004E7A2D" w:rsidP="00D12CF0">
      <w:r w:rsidRPr="000756DE">
        <w:tab/>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32" w:name="Hình_3_12"/>
      <w:r w:rsidRPr="000756DE">
        <w:rPr>
          <w:noProof/>
          <w:szCs w:val="26"/>
          <w:bdr w:val="none" w:sz="0" w:space="0" w:color="auto" w:frame="1"/>
        </w:rPr>
        <w:lastRenderedPageBreak/>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32"/>
    </w:p>
    <w:p w14:paraId="3D99D922" w14:textId="18DB075E" w:rsidR="00B4093F" w:rsidRPr="000756DE" w:rsidRDefault="002D0174" w:rsidP="002D0174">
      <w:pPr>
        <w:pStyle w:val="Caption"/>
        <w:rPr>
          <w:szCs w:val="26"/>
        </w:rPr>
      </w:pPr>
      <w:bookmarkStart w:id="133" w:name="_Toc87023706"/>
      <w:bookmarkStart w:id="134" w:name="_Toc87176859"/>
      <w:r w:rsidRPr="000756DE">
        <w:t xml:space="preserve">Hình </w:t>
      </w:r>
      <w:fldSimple w:instr=" STYLEREF 1 \s ">
        <w:r w:rsidR="005C3066">
          <w:rPr>
            <w:noProof/>
          </w:rPr>
          <w:t>3</w:t>
        </w:r>
      </w:fldSimple>
      <w:r w:rsidR="005C3066">
        <w:t>.</w:t>
      </w:r>
      <w:fldSimple w:instr=" SEQ Hình \* ARABIC \s 1 ">
        <w:r w:rsidR="005C3066">
          <w:rPr>
            <w:noProof/>
          </w:rPr>
          <w:t>12</w:t>
        </w:r>
      </w:fldSimple>
      <w:r w:rsidRPr="000756DE">
        <w:rPr>
          <w:lang w:val="en-US"/>
        </w:rPr>
        <w:t xml:space="preserve"> </w:t>
      </w:r>
      <w:bookmarkStart w:id="135" w:name="_Hlk87016866"/>
      <w:r w:rsidRPr="000756DE">
        <w:rPr>
          <w:szCs w:val="26"/>
        </w:rPr>
        <w:t>Cây thư mục lưu avatar user vừa tạo</w:t>
      </w:r>
      <w:bookmarkEnd w:id="133"/>
      <w:bookmarkEnd w:id="134"/>
      <w:bookmarkEnd w:id="135"/>
    </w:p>
    <w:p w14:paraId="5BB086DC" w14:textId="77777777" w:rsidR="002D0174" w:rsidRPr="000756DE" w:rsidRDefault="002D0174" w:rsidP="00FF23BA">
      <w:pPr>
        <w:ind w:firstLine="0"/>
        <w:rPr>
          <w:lang w:val="en-US"/>
        </w:rPr>
      </w:pPr>
    </w:p>
    <w:p w14:paraId="6ECFAE00" w14:textId="77777777" w:rsidR="00D12CF0" w:rsidRPr="000756DE" w:rsidRDefault="00D12CF0" w:rsidP="00FF23BA">
      <w:pPr>
        <w:ind w:firstLine="0"/>
      </w:pPr>
    </w:p>
    <w:p w14:paraId="0B3C34A9" w14:textId="77777777" w:rsidR="0058135F" w:rsidRPr="000756DE" w:rsidRDefault="0058135F" w:rsidP="00FF23BA">
      <w:pPr>
        <w:ind w:firstLine="0"/>
        <w:rPr>
          <w:lang w:val="en-US"/>
        </w:rPr>
      </w:pPr>
    </w:p>
    <w:p w14:paraId="119AB914" w14:textId="77777777" w:rsidR="00223A41" w:rsidRPr="000756DE" w:rsidRDefault="00223A41" w:rsidP="00223A41">
      <w:pPr>
        <w:ind w:firstLine="0"/>
      </w:pPr>
    </w:p>
    <w:p w14:paraId="639A81D3" w14:textId="39736514" w:rsidR="00C44FC0" w:rsidRPr="000756DE" w:rsidRDefault="00C44FC0" w:rsidP="00223A41">
      <w:pPr>
        <w:ind w:firstLine="0"/>
        <w:rPr>
          <w:szCs w:val="26"/>
          <w:lang w:val="en-US"/>
        </w:rPr>
      </w:pPr>
    </w:p>
    <w:p w14:paraId="714E1DF5" w14:textId="5CE02EE5" w:rsidR="00C44FC0" w:rsidRPr="000756DE" w:rsidRDefault="00C44FC0" w:rsidP="00FF23BA">
      <w:pPr>
        <w:ind w:firstLine="0"/>
        <w:rPr>
          <w:szCs w:val="26"/>
          <w:lang w:val="en-US"/>
        </w:rPr>
      </w:pPr>
    </w:p>
    <w:p w14:paraId="1F7400CD" w14:textId="77777777" w:rsidR="00C44FC0" w:rsidRPr="000756DE" w:rsidRDefault="00C44FC0" w:rsidP="00A76CD8">
      <w:pPr>
        <w:rPr>
          <w:lang w:val="en-US"/>
        </w:rPr>
      </w:pPr>
    </w:p>
    <w:p w14:paraId="450C8B24" w14:textId="1AE94A5F" w:rsidR="003461EA" w:rsidRPr="000756DE" w:rsidRDefault="00DE0BD5" w:rsidP="008278E6">
      <w:pPr>
        <w:pStyle w:val="Heading1"/>
      </w:pPr>
      <w:bookmarkStart w:id="136" w:name="_Toc87218571"/>
      <w:r w:rsidRPr="000756DE">
        <w:t>Phân tích hệ th</w:t>
      </w:r>
      <w:r w:rsidR="00295CE0" w:rsidRPr="000756DE">
        <w:t>ố</w:t>
      </w:r>
      <w:r w:rsidRPr="000756DE">
        <w:t xml:space="preserve">ng </w:t>
      </w:r>
      <w:r w:rsidR="00483286" w:rsidRPr="000756DE">
        <w:t>WMS.PY</w:t>
      </w:r>
      <w:bookmarkEnd w:id="136"/>
    </w:p>
    <w:p w14:paraId="02D6E433" w14:textId="41743121" w:rsidR="00483286" w:rsidRPr="000756DE" w:rsidRDefault="00483286" w:rsidP="00483286">
      <w:pPr>
        <w:pStyle w:val="Heading2"/>
        <w:rPr>
          <w:color w:val="auto"/>
        </w:rPr>
      </w:pPr>
      <w:bookmarkStart w:id="137" w:name="_Toc87218572"/>
      <w:r w:rsidRPr="000756DE">
        <w:rPr>
          <w:color w:val="auto"/>
        </w:rPr>
        <w:t>Xác định yêu cầu</w:t>
      </w:r>
      <w:bookmarkEnd w:id="137"/>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A2372B">
      <w:pPr>
        <w:pStyle w:val="ListParagraph"/>
        <w:numPr>
          <w:ilvl w:val="0"/>
          <w:numId w:val="31"/>
        </w:numPr>
        <w:spacing w:line="360" w:lineRule="auto"/>
      </w:pPr>
      <w:r w:rsidRPr="000756DE">
        <w:t>Giảm tải hao tổn sức lực không đáng có tại các doanh nghiệp lĩnh vực ngành công nghiệp Logistic.</w:t>
      </w:r>
    </w:p>
    <w:p w14:paraId="6F3BF898" w14:textId="77777777" w:rsidR="00483286" w:rsidRPr="000756DE" w:rsidRDefault="00483286" w:rsidP="00A2372B">
      <w:pPr>
        <w:pStyle w:val="ListParagraph"/>
        <w:numPr>
          <w:ilvl w:val="0"/>
          <w:numId w:val="31"/>
        </w:numPr>
        <w:spacing w:line="360" w:lineRule="auto"/>
      </w:pPr>
      <w:r w:rsidRPr="000756DE">
        <w:t>Xử lý hàng tồn kho.</w:t>
      </w:r>
    </w:p>
    <w:p w14:paraId="6ABCDEE5" w14:textId="77777777" w:rsidR="00483286" w:rsidRPr="000756DE" w:rsidRDefault="00483286" w:rsidP="00A2372B">
      <w:pPr>
        <w:pStyle w:val="ListParagraph"/>
        <w:numPr>
          <w:ilvl w:val="0"/>
          <w:numId w:val="31"/>
        </w:numPr>
        <w:spacing w:line="360" w:lineRule="auto"/>
      </w:pPr>
      <w:r w:rsidRPr="000756DE">
        <w:t>Giảm thiểu sai sót do con người.</w:t>
      </w:r>
    </w:p>
    <w:p w14:paraId="6ABFE4CF" w14:textId="77777777" w:rsidR="00483286" w:rsidRPr="000756DE" w:rsidRDefault="00483286" w:rsidP="00A2372B">
      <w:pPr>
        <w:pStyle w:val="ListParagraph"/>
        <w:numPr>
          <w:ilvl w:val="0"/>
          <w:numId w:val="31"/>
        </w:numPr>
        <w:spacing w:line="360" w:lineRule="auto"/>
      </w:pPr>
      <w:r w:rsidRPr="000756DE">
        <w:lastRenderedPageBreak/>
        <w:t>Tiết kiệm thời gian xây dựng phát triển ứng dụng web thương mại lớn, nhanh chóng đưa vào sử dụng cho doanh nghiệp</w:t>
      </w:r>
    </w:p>
    <w:p w14:paraId="5EB9CF6F" w14:textId="77777777" w:rsidR="00483286" w:rsidRPr="000756DE" w:rsidRDefault="00483286" w:rsidP="00A2372B">
      <w:pPr>
        <w:pStyle w:val="ListParagraph"/>
        <w:numPr>
          <w:ilvl w:val="0"/>
          <w:numId w:val="31"/>
        </w:numPr>
        <w:spacing w:line="360" w:lineRule="auto"/>
        <w:rPr>
          <w:sz w:val="24"/>
          <w:szCs w:val="24"/>
        </w:rPr>
      </w:pPr>
      <w:r w:rsidRPr="000756DE">
        <w:t>Từ đó, xác định những yêu cầu cần có của một hệ thống quản lý kho hàng:</w:t>
      </w:r>
    </w:p>
    <w:p w14:paraId="1957C74B" w14:textId="77777777" w:rsidR="00483286" w:rsidRPr="000756DE" w:rsidRDefault="00483286" w:rsidP="00A2372B">
      <w:pPr>
        <w:pStyle w:val="ListParagraph"/>
        <w:numPr>
          <w:ilvl w:val="0"/>
          <w:numId w:val="31"/>
        </w:numPr>
        <w:spacing w:line="360" w:lineRule="auto"/>
      </w:pPr>
      <w:r w:rsidRPr="000756DE">
        <w:t>Đăng nhập, đăng xuất.</w:t>
      </w:r>
    </w:p>
    <w:p w14:paraId="57854649" w14:textId="77777777" w:rsidR="00483286" w:rsidRPr="000756DE" w:rsidRDefault="00483286" w:rsidP="00A2372B">
      <w:pPr>
        <w:pStyle w:val="ListParagraph"/>
        <w:numPr>
          <w:ilvl w:val="0"/>
          <w:numId w:val="31"/>
        </w:numPr>
        <w:spacing w:line="360" w:lineRule="auto"/>
      </w:pPr>
      <w:r w:rsidRPr="000756DE">
        <w:t>Quản lý đơn hàng nhập/xuất hàng từ nhà cung cấp</w:t>
      </w:r>
    </w:p>
    <w:p w14:paraId="2EE647A5" w14:textId="77777777" w:rsidR="00483286" w:rsidRPr="000756DE" w:rsidRDefault="00483286" w:rsidP="00A2372B">
      <w:pPr>
        <w:pStyle w:val="ListParagraph"/>
        <w:numPr>
          <w:ilvl w:val="0"/>
          <w:numId w:val="31"/>
        </w:numPr>
        <w:spacing w:line="360" w:lineRule="auto"/>
      </w:pPr>
      <w:r w:rsidRPr="000756DE">
        <w:t>Quản lý biên nhận nhập/xuất mỗi lần vận chuyển</w:t>
      </w:r>
    </w:p>
    <w:p w14:paraId="535758B6" w14:textId="77777777" w:rsidR="00483286" w:rsidRPr="000756DE" w:rsidRDefault="00483286" w:rsidP="00A2372B">
      <w:pPr>
        <w:pStyle w:val="ListParagraph"/>
        <w:numPr>
          <w:ilvl w:val="0"/>
          <w:numId w:val="31"/>
        </w:numPr>
        <w:spacing w:line="360" w:lineRule="auto"/>
      </w:pPr>
      <w:r w:rsidRPr="000756DE">
        <w:t>Phân bổ vị trí tác vụ nhập hàng vào kho hàng cho đơn nhập</w:t>
      </w:r>
    </w:p>
    <w:p w14:paraId="58F31ACD" w14:textId="77777777" w:rsidR="00483286" w:rsidRPr="000756DE" w:rsidRDefault="00483286" w:rsidP="00A2372B">
      <w:pPr>
        <w:pStyle w:val="ListParagraph"/>
        <w:numPr>
          <w:ilvl w:val="0"/>
          <w:numId w:val="31"/>
        </w:numPr>
        <w:spacing w:line="360" w:lineRule="auto"/>
      </w:pPr>
      <w:r w:rsidRPr="000756DE">
        <w:t>Phân bổ vị trí tác vụ rót hàng, lấy hàng và sắp xếp hàng cho đơn xuất</w:t>
      </w:r>
    </w:p>
    <w:p w14:paraId="01581EC4" w14:textId="77777777" w:rsidR="00483286" w:rsidRPr="000756DE" w:rsidRDefault="00483286" w:rsidP="00A2372B">
      <w:pPr>
        <w:pStyle w:val="ListParagraph"/>
        <w:numPr>
          <w:ilvl w:val="0"/>
          <w:numId w:val="31"/>
        </w:numPr>
        <w:spacing w:line="360" w:lineRule="auto"/>
      </w:pPr>
      <w:r w:rsidRPr="000756DE">
        <w:t>Quản lý tài khoản nhà cung cấp, nhân viên</w:t>
      </w:r>
    </w:p>
    <w:p w14:paraId="2CA0F515" w14:textId="781ABDC7" w:rsidR="00483286" w:rsidRPr="000756DE" w:rsidRDefault="00483286" w:rsidP="00A2372B">
      <w:pPr>
        <w:pStyle w:val="ListParagraph"/>
        <w:numPr>
          <w:ilvl w:val="0"/>
          <w:numId w:val="31"/>
        </w:numPr>
        <w:spacing w:line="360" w:lineRule="auto"/>
      </w:pPr>
      <w:r w:rsidRPr="000756DE">
        <w:t>Theo dõi, cập nhật tình trạng nhập hàng vào kho</w:t>
      </w:r>
    </w:p>
    <w:p w14:paraId="35E70318" w14:textId="77777777" w:rsidR="00483286" w:rsidRPr="000756DE" w:rsidRDefault="00483286" w:rsidP="00A2372B">
      <w:pPr>
        <w:pStyle w:val="ListParagraph"/>
        <w:numPr>
          <w:ilvl w:val="0"/>
          <w:numId w:val="31"/>
        </w:numPr>
        <w:spacing w:line="360" w:lineRule="auto"/>
      </w:pPr>
      <w:r w:rsidRPr="000756DE">
        <w:t>Theo dõi, cập nhật tình trạng rót hàng, pick hàng và sắp xếp hàng khi xuất hàng.</w:t>
      </w:r>
    </w:p>
    <w:p w14:paraId="7A6E743D" w14:textId="67AF50FC" w:rsidR="00483286" w:rsidRPr="000756DE" w:rsidRDefault="00483286" w:rsidP="00A2372B">
      <w:pPr>
        <w:pStyle w:val="ListParagraph"/>
        <w:numPr>
          <w:ilvl w:val="0"/>
          <w:numId w:val="31"/>
        </w:numPr>
        <w:spacing w:line="360" w:lineRule="auto"/>
      </w:pPr>
      <w:r w:rsidRPr="000756DE">
        <w:t>Thống kê</w:t>
      </w:r>
    </w:p>
    <w:p w14:paraId="4BC2B122" w14:textId="19E0C3C0" w:rsidR="007D6F77" w:rsidRPr="000756DE" w:rsidRDefault="007D6F77" w:rsidP="007D6F77">
      <w:pPr>
        <w:pStyle w:val="Heading2"/>
        <w:rPr>
          <w:color w:val="auto"/>
        </w:rPr>
      </w:pPr>
      <w:bookmarkStart w:id="138" w:name="_Toc87218573"/>
      <w:r w:rsidRPr="000756DE">
        <w:rPr>
          <w:color w:val="auto"/>
        </w:rPr>
        <w:t>Tổng quan nghiệp vụ hệ thống</w:t>
      </w:r>
      <w:bookmarkEnd w:id="138"/>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A2372B">
      <w:pPr>
        <w:pStyle w:val="ListParagraph"/>
        <w:numPr>
          <w:ilvl w:val="0"/>
          <w:numId w:val="33"/>
        </w:numPr>
        <w:spacing w:line="360" w:lineRule="auto"/>
      </w:pPr>
      <w:r w:rsidRPr="000756DE">
        <w:t>Vị trí(Location): Nơi lưu trữ sản phẩm tồn kho. Vị trí được phân thành 2 loại sau:</w:t>
      </w:r>
    </w:p>
    <w:p w14:paraId="7096C187"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A2372B">
      <w:pPr>
        <w:pStyle w:val="ListParagraph"/>
        <w:numPr>
          <w:ilvl w:val="1"/>
          <w:numId w:val="34"/>
        </w:numPr>
        <w:spacing w:line="360" w:lineRule="auto"/>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spacing w:line="360" w:lineRule="auto"/>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39" w:name="Hình_4_1"/>
      <w:r w:rsidRPr="000756DE">
        <w:rPr>
          <w:rFonts w:ascii="Arial" w:hAnsi="Arial" w:cs="Arial"/>
          <w:noProof/>
          <w:sz w:val="22"/>
          <w:bdr w:val="none" w:sz="0" w:space="0" w:color="auto" w:frame="1"/>
        </w:rPr>
        <w:lastRenderedPageBreak/>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39"/>
    </w:p>
    <w:p w14:paraId="218D8439" w14:textId="35D4AA73" w:rsidR="00483286" w:rsidRPr="000756DE" w:rsidRDefault="003D6E7C" w:rsidP="003D6E7C">
      <w:pPr>
        <w:pStyle w:val="Caption"/>
        <w:rPr>
          <w:szCs w:val="26"/>
        </w:rPr>
      </w:pPr>
      <w:bookmarkStart w:id="140" w:name="_Toc87023707"/>
      <w:bookmarkStart w:id="141" w:name="_Toc87176860"/>
      <w:r w:rsidRPr="000756DE">
        <w:t xml:space="preserve">Hình </w:t>
      </w:r>
      <w:fldSimple w:instr=" STYLEREF 1 \s ">
        <w:r w:rsidR="005C3066">
          <w:rPr>
            <w:noProof/>
          </w:rPr>
          <w:t>4</w:t>
        </w:r>
      </w:fldSimple>
      <w:r w:rsidR="005C3066">
        <w:t>.</w:t>
      </w:r>
      <w:fldSimple w:instr=" SEQ Hình \* ARABIC \s 1 ">
        <w:r w:rsidR="005C3066">
          <w:rPr>
            <w:noProof/>
          </w:rPr>
          <w:t>1</w:t>
        </w:r>
      </w:fldSimple>
      <w:r w:rsidRPr="000756DE">
        <w:rPr>
          <w:lang w:val="en-US"/>
        </w:rPr>
        <w:t xml:space="preserve"> </w:t>
      </w:r>
      <w:bookmarkStart w:id="142" w:name="_Hlk87016903"/>
      <w:r w:rsidRPr="000756DE">
        <w:rPr>
          <w:szCs w:val="26"/>
        </w:rPr>
        <w:t>Các loại Location trong kho hàng</w:t>
      </w:r>
      <w:bookmarkEnd w:id="140"/>
      <w:bookmarkEnd w:id="141"/>
      <w:bookmarkEnd w:id="142"/>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A2372B">
      <w:pPr>
        <w:numPr>
          <w:ilvl w:val="0"/>
          <w:numId w:val="35"/>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A2372B">
      <w:pPr>
        <w:pStyle w:val="ListParagraph"/>
        <w:numPr>
          <w:ilvl w:val="0"/>
          <w:numId w:val="35"/>
        </w:numPr>
        <w:spacing w:line="360" w:lineRule="auto"/>
      </w:pPr>
      <w:r w:rsidRPr="000756DE">
        <w:t>Đơn xuất hàng(SO - Shipment Order): Đơn này nhà cung cấp tạo mỗi khi muốn xuất hàng giao cho khách hàng.</w:t>
      </w:r>
    </w:p>
    <w:p w14:paraId="2E8CB4D8" w14:textId="77777777" w:rsidR="003D6E7C" w:rsidRPr="000756DE" w:rsidRDefault="003D6E7C" w:rsidP="00A2372B">
      <w:pPr>
        <w:pStyle w:val="ListParagraph"/>
        <w:numPr>
          <w:ilvl w:val="0"/>
          <w:numId w:val="35"/>
        </w:numPr>
        <w:spacing w:line="360" w:lineRule="auto"/>
      </w:pPr>
      <w:r w:rsidRPr="000756DE">
        <w:t>Biên nhận nhập hàng(Receipt): Đơn này được nhân viên tạo mỗi lần nhận hàng từ đơn vị vận chuyển.</w:t>
      </w:r>
    </w:p>
    <w:p w14:paraId="6702842E" w14:textId="77777777" w:rsidR="003D6E7C" w:rsidRPr="000756DE" w:rsidRDefault="003D6E7C" w:rsidP="00A2372B">
      <w:pPr>
        <w:pStyle w:val="ListParagraph"/>
        <w:numPr>
          <w:ilvl w:val="0"/>
          <w:numId w:val="35"/>
        </w:numPr>
        <w:spacing w:line="360" w:lineRule="auto"/>
      </w:pPr>
      <w:r w:rsidRPr="000756DE">
        <w:t>Biên nhận xuất hàng(Order): Đơn này được nhân viên tạo mỗi lần xuất hàng khỏi kho giao cho đơn vị vận chuyển.</w:t>
      </w:r>
    </w:p>
    <w:p w14:paraId="6695BE03" w14:textId="77777777" w:rsidR="003D6E7C" w:rsidRPr="000756DE" w:rsidRDefault="003D6E7C" w:rsidP="00A2372B">
      <w:pPr>
        <w:pStyle w:val="ListParagraph"/>
        <w:numPr>
          <w:ilvl w:val="0"/>
          <w:numId w:val="35"/>
        </w:numPr>
        <w:spacing w:line="360" w:lineRule="auto"/>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A2372B">
      <w:pPr>
        <w:pStyle w:val="ListParagraph"/>
        <w:numPr>
          <w:ilvl w:val="0"/>
          <w:numId w:val="35"/>
        </w:numPr>
        <w:spacing w:line="360" w:lineRule="auto"/>
      </w:pPr>
      <w:r w:rsidRPr="000756DE">
        <w:t>Lấy hàng(Picking): Thao tác người lao động đi lấy hàng từ mỗi vị trí lấy hàng.</w:t>
      </w:r>
    </w:p>
    <w:p w14:paraId="46781FDA" w14:textId="77777777" w:rsidR="003D6E7C" w:rsidRPr="000756DE" w:rsidRDefault="003D6E7C" w:rsidP="00A2372B">
      <w:pPr>
        <w:pStyle w:val="ListParagraph"/>
        <w:numPr>
          <w:ilvl w:val="0"/>
          <w:numId w:val="35"/>
        </w:numPr>
        <w:spacing w:line="360" w:lineRule="auto"/>
      </w:pPr>
      <w:r w:rsidRPr="000756DE">
        <w:t>Sắp xếp hàng(Sorting): Thao tác người lao động sắp xếp hàng hóa ra thành từng loại để gói hàng sau khi lấy hàng.</w:t>
      </w:r>
    </w:p>
    <w:p w14:paraId="096ACF62" w14:textId="77777777" w:rsidR="003D6E7C" w:rsidRPr="000756DE" w:rsidRDefault="003D6E7C" w:rsidP="00A2372B">
      <w:pPr>
        <w:pStyle w:val="ListParagraph"/>
        <w:numPr>
          <w:ilvl w:val="0"/>
          <w:numId w:val="35"/>
        </w:numPr>
        <w:spacing w:line="360" w:lineRule="auto"/>
        <w:rPr>
          <w:sz w:val="24"/>
          <w:szCs w:val="24"/>
        </w:rPr>
      </w:pPr>
      <w:r w:rsidRPr="000756DE">
        <w:t>Các trạng thái thường gặp trong hệ thống:</w:t>
      </w:r>
    </w:p>
    <w:p w14:paraId="61A28644"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FAILED: đơn hàng đã được kiểm tra và bị lỗi.</w:t>
      </w:r>
    </w:p>
    <w:p w14:paraId="002BDFA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CCEPTED: đơn hàng đã được kiểm tra và được chấp nhận</w:t>
      </w:r>
    </w:p>
    <w:p w14:paraId="2E2FAF35"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DONE: </w:t>
      </w:r>
    </w:p>
    <w:p w14:paraId="76615E2B"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SO: đơn hàng đã hoàn thành.</w:t>
      </w:r>
    </w:p>
    <w:p w14:paraId="10667EA7"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PO: đơn hàng đã hoàn thành và chờ được nhập hàng lên kệ</w:t>
      </w:r>
    </w:p>
    <w:p w14:paraId="471576D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lastRenderedPageBreak/>
        <w:t>IMPORTED: đơn hàng đã được nhập lên kệ</w:t>
      </w:r>
    </w:p>
    <w:p w14:paraId="1D7D6D2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LLOCATED: đơn hàng đã được phân bố rót hàng</w:t>
      </w:r>
    </w:p>
    <w:p w14:paraId="473DCB2E"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ICKED: đơn hàng đã được người lao động đi lấy hàng</w:t>
      </w:r>
    </w:p>
    <w:p w14:paraId="28A87E27" w14:textId="2BEA2917" w:rsidR="003D6E7C" w:rsidRPr="000756DE" w:rsidRDefault="003D6E7C" w:rsidP="00A2372B">
      <w:pPr>
        <w:pStyle w:val="ListParagraph"/>
        <w:numPr>
          <w:ilvl w:val="1"/>
          <w:numId w:val="36"/>
        </w:numPr>
        <w:spacing w:line="360" w:lineRule="auto"/>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spacing w:line="360" w:lineRule="auto"/>
        <w:ind w:firstLine="0"/>
      </w:pPr>
    </w:p>
    <w:p w14:paraId="5744E8AE" w14:textId="78BF3B8F" w:rsidR="004F5F10" w:rsidRPr="000756DE" w:rsidRDefault="004F5F10" w:rsidP="004F5F10">
      <w:pPr>
        <w:pStyle w:val="ListParagraph"/>
        <w:spacing w:line="360" w:lineRule="auto"/>
        <w:ind w:left="0" w:firstLine="0"/>
        <w:jc w:val="center"/>
        <w:rPr>
          <w:rFonts w:ascii="Courier New" w:hAnsi="Courier New" w:cs="Courier New"/>
        </w:rPr>
      </w:pPr>
      <w:bookmarkStart w:id="143"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43"/>
    </w:p>
    <w:p w14:paraId="5B5CD01D" w14:textId="7AB804D1" w:rsidR="004F5F10" w:rsidRPr="000756DE" w:rsidRDefault="00640284" w:rsidP="00640284">
      <w:pPr>
        <w:pStyle w:val="Caption"/>
        <w:rPr>
          <w:szCs w:val="26"/>
        </w:rPr>
      </w:pPr>
      <w:bookmarkStart w:id="144" w:name="_Toc87023708"/>
      <w:bookmarkStart w:id="145" w:name="_Toc87176861"/>
      <w:r w:rsidRPr="000756DE">
        <w:t xml:space="preserve">Hình </w:t>
      </w:r>
      <w:fldSimple w:instr=" STYLEREF 1 \s ">
        <w:r w:rsidR="005C3066">
          <w:rPr>
            <w:noProof/>
          </w:rPr>
          <w:t>4</w:t>
        </w:r>
      </w:fldSimple>
      <w:r w:rsidR="005C3066">
        <w:t>.</w:t>
      </w:r>
      <w:fldSimple w:instr=" SEQ Hình \* ARABIC \s 1 ">
        <w:r w:rsidR="005C3066">
          <w:rPr>
            <w:noProof/>
          </w:rPr>
          <w:t>2</w:t>
        </w:r>
      </w:fldSimple>
      <w:r w:rsidRPr="000756DE">
        <w:rPr>
          <w:lang w:val="en-US"/>
        </w:rPr>
        <w:t xml:space="preserve"> </w:t>
      </w:r>
      <w:bookmarkStart w:id="146" w:name="_Hlk87017032"/>
      <w:r w:rsidRPr="000756DE">
        <w:rPr>
          <w:szCs w:val="26"/>
        </w:rPr>
        <w:t>Quy trình nhập hàng</w:t>
      </w:r>
      <w:bookmarkEnd w:id="144"/>
      <w:bookmarkEnd w:id="145"/>
      <w:bookmarkEnd w:id="146"/>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47" w:name="Hình_4_3"/>
      <w:r w:rsidRPr="000756DE">
        <w:rPr>
          <w:noProof/>
          <w:szCs w:val="26"/>
          <w:bdr w:val="none" w:sz="0" w:space="0" w:color="auto" w:frame="1"/>
        </w:rPr>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47"/>
    </w:p>
    <w:p w14:paraId="76C58523" w14:textId="1599672B" w:rsidR="003D6E7C" w:rsidRPr="000756DE" w:rsidRDefault="00247348" w:rsidP="00247348">
      <w:pPr>
        <w:pStyle w:val="Caption"/>
        <w:rPr>
          <w:szCs w:val="26"/>
        </w:rPr>
      </w:pPr>
      <w:bookmarkStart w:id="148" w:name="_Toc87023709"/>
      <w:bookmarkStart w:id="149" w:name="_Toc87176862"/>
      <w:r w:rsidRPr="000756DE">
        <w:t xml:space="preserve">Hình </w:t>
      </w:r>
      <w:fldSimple w:instr=" STYLEREF 1 \s ">
        <w:r w:rsidR="005C3066">
          <w:rPr>
            <w:noProof/>
          </w:rPr>
          <w:t>4</w:t>
        </w:r>
      </w:fldSimple>
      <w:r w:rsidR="005C3066">
        <w:t>.</w:t>
      </w:r>
      <w:fldSimple w:instr=" SEQ Hình \* ARABIC \s 1 ">
        <w:r w:rsidR="005C3066">
          <w:rPr>
            <w:noProof/>
          </w:rPr>
          <w:t>3</w:t>
        </w:r>
      </w:fldSimple>
      <w:r w:rsidRPr="000756DE">
        <w:rPr>
          <w:lang w:val="en-US"/>
        </w:rPr>
        <w:t xml:space="preserve"> </w:t>
      </w:r>
      <w:bookmarkStart w:id="150" w:name="_Hlk87017049"/>
      <w:r w:rsidRPr="000756DE">
        <w:rPr>
          <w:szCs w:val="26"/>
        </w:rPr>
        <w:t>Quy trình xuất hàng</w:t>
      </w:r>
      <w:bookmarkEnd w:id="148"/>
      <w:bookmarkEnd w:id="149"/>
      <w:bookmarkEnd w:id="150"/>
    </w:p>
    <w:p w14:paraId="26189858" w14:textId="2A65075A" w:rsidR="00874824" w:rsidRPr="000756DE" w:rsidRDefault="00874824" w:rsidP="00874824">
      <w:pPr>
        <w:pStyle w:val="Heading2"/>
        <w:rPr>
          <w:color w:val="auto"/>
        </w:rPr>
      </w:pPr>
      <w:bookmarkStart w:id="151" w:name="_Toc87218574"/>
      <w:r w:rsidRPr="000756DE">
        <w:rPr>
          <w:color w:val="auto"/>
        </w:rPr>
        <w:lastRenderedPageBreak/>
        <w:t>Phân tích yêu cầu</w:t>
      </w:r>
      <w:bookmarkEnd w:id="151"/>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A2372B">
      <w:pPr>
        <w:pStyle w:val="ListParagraph"/>
        <w:numPr>
          <w:ilvl w:val="0"/>
          <w:numId w:val="37"/>
        </w:numPr>
        <w:spacing w:line="360" w:lineRule="auto"/>
      </w:pPr>
      <w:r w:rsidRPr="000756DE">
        <w:rPr>
          <w:b/>
          <w:bCs/>
        </w:rPr>
        <w:t>Tạo đơn nhập/xuất</w:t>
      </w:r>
      <w:r w:rsidRPr="000756DE">
        <w:t>: Chỉ nhà cung cấp hay admin có thể tạo.</w:t>
      </w:r>
    </w:p>
    <w:p w14:paraId="5B67826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A2372B">
      <w:pPr>
        <w:pStyle w:val="ListParagraph"/>
        <w:numPr>
          <w:ilvl w:val="0"/>
          <w:numId w:val="37"/>
        </w:numPr>
        <w:spacing w:line="360" w:lineRule="auto"/>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A2372B">
      <w:pPr>
        <w:pStyle w:val="ListParagraph"/>
        <w:numPr>
          <w:ilvl w:val="0"/>
          <w:numId w:val="37"/>
        </w:numPr>
        <w:spacing w:line="360" w:lineRule="auto"/>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A2372B">
      <w:pPr>
        <w:pStyle w:val="ListParagraph"/>
        <w:numPr>
          <w:ilvl w:val="0"/>
          <w:numId w:val="37"/>
        </w:numPr>
        <w:spacing w:line="360" w:lineRule="auto"/>
      </w:pPr>
      <w:r w:rsidRPr="000756DE">
        <w:rPr>
          <w:b/>
          <w:bCs/>
        </w:rPr>
        <w:t>Tạo biên lai nhập/xuấ</w:t>
      </w:r>
      <w:r w:rsidRPr="000756DE">
        <w:t>t: Nhân viên/admin sử dụng. Được tạo mỗi lần nhận/giao hàng cho đơn vị vận chuyển.</w:t>
      </w:r>
    </w:p>
    <w:p w14:paraId="01E8802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 xml:space="preserve">Đối với biên lai xuất: Tạo khi đơn xuất có trạng thái là EXPORTED, nếu số lượng hàng xuất kho đầy đủ so với số lượng hàng trong đơn xuất thì </w:t>
      </w:r>
      <w:r w:rsidRPr="000756DE">
        <w:lastRenderedPageBreak/>
        <w:t>cập nhật trạng thái đơn xuất đại diện cho các biên lai xuất đó thành DONE.</w:t>
      </w:r>
    </w:p>
    <w:p w14:paraId="549F6C7F" w14:textId="77777777" w:rsidR="00874824" w:rsidRPr="000756DE" w:rsidRDefault="00874824" w:rsidP="00A2372B">
      <w:pPr>
        <w:pStyle w:val="ListParagraph"/>
        <w:numPr>
          <w:ilvl w:val="0"/>
          <w:numId w:val="37"/>
        </w:numPr>
        <w:spacing w:line="360" w:lineRule="auto"/>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A2372B">
      <w:pPr>
        <w:pStyle w:val="ListParagraph"/>
        <w:numPr>
          <w:ilvl w:val="0"/>
          <w:numId w:val="37"/>
        </w:numPr>
        <w:spacing w:line="360" w:lineRule="auto"/>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A2372B">
      <w:pPr>
        <w:pStyle w:val="ListParagraph"/>
        <w:numPr>
          <w:ilvl w:val="0"/>
          <w:numId w:val="37"/>
        </w:numPr>
        <w:spacing w:line="360" w:lineRule="auto"/>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A2372B">
      <w:pPr>
        <w:pStyle w:val="ListParagraph"/>
        <w:numPr>
          <w:ilvl w:val="0"/>
          <w:numId w:val="37"/>
        </w:numPr>
        <w:spacing w:line="360" w:lineRule="auto"/>
      </w:pPr>
      <w:r w:rsidRPr="000756DE">
        <w:rPr>
          <w:b/>
          <w:bCs/>
        </w:rPr>
        <w:t>Phân vị trí nhập hàng</w:t>
      </w:r>
      <w:r w:rsidRPr="000756DE">
        <w:t>: Hệ thống phân vị trí lần lượt cho các sản phẩm trong đơn nhập. Phân vào các vị trí STORAGE có trạng thái trống hoặc cùng thông tin sản phẩm. Nếu vị trí đủ số lượng mà chưa phân đủ số lượng yêu cầu thì hệ thống sẽ chuyển qua vị trí hợp lệ khác phân hàng và lần lượt đến khi phân đủ số lượng sản phẩm đó.</w:t>
      </w:r>
    </w:p>
    <w:p w14:paraId="3F0B0E09"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A2372B">
      <w:pPr>
        <w:pStyle w:val="ListParagraph"/>
        <w:numPr>
          <w:ilvl w:val="0"/>
          <w:numId w:val="37"/>
        </w:numPr>
        <w:spacing w:line="360" w:lineRule="auto"/>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 xml:space="preserve">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w:t>
      </w:r>
      <w:r w:rsidRPr="000756DE">
        <w:lastRenderedPageBreak/>
        <w:t>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A2372B">
      <w:pPr>
        <w:pStyle w:val="ListParagraph"/>
        <w:numPr>
          <w:ilvl w:val="0"/>
          <w:numId w:val="37"/>
        </w:numPr>
        <w:spacing w:line="360" w:lineRule="auto"/>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rPr>
          <w:color w:val="auto"/>
        </w:rPr>
      </w:pPr>
      <w:bookmarkStart w:id="152" w:name="_Toc87218575"/>
      <w:r w:rsidRPr="000756DE">
        <w:rPr>
          <w:color w:val="auto"/>
        </w:rPr>
        <w:t>Thiết kế cơ sở dữ liệu</w:t>
      </w:r>
      <w:bookmarkEnd w:id="152"/>
    </w:p>
    <w:p w14:paraId="2EC3E42C" w14:textId="307DB9B3" w:rsidR="0046207A" w:rsidRPr="000756DE" w:rsidRDefault="0046207A" w:rsidP="00756431">
      <w:pPr>
        <w:pStyle w:val="Heading3"/>
      </w:pPr>
      <w:bookmarkStart w:id="153" w:name="_Toc87218576"/>
      <w:r w:rsidRPr="000756DE">
        <w:t>Bảng tài khoản người dùng – User</w:t>
      </w:r>
      <w:bookmarkEnd w:id="153"/>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54" w:name="Hình_4_4"/>
      <w:r w:rsidRPr="000756DE">
        <w:rPr>
          <w:noProof/>
          <w:lang w:val="en-US"/>
        </w:rPr>
        <w:drawing>
          <wp:inline distT="0" distB="0" distL="0" distR="0" wp14:anchorId="6D645CDB" wp14:editId="1E647015">
            <wp:extent cx="1381125" cy="34694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89327" cy="3490101"/>
                    </a:xfrm>
                    <a:prstGeom prst="rect">
                      <a:avLst/>
                    </a:prstGeom>
                  </pic:spPr>
                </pic:pic>
              </a:graphicData>
            </a:graphic>
          </wp:inline>
        </w:drawing>
      </w:r>
      <w:bookmarkEnd w:id="154"/>
    </w:p>
    <w:p w14:paraId="1C411365" w14:textId="0E524789" w:rsidR="0046207A" w:rsidRPr="000756DE" w:rsidRDefault="00C25774" w:rsidP="00C25774">
      <w:pPr>
        <w:pStyle w:val="Caption"/>
        <w:rPr>
          <w:lang w:val="en-US"/>
        </w:rPr>
      </w:pPr>
      <w:bookmarkStart w:id="155" w:name="_Hlk87017085"/>
      <w:bookmarkStart w:id="156" w:name="_Toc87023710"/>
      <w:bookmarkStart w:id="157" w:name="_Toc87176863"/>
      <w:r w:rsidRPr="000756DE">
        <w:t xml:space="preserve">Hình </w:t>
      </w:r>
      <w:fldSimple w:instr=" STYLEREF 1 \s ">
        <w:r w:rsidR="005C3066">
          <w:rPr>
            <w:noProof/>
          </w:rPr>
          <w:t>4</w:t>
        </w:r>
      </w:fldSimple>
      <w:r w:rsidR="005C3066">
        <w:t>.</w:t>
      </w:r>
      <w:fldSimple w:instr=" SEQ Hình \* ARABIC \s 1 ">
        <w:r w:rsidR="005C3066">
          <w:rPr>
            <w:noProof/>
          </w:rPr>
          <w:t>4</w:t>
        </w:r>
      </w:fldSimple>
      <w:r w:rsidRPr="000756DE">
        <w:rPr>
          <w:lang w:val="en-US"/>
        </w:rPr>
        <w:t xml:space="preserve"> </w:t>
      </w:r>
      <w:r w:rsidR="00551A84" w:rsidRPr="000756DE">
        <w:t>Bảng User</w:t>
      </w:r>
      <w:bookmarkEnd w:id="155"/>
      <w:bookmarkEnd w:id="156"/>
      <w:bookmarkEnd w:id="157"/>
    </w:p>
    <w:p w14:paraId="1C0DA7BB" w14:textId="2064F9D7" w:rsidR="0046207A" w:rsidRPr="000756DE" w:rsidRDefault="0046207A" w:rsidP="00756431">
      <w:pPr>
        <w:pStyle w:val="Heading3"/>
      </w:pPr>
      <w:bookmarkStart w:id="158" w:name="_Toc87218577"/>
      <w:r w:rsidRPr="000756DE">
        <w:lastRenderedPageBreak/>
        <w:t>Bảng nhà cung cấp – Supplier</w:t>
      </w:r>
      <w:bookmarkEnd w:id="158"/>
    </w:p>
    <w:p w14:paraId="7707A48D" w14:textId="4582472E" w:rsidR="00251985" w:rsidRPr="000756DE" w:rsidRDefault="00251985" w:rsidP="00251985">
      <w:pPr>
        <w:ind w:firstLine="0"/>
        <w:rPr>
          <w:lang w:val="en-US"/>
        </w:rPr>
      </w:pPr>
      <w:r w:rsidRPr="000756DE">
        <w:rPr>
          <w:lang w:val="en-US"/>
        </w:rPr>
        <w:t>Mô tả: L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59"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076740" cy="3086531"/>
                    </a:xfrm>
                    <a:prstGeom prst="rect">
                      <a:avLst/>
                    </a:prstGeom>
                  </pic:spPr>
                </pic:pic>
              </a:graphicData>
            </a:graphic>
          </wp:inline>
        </w:drawing>
      </w:r>
      <w:bookmarkEnd w:id="159"/>
    </w:p>
    <w:p w14:paraId="31F19CA8" w14:textId="3D75A6E3" w:rsidR="00251985" w:rsidRDefault="002D05E1" w:rsidP="002D05E1">
      <w:pPr>
        <w:pStyle w:val="Caption"/>
      </w:pPr>
      <w:bookmarkStart w:id="160" w:name="_Hlk87017099"/>
      <w:bookmarkStart w:id="161" w:name="_Toc87023711"/>
      <w:bookmarkStart w:id="162" w:name="_Toc87176864"/>
      <w:r w:rsidRPr="000756DE">
        <w:t xml:space="preserve">Hình </w:t>
      </w:r>
      <w:fldSimple w:instr=" STYLEREF 1 \s ">
        <w:r w:rsidR="005C3066">
          <w:rPr>
            <w:noProof/>
          </w:rPr>
          <w:t>4</w:t>
        </w:r>
      </w:fldSimple>
      <w:r w:rsidR="005C3066">
        <w:t>.</w:t>
      </w:r>
      <w:fldSimple w:instr=" SEQ Hình \* ARABIC \s 1 ">
        <w:r w:rsidR="005C3066">
          <w:rPr>
            <w:noProof/>
          </w:rPr>
          <w:t>5</w:t>
        </w:r>
      </w:fldSimple>
      <w:r w:rsidRPr="000756DE">
        <w:rPr>
          <w:lang w:val="en-US"/>
        </w:rPr>
        <w:t xml:space="preserve"> </w:t>
      </w:r>
      <w:r w:rsidR="00551A84" w:rsidRPr="000756DE">
        <w:t>Bảng Supplier</w:t>
      </w:r>
      <w:bookmarkEnd w:id="160"/>
      <w:bookmarkEnd w:id="161"/>
      <w:bookmarkEnd w:id="162"/>
    </w:p>
    <w:p w14:paraId="65903512" w14:textId="77777777" w:rsidR="00756431" w:rsidRPr="00756431" w:rsidRDefault="00756431" w:rsidP="00756431"/>
    <w:p w14:paraId="27DBB9A9" w14:textId="245B3A7E" w:rsidR="0046207A" w:rsidRPr="000756DE" w:rsidRDefault="0046207A" w:rsidP="00756431">
      <w:pPr>
        <w:pStyle w:val="Heading3"/>
      </w:pPr>
      <w:bookmarkStart w:id="163" w:name="_Toc87218578"/>
      <w:r w:rsidRPr="000756DE">
        <w:t>Bảng sản phẩm – Item</w:t>
      </w:r>
      <w:bookmarkEnd w:id="163"/>
    </w:p>
    <w:p w14:paraId="609056B5" w14:textId="733B4DE7" w:rsidR="00251985" w:rsidRPr="000756DE" w:rsidRDefault="00251985" w:rsidP="00251985">
      <w:pPr>
        <w:ind w:firstLine="0"/>
        <w:rPr>
          <w:lang w:val="en-US"/>
        </w:rPr>
      </w:pPr>
      <w:r w:rsidRPr="000756DE">
        <w:rPr>
          <w:lang w:val="en-US"/>
        </w:rPr>
        <w:t>Mô tả: L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64" w:name="Hình_4_6"/>
      <w:r w:rsidRPr="000756DE">
        <w:rPr>
          <w:noProof/>
          <w:lang w:val="en-US"/>
        </w:rPr>
        <w:drawing>
          <wp:inline distT="0" distB="0" distL="0" distR="0" wp14:anchorId="63803E9D" wp14:editId="72E5F9E3">
            <wp:extent cx="2543325"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49296" cy="2864209"/>
                    </a:xfrm>
                    <a:prstGeom prst="rect">
                      <a:avLst/>
                    </a:prstGeom>
                  </pic:spPr>
                </pic:pic>
              </a:graphicData>
            </a:graphic>
          </wp:inline>
        </w:drawing>
      </w:r>
      <w:bookmarkEnd w:id="164"/>
    </w:p>
    <w:p w14:paraId="3E9CCCAE" w14:textId="1412BB7D" w:rsidR="009C2A83" w:rsidRPr="000756DE" w:rsidRDefault="000C4202" w:rsidP="00A70CFD">
      <w:pPr>
        <w:pStyle w:val="Caption"/>
      </w:pPr>
      <w:bookmarkStart w:id="165" w:name="_Toc87023712"/>
      <w:bookmarkStart w:id="166" w:name="_Toc87176865"/>
      <w:r w:rsidRPr="000756DE">
        <w:t xml:space="preserve">Hình </w:t>
      </w:r>
      <w:fldSimple w:instr=" STYLEREF 1 \s ">
        <w:r w:rsidR="005C3066">
          <w:rPr>
            <w:noProof/>
          </w:rPr>
          <w:t>4</w:t>
        </w:r>
      </w:fldSimple>
      <w:r w:rsidR="005C3066">
        <w:t>.</w:t>
      </w:r>
      <w:fldSimple w:instr=" SEQ Hình \* ARABIC \s 1 ">
        <w:r w:rsidR="005C3066">
          <w:rPr>
            <w:noProof/>
          </w:rPr>
          <w:t>6</w:t>
        </w:r>
      </w:fldSimple>
      <w:r w:rsidR="00551A84" w:rsidRPr="000756DE">
        <w:t xml:space="preserve"> </w:t>
      </w:r>
      <w:bookmarkStart w:id="167" w:name="_Hlk87017117"/>
      <w:r w:rsidR="00551A84" w:rsidRPr="000756DE">
        <w:t>Bảng Item</w:t>
      </w:r>
      <w:bookmarkEnd w:id="165"/>
      <w:bookmarkEnd w:id="166"/>
      <w:bookmarkEnd w:id="167"/>
    </w:p>
    <w:p w14:paraId="5E7DBFBC" w14:textId="07F78B04" w:rsidR="0046207A" w:rsidRPr="000756DE" w:rsidRDefault="0046207A" w:rsidP="00756431">
      <w:pPr>
        <w:pStyle w:val="Heading3"/>
      </w:pPr>
      <w:bookmarkStart w:id="168" w:name="_Toc87218579"/>
      <w:r w:rsidRPr="000756DE">
        <w:lastRenderedPageBreak/>
        <w:t>Bảng dãy kệ hàng – Row Location</w:t>
      </w:r>
      <w:bookmarkEnd w:id="168"/>
    </w:p>
    <w:p w14:paraId="2801BE45" w14:textId="0D7CC9E5" w:rsidR="00251985" w:rsidRPr="000756DE" w:rsidRDefault="00251985" w:rsidP="00251985">
      <w:pPr>
        <w:ind w:firstLine="0"/>
        <w:rPr>
          <w:lang w:val="en-US"/>
        </w:rPr>
      </w:pPr>
      <w:r w:rsidRPr="000756DE">
        <w:rPr>
          <w:lang w:val="en-US"/>
        </w:rPr>
        <w:t>Mô tả: L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69"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29214" cy="1848108"/>
                    </a:xfrm>
                    <a:prstGeom prst="rect">
                      <a:avLst/>
                    </a:prstGeom>
                  </pic:spPr>
                </pic:pic>
              </a:graphicData>
            </a:graphic>
          </wp:inline>
        </w:drawing>
      </w:r>
      <w:bookmarkEnd w:id="169"/>
    </w:p>
    <w:p w14:paraId="0A978C65" w14:textId="6B7B15C5" w:rsidR="00742FAD" w:rsidRPr="000756DE" w:rsidRDefault="00A70CFD" w:rsidP="004D2AE4">
      <w:pPr>
        <w:pStyle w:val="Caption"/>
        <w:rPr>
          <w:lang w:val="en-US"/>
        </w:rPr>
      </w:pPr>
      <w:bookmarkStart w:id="170" w:name="_Hlk87017127"/>
      <w:bookmarkStart w:id="171" w:name="_Toc87023713"/>
      <w:bookmarkStart w:id="172" w:name="_Toc87176866"/>
      <w:r w:rsidRPr="000756DE">
        <w:t xml:space="preserve">Hình </w:t>
      </w:r>
      <w:fldSimple w:instr=" STYLEREF 1 \s ">
        <w:r w:rsidR="005C3066">
          <w:rPr>
            <w:noProof/>
          </w:rPr>
          <w:t>4</w:t>
        </w:r>
      </w:fldSimple>
      <w:r w:rsidR="005C3066">
        <w:t>.</w:t>
      </w:r>
      <w:fldSimple w:instr=" SEQ Hình \* ARABIC \s 1 ">
        <w:r w:rsidR="005C3066">
          <w:rPr>
            <w:noProof/>
          </w:rPr>
          <w:t>7</w:t>
        </w:r>
      </w:fldSimple>
      <w:r w:rsidRPr="000756DE">
        <w:rPr>
          <w:lang w:val="en-US"/>
        </w:rPr>
        <w:t xml:space="preserve"> </w:t>
      </w:r>
      <w:r w:rsidR="00551A84" w:rsidRPr="000756DE">
        <w:t>Bảng RowLocatio</w:t>
      </w:r>
      <w:r w:rsidR="00551A84" w:rsidRPr="000756DE">
        <w:rPr>
          <w:lang w:val="en-US"/>
        </w:rPr>
        <w:t>n</w:t>
      </w:r>
      <w:bookmarkEnd w:id="170"/>
      <w:bookmarkEnd w:id="171"/>
      <w:bookmarkEnd w:id="172"/>
    </w:p>
    <w:p w14:paraId="490297F3" w14:textId="77777777" w:rsidR="00742FAD" w:rsidRPr="000756DE" w:rsidRDefault="00742FAD" w:rsidP="00251985">
      <w:pPr>
        <w:ind w:firstLine="0"/>
        <w:rPr>
          <w:lang w:val="en-US"/>
        </w:rPr>
      </w:pPr>
    </w:p>
    <w:p w14:paraId="03C58DE1" w14:textId="7C7D2219" w:rsidR="0046207A" w:rsidRPr="000756DE" w:rsidRDefault="0046207A" w:rsidP="00756431">
      <w:pPr>
        <w:pStyle w:val="Heading3"/>
      </w:pPr>
      <w:bookmarkStart w:id="173" w:name="_Toc87218580"/>
      <w:r w:rsidRPr="000756DE">
        <w:t>Bảng cột kệ hàng – Shelf Column</w:t>
      </w:r>
      <w:bookmarkEnd w:id="173"/>
    </w:p>
    <w:p w14:paraId="30F53A29" w14:textId="11B17273" w:rsidR="00551A84" w:rsidRPr="000756DE" w:rsidRDefault="00742FAD" w:rsidP="004D2AE4">
      <w:pPr>
        <w:ind w:firstLine="0"/>
        <w:rPr>
          <w:lang w:val="en-US"/>
        </w:rPr>
      </w:pPr>
      <w:r w:rsidRPr="000756DE">
        <w:rPr>
          <w:lang w:val="en-US"/>
        </w:rPr>
        <w:t>Mô tả: L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74"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14388" cy="1621871"/>
                    </a:xfrm>
                    <a:prstGeom prst="rect">
                      <a:avLst/>
                    </a:prstGeom>
                  </pic:spPr>
                </pic:pic>
              </a:graphicData>
            </a:graphic>
          </wp:inline>
        </w:drawing>
      </w:r>
      <w:bookmarkEnd w:id="174"/>
    </w:p>
    <w:p w14:paraId="580A257B" w14:textId="4F82BDE8" w:rsidR="009C2A83" w:rsidRPr="000756DE" w:rsidRDefault="0083171E" w:rsidP="0083171E">
      <w:pPr>
        <w:pStyle w:val="Caption"/>
        <w:rPr>
          <w:lang w:val="en-US"/>
        </w:rPr>
      </w:pPr>
      <w:bookmarkStart w:id="175" w:name="_Hlk87017155"/>
      <w:bookmarkStart w:id="176" w:name="_Toc87023714"/>
      <w:bookmarkStart w:id="177" w:name="_Toc87176867"/>
      <w:r w:rsidRPr="000756DE">
        <w:t xml:space="preserve">Hình </w:t>
      </w:r>
      <w:fldSimple w:instr=" STYLEREF 1 \s ">
        <w:r w:rsidR="005C3066">
          <w:rPr>
            <w:noProof/>
          </w:rPr>
          <w:t>4</w:t>
        </w:r>
      </w:fldSimple>
      <w:r w:rsidR="005C3066">
        <w:t>.</w:t>
      </w:r>
      <w:fldSimple w:instr=" SEQ Hình \* ARABIC \s 1 ">
        <w:r w:rsidR="005C3066">
          <w:rPr>
            <w:noProof/>
          </w:rPr>
          <w:t>8</w:t>
        </w:r>
      </w:fldSimple>
      <w:r w:rsidRPr="000756DE">
        <w:rPr>
          <w:lang w:val="en-US"/>
        </w:rPr>
        <w:t xml:space="preserve"> </w:t>
      </w:r>
      <w:r w:rsidR="00551A84" w:rsidRPr="000756DE">
        <w:t>Bảng ShelfColumn</w:t>
      </w:r>
      <w:bookmarkEnd w:id="175"/>
      <w:bookmarkEnd w:id="176"/>
      <w:bookmarkEnd w:id="177"/>
    </w:p>
    <w:p w14:paraId="2F2B2EC2" w14:textId="5B6BF7B1" w:rsidR="0046207A" w:rsidRPr="000756DE" w:rsidRDefault="0046207A" w:rsidP="00756431">
      <w:pPr>
        <w:pStyle w:val="Heading3"/>
      </w:pPr>
      <w:bookmarkStart w:id="178" w:name="_Toc87218581"/>
      <w:r w:rsidRPr="000756DE">
        <w:t>Bảng tầng kệ hàng – Floor Column</w:t>
      </w:r>
      <w:bookmarkEnd w:id="178"/>
    </w:p>
    <w:p w14:paraId="27028183" w14:textId="3C5375F0" w:rsidR="004D2AE4" w:rsidRPr="000756DE" w:rsidRDefault="00742FAD" w:rsidP="004D2AE4">
      <w:pPr>
        <w:ind w:firstLine="0"/>
        <w:rPr>
          <w:lang w:val="en-US"/>
        </w:rPr>
      </w:pPr>
      <w:r w:rsidRPr="000756DE">
        <w:rPr>
          <w:lang w:val="en-US"/>
        </w:rPr>
        <w:t>Mô tả: L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179" w:name="Hình_4_9"/>
      <w:r w:rsidRPr="000756DE">
        <w:rPr>
          <w:noProof/>
          <w:lang w:val="en-US"/>
        </w:rPr>
        <w:drawing>
          <wp:inline distT="0" distB="0" distL="0" distR="0" wp14:anchorId="0523BDA0" wp14:editId="2CAEE2EC">
            <wp:extent cx="2943225" cy="1538027"/>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64879" cy="1549342"/>
                    </a:xfrm>
                    <a:prstGeom prst="rect">
                      <a:avLst/>
                    </a:prstGeom>
                  </pic:spPr>
                </pic:pic>
              </a:graphicData>
            </a:graphic>
          </wp:inline>
        </w:drawing>
      </w:r>
      <w:bookmarkEnd w:id="179"/>
    </w:p>
    <w:p w14:paraId="2EDECF1F" w14:textId="1A380E4D" w:rsidR="009A5B6C" w:rsidRPr="000756DE" w:rsidRDefault="0083171E" w:rsidP="0083171E">
      <w:pPr>
        <w:pStyle w:val="Caption"/>
        <w:rPr>
          <w:lang w:val="en-US"/>
        </w:rPr>
      </w:pPr>
      <w:bookmarkStart w:id="180" w:name="_Hlk87017165"/>
      <w:bookmarkStart w:id="181" w:name="_Toc87023715"/>
      <w:bookmarkStart w:id="182" w:name="_Toc87176868"/>
      <w:r w:rsidRPr="000756DE">
        <w:lastRenderedPageBreak/>
        <w:t xml:space="preserve">Hình </w:t>
      </w:r>
      <w:fldSimple w:instr=" STYLEREF 1 \s ">
        <w:r w:rsidR="005C3066">
          <w:rPr>
            <w:noProof/>
          </w:rPr>
          <w:t>4</w:t>
        </w:r>
      </w:fldSimple>
      <w:r w:rsidR="005C3066">
        <w:t>.</w:t>
      </w:r>
      <w:fldSimple w:instr=" SEQ Hình \* ARABIC \s 1 ">
        <w:r w:rsidR="005C3066">
          <w:rPr>
            <w:noProof/>
          </w:rPr>
          <w:t>9</w:t>
        </w:r>
      </w:fldSimple>
      <w:r w:rsidRPr="000756DE">
        <w:rPr>
          <w:lang w:val="en-US"/>
        </w:rPr>
        <w:t xml:space="preserve"> </w:t>
      </w:r>
      <w:r w:rsidR="00551A84" w:rsidRPr="000756DE">
        <w:t>Bảng ShelfFloor</w:t>
      </w:r>
      <w:bookmarkEnd w:id="180"/>
      <w:bookmarkEnd w:id="181"/>
      <w:bookmarkEnd w:id="182"/>
    </w:p>
    <w:p w14:paraId="3F9A003F" w14:textId="52D50043" w:rsidR="0046207A" w:rsidRPr="000756DE" w:rsidRDefault="0046207A" w:rsidP="00756431">
      <w:pPr>
        <w:pStyle w:val="Heading3"/>
      </w:pPr>
      <w:bookmarkStart w:id="183" w:name="_Toc87218582"/>
      <w:r w:rsidRPr="000756DE">
        <w:t>Bảng vị trí – Location</w:t>
      </w:r>
      <w:bookmarkEnd w:id="183"/>
    </w:p>
    <w:p w14:paraId="0A4E3138" w14:textId="15A0A142" w:rsidR="00551A84" w:rsidRPr="000756DE" w:rsidRDefault="00742FAD" w:rsidP="004D2AE4">
      <w:pPr>
        <w:ind w:firstLine="0"/>
        <w:rPr>
          <w:lang w:val="en-US"/>
        </w:rPr>
      </w:pPr>
      <w:r w:rsidRPr="000756DE">
        <w:rPr>
          <w:lang w:val="en-US"/>
        </w:rPr>
        <w:t>Mô tả: L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184"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91754" cy="2536442"/>
                    </a:xfrm>
                    <a:prstGeom prst="rect">
                      <a:avLst/>
                    </a:prstGeom>
                  </pic:spPr>
                </pic:pic>
              </a:graphicData>
            </a:graphic>
          </wp:inline>
        </w:drawing>
      </w:r>
      <w:bookmarkEnd w:id="184"/>
    </w:p>
    <w:p w14:paraId="19132E44" w14:textId="133567D5" w:rsidR="00742FAD" w:rsidRPr="000756DE" w:rsidRDefault="00FE0312" w:rsidP="00FE0312">
      <w:pPr>
        <w:pStyle w:val="Caption"/>
        <w:rPr>
          <w:lang w:val="en-US"/>
        </w:rPr>
      </w:pPr>
      <w:bookmarkStart w:id="185" w:name="_Toc87023716"/>
      <w:bookmarkStart w:id="186" w:name="_Toc87176869"/>
      <w:r w:rsidRPr="000756DE">
        <w:t xml:space="preserve">Hình </w:t>
      </w:r>
      <w:fldSimple w:instr=" STYLEREF 1 \s ">
        <w:r w:rsidR="005C3066">
          <w:rPr>
            <w:noProof/>
          </w:rPr>
          <w:t>4</w:t>
        </w:r>
      </w:fldSimple>
      <w:r w:rsidR="005C3066">
        <w:t>.</w:t>
      </w:r>
      <w:fldSimple w:instr=" SEQ Hình \* ARABIC \s 1 ">
        <w:r w:rsidR="005C3066">
          <w:rPr>
            <w:noProof/>
          </w:rPr>
          <w:t>10</w:t>
        </w:r>
      </w:fldSimple>
      <w:r w:rsidR="00551A84" w:rsidRPr="000756DE">
        <w:t xml:space="preserve"> </w:t>
      </w:r>
      <w:bookmarkStart w:id="187" w:name="_Hlk87017190"/>
      <w:r w:rsidR="00551A84" w:rsidRPr="000756DE">
        <w:t>Bảng Location</w:t>
      </w:r>
      <w:bookmarkEnd w:id="185"/>
      <w:bookmarkEnd w:id="186"/>
      <w:bookmarkEnd w:id="187"/>
    </w:p>
    <w:p w14:paraId="4F4F93C1" w14:textId="0DF04AEC" w:rsidR="0046207A" w:rsidRPr="000756DE" w:rsidRDefault="0046207A" w:rsidP="00756431">
      <w:pPr>
        <w:pStyle w:val="Heading3"/>
      </w:pPr>
      <w:bookmarkStart w:id="188" w:name="_Toc87218583"/>
      <w:r w:rsidRPr="000756DE">
        <w:t>Bảng sản phẩm tại vị trí – Item Location</w:t>
      </w:r>
      <w:bookmarkEnd w:id="188"/>
    </w:p>
    <w:p w14:paraId="5676FA54" w14:textId="4785D5DA" w:rsidR="009A5B6C" w:rsidRPr="000756DE" w:rsidRDefault="009A5B6C" w:rsidP="009A5B6C">
      <w:pPr>
        <w:ind w:firstLine="0"/>
        <w:rPr>
          <w:lang w:val="en-US"/>
        </w:rPr>
      </w:pPr>
      <w:r w:rsidRPr="000756DE">
        <w:rPr>
          <w:lang w:val="en-US"/>
        </w:rPr>
        <w:t>Mô tả: Lưu thông tin những sản phẩm được lưu kho ở các vị trí STORAGE.</w:t>
      </w:r>
    </w:p>
    <w:p w14:paraId="6722EBDA" w14:textId="0D6CBDB7" w:rsidR="00551A84" w:rsidRPr="000756DE" w:rsidRDefault="004D2AE4" w:rsidP="004D2AE4">
      <w:pPr>
        <w:keepNext/>
        <w:ind w:firstLine="0"/>
        <w:jc w:val="center"/>
      </w:pPr>
      <w:bookmarkStart w:id="189"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72318" cy="2695016"/>
                    </a:xfrm>
                    <a:prstGeom prst="rect">
                      <a:avLst/>
                    </a:prstGeom>
                  </pic:spPr>
                </pic:pic>
              </a:graphicData>
            </a:graphic>
          </wp:inline>
        </w:drawing>
      </w:r>
      <w:bookmarkEnd w:id="189"/>
    </w:p>
    <w:p w14:paraId="6E40D722" w14:textId="6B711D2B" w:rsidR="0085479D" w:rsidRPr="000756DE" w:rsidRDefault="00677066" w:rsidP="00677066">
      <w:pPr>
        <w:pStyle w:val="Caption"/>
        <w:rPr>
          <w:lang w:val="en-US"/>
        </w:rPr>
      </w:pPr>
      <w:bookmarkStart w:id="190" w:name="_Hlk87017198"/>
      <w:r w:rsidRPr="000756DE">
        <w:rPr>
          <w:lang w:val="en-US"/>
        </w:rPr>
        <w:t xml:space="preserve"> </w:t>
      </w:r>
      <w:bookmarkStart w:id="191" w:name="_Toc87023717"/>
      <w:bookmarkStart w:id="192" w:name="_Toc87176870"/>
      <w:r w:rsidRPr="000756DE">
        <w:t xml:space="preserve">Hình </w:t>
      </w:r>
      <w:fldSimple w:instr=" STYLEREF 1 \s ">
        <w:r w:rsidR="005C3066">
          <w:rPr>
            <w:noProof/>
          </w:rPr>
          <w:t>4</w:t>
        </w:r>
      </w:fldSimple>
      <w:r w:rsidR="005C3066">
        <w:t>.</w:t>
      </w:r>
      <w:fldSimple w:instr=" SEQ Hình \* ARABIC \s 1 ">
        <w:r w:rsidR="005C3066">
          <w:rPr>
            <w:noProof/>
          </w:rPr>
          <w:t>11</w:t>
        </w:r>
      </w:fldSimple>
      <w:r w:rsidRPr="000756DE">
        <w:rPr>
          <w:lang w:val="en-US"/>
        </w:rPr>
        <w:t xml:space="preserve"> </w:t>
      </w:r>
      <w:r w:rsidR="00551A84" w:rsidRPr="000756DE">
        <w:t>Bảng ItemLocation</w:t>
      </w:r>
      <w:bookmarkEnd w:id="190"/>
      <w:bookmarkEnd w:id="191"/>
      <w:bookmarkEnd w:id="192"/>
    </w:p>
    <w:p w14:paraId="2BB98A33" w14:textId="184CB3E8" w:rsidR="009C2A83" w:rsidRPr="000756DE" w:rsidRDefault="009C2A83">
      <w:pPr>
        <w:spacing w:after="200" w:line="276" w:lineRule="auto"/>
        <w:ind w:firstLine="0"/>
        <w:jc w:val="left"/>
        <w:rPr>
          <w:rFonts w:eastAsiaTheme="majorEastAsia" w:cs="Times New Roman"/>
          <w:lang w:val="en-US"/>
        </w:rPr>
      </w:pPr>
    </w:p>
    <w:p w14:paraId="747DF699" w14:textId="6B4ABBB5" w:rsidR="00434851" w:rsidRPr="000756DE" w:rsidRDefault="00F078D5" w:rsidP="00756431">
      <w:pPr>
        <w:pStyle w:val="Heading3"/>
      </w:pPr>
      <w:bookmarkStart w:id="193" w:name="_Toc87218584"/>
      <w:r w:rsidRPr="000756DE">
        <w:lastRenderedPageBreak/>
        <w:t>Bảng đơn nhập – PO</w:t>
      </w:r>
      <w:bookmarkEnd w:id="193"/>
    </w:p>
    <w:p w14:paraId="515D8993" w14:textId="37640D41" w:rsidR="0085479D" w:rsidRPr="000756DE" w:rsidRDefault="0085479D" w:rsidP="0085479D">
      <w:pPr>
        <w:ind w:firstLine="0"/>
        <w:rPr>
          <w:lang w:val="en-US"/>
        </w:rPr>
      </w:pPr>
      <w:r w:rsidRPr="000756DE">
        <w:rPr>
          <w:lang w:val="en-US"/>
        </w:rPr>
        <w:t>Mô tả: L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194"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05583" cy="3600953"/>
                    </a:xfrm>
                    <a:prstGeom prst="rect">
                      <a:avLst/>
                    </a:prstGeom>
                  </pic:spPr>
                </pic:pic>
              </a:graphicData>
            </a:graphic>
          </wp:inline>
        </w:drawing>
      </w:r>
      <w:bookmarkEnd w:id="194"/>
    </w:p>
    <w:p w14:paraId="3E0C895C" w14:textId="7DD83413" w:rsidR="00AF3827" w:rsidRPr="00AF3827" w:rsidRDefault="00677066" w:rsidP="00AF3827">
      <w:pPr>
        <w:pStyle w:val="Caption"/>
        <w:rPr>
          <w:lang w:val="en-US"/>
        </w:rPr>
      </w:pPr>
      <w:bookmarkStart w:id="195" w:name="_Hlk87017252"/>
      <w:bookmarkStart w:id="196" w:name="_Toc87023718"/>
      <w:bookmarkStart w:id="197" w:name="_Toc87176871"/>
      <w:r w:rsidRPr="000756DE">
        <w:t xml:space="preserve">Hình </w:t>
      </w:r>
      <w:fldSimple w:instr=" STYLEREF 1 \s ">
        <w:r w:rsidR="005C3066">
          <w:rPr>
            <w:noProof/>
          </w:rPr>
          <w:t>4</w:t>
        </w:r>
      </w:fldSimple>
      <w:r w:rsidR="005C3066">
        <w:t>.</w:t>
      </w:r>
      <w:fldSimple w:instr=" SEQ Hình \* ARABIC \s 1 ">
        <w:r w:rsidR="005C3066">
          <w:rPr>
            <w:noProof/>
          </w:rPr>
          <w:t>12</w:t>
        </w:r>
      </w:fldSimple>
      <w:r w:rsidRPr="000756DE">
        <w:rPr>
          <w:lang w:val="en-US"/>
        </w:rPr>
        <w:t xml:space="preserve"> </w:t>
      </w:r>
      <w:r w:rsidR="00551A84" w:rsidRPr="000756DE">
        <w:t>Bảng PO</w:t>
      </w:r>
      <w:bookmarkEnd w:id="195"/>
      <w:bookmarkEnd w:id="196"/>
      <w:bookmarkEnd w:id="197"/>
    </w:p>
    <w:p w14:paraId="0AEEC624" w14:textId="702090BB" w:rsidR="00F078D5" w:rsidRPr="000756DE" w:rsidRDefault="00F078D5" w:rsidP="00756431">
      <w:pPr>
        <w:pStyle w:val="Heading3"/>
      </w:pPr>
      <w:bookmarkStart w:id="198" w:name="_Toc87218585"/>
      <w:r w:rsidRPr="000756DE">
        <w:t>Bảng chi tiết đơn nhập – PO Detail</w:t>
      </w:r>
      <w:bookmarkEnd w:id="198"/>
    </w:p>
    <w:p w14:paraId="5ADBA433" w14:textId="5CFCBC0D" w:rsidR="0085479D" w:rsidRPr="000756DE" w:rsidRDefault="00F32494" w:rsidP="00F32494">
      <w:pPr>
        <w:ind w:firstLine="0"/>
        <w:rPr>
          <w:lang w:val="en-US"/>
        </w:rPr>
      </w:pPr>
      <w:r w:rsidRPr="000756DE">
        <w:rPr>
          <w:lang w:val="en-US"/>
        </w:rPr>
        <w:t>Mô tả: L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199" w:name="Hình_4_13"/>
      <w:r w:rsidRPr="000756DE">
        <w:rPr>
          <w:noProof/>
          <w:lang w:val="en-US"/>
        </w:rPr>
        <w:drawing>
          <wp:inline distT="0" distB="0" distL="0" distR="0" wp14:anchorId="795F4690" wp14:editId="385A5E16">
            <wp:extent cx="2505917" cy="2195660"/>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13036" cy="2201897"/>
                    </a:xfrm>
                    <a:prstGeom prst="rect">
                      <a:avLst/>
                    </a:prstGeom>
                  </pic:spPr>
                </pic:pic>
              </a:graphicData>
            </a:graphic>
          </wp:inline>
        </w:drawing>
      </w:r>
      <w:bookmarkEnd w:id="199"/>
    </w:p>
    <w:p w14:paraId="48CE284C" w14:textId="61893663" w:rsidR="00F32494" w:rsidRPr="000756DE" w:rsidRDefault="00D51267" w:rsidP="00D51267">
      <w:pPr>
        <w:pStyle w:val="Caption"/>
        <w:rPr>
          <w:lang w:val="en-US"/>
        </w:rPr>
      </w:pPr>
      <w:bookmarkStart w:id="200" w:name="_Hlk87017265"/>
      <w:bookmarkStart w:id="201" w:name="_Toc87023719"/>
      <w:bookmarkStart w:id="202" w:name="_Toc87176872"/>
      <w:r w:rsidRPr="000756DE">
        <w:t xml:space="preserve">Hình </w:t>
      </w:r>
      <w:fldSimple w:instr=" STYLEREF 1 \s ">
        <w:r w:rsidR="005C3066">
          <w:rPr>
            <w:noProof/>
          </w:rPr>
          <w:t>4</w:t>
        </w:r>
      </w:fldSimple>
      <w:r w:rsidR="005C3066">
        <w:t>.</w:t>
      </w:r>
      <w:fldSimple w:instr=" SEQ Hình \* ARABIC \s 1 ">
        <w:r w:rsidR="005C3066">
          <w:rPr>
            <w:noProof/>
          </w:rPr>
          <w:t>13</w:t>
        </w:r>
      </w:fldSimple>
      <w:r w:rsidRPr="000756DE">
        <w:rPr>
          <w:lang w:val="en-US"/>
        </w:rPr>
        <w:t xml:space="preserve"> </w:t>
      </w:r>
      <w:r w:rsidR="00551A84" w:rsidRPr="000756DE">
        <w:t>Bảng PODetail</w:t>
      </w:r>
      <w:bookmarkEnd w:id="200"/>
      <w:bookmarkEnd w:id="201"/>
      <w:bookmarkEnd w:id="202"/>
    </w:p>
    <w:p w14:paraId="2071B686" w14:textId="26451EAC" w:rsidR="00F078D5" w:rsidRPr="000756DE" w:rsidRDefault="00F078D5" w:rsidP="00756431">
      <w:pPr>
        <w:pStyle w:val="Heading3"/>
      </w:pPr>
      <w:bookmarkStart w:id="203" w:name="_Toc87218586"/>
      <w:r w:rsidRPr="000756DE">
        <w:lastRenderedPageBreak/>
        <w:t>Bảng đơn xuất – SO</w:t>
      </w:r>
      <w:bookmarkEnd w:id="203"/>
    </w:p>
    <w:p w14:paraId="7C8DD5CF" w14:textId="5D664D38" w:rsidR="00F32494" w:rsidRPr="000756DE" w:rsidRDefault="00F32494" w:rsidP="00F32494">
      <w:pPr>
        <w:ind w:firstLine="0"/>
        <w:rPr>
          <w:lang w:val="en-US"/>
        </w:rPr>
      </w:pPr>
      <w:r w:rsidRPr="000756DE">
        <w:rPr>
          <w:lang w:val="en-US"/>
        </w:rPr>
        <w:t xml:space="preserve">Mô tả: </w:t>
      </w:r>
      <w:r w:rsidR="00BD5AB7" w:rsidRPr="000756DE">
        <w:rPr>
          <w:lang w:val="en-US"/>
        </w:rPr>
        <w:t>L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204"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26744" cy="3724648"/>
                    </a:xfrm>
                    <a:prstGeom prst="rect">
                      <a:avLst/>
                    </a:prstGeom>
                  </pic:spPr>
                </pic:pic>
              </a:graphicData>
            </a:graphic>
          </wp:inline>
        </w:drawing>
      </w:r>
      <w:bookmarkEnd w:id="204"/>
    </w:p>
    <w:p w14:paraId="045E38DA" w14:textId="2DB7AE5B" w:rsidR="00AF3827" w:rsidRPr="00AF3827" w:rsidRDefault="00923C80" w:rsidP="00AF3827">
      <w:pPr>
        <w:pStyle w:val="Caption"/>
      </w:pPr>
      <w:bookmarkStart w:id="205" w:name="_Toc87023720"/>
      <w:bookmarkStart w:id="206" w:name="_Toc87176873"/>
      <w:r w:rsidRPr="000756DE">
        <w:t xml:space="preserve">Hình </w:t>
      </w:r>
      <w:fldSimple w:instr=" STYLEREF 1 \s ">
        <w:r w:rsidR="005C3066">
          <w:rPr>
            <w:noProof/>
          </w:rPr>
          <w:t>4</w:t>
        </w:r>
      </w:fldSimple>
      <w:r w:rsidR="005C3066">
        <w:t>.</w:t>
      </w:r>
      <w:fldSimple w:instr=" SEQ Hình \* ARABIC \s 1 ">
        <w:r w:rsidR="005C3066">
          <w:rPr>
            <w:noProof/>
          </w:rPr>
          <w:t>14</w:t>
        </w:r>
      </w:fldSimple>
      <w:r w:rsidR="00551A84" w:rsidRPr="000756DE">
        <w:t xml:space="preserve"> </w:t>
      </w:r>
      <w:bookmarkStart w:id="207" w:name="_Hlk87017284"/>
      <w:r w:rsidR="00551A84" w:rsidRPr="000756DE">
        <w:t>Bảng SO</w:t>
      </w:r>
      <w:bookmarkEnd w:id="205"/>
      <w:bookmarkEnd w:id="206"/>
      <w:bookmarkEnd w:id="207"/>
    </w:p>
    <w:p w14:paraId="3A2FF293" w14:textId="27748509" w:rsidR="00F078D5" w:rsidRPr="000756DE" w:rsidRDefault="00F078D5" w:rsidP="00756431">
      <w:pPr>
        <w:pStyle w:val="Heading3"/>
      </w:pPr>
      <w:bookmarkStart w:id="208" w:name="_Toc87218587"/>
      <w:r w:rsidRPr="000756DE">
        <w:t>Bảng chi tiết đơn xuất – SO Detail</w:t>
      </w:r>
      <w:bookmarkEnd w:id="208"/>
    </w:p>
    <w:p w14:paraId="05DF4291" w14:textId="178441A7"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209" w:name="Hình_4_15"/>
      <w:r w:rsidRPr="000756DE">
        <w:rPr>
          <w:noProof/>
          <w:lang w:val="en-US"/>
        </w:rPr>
        <w:drawing>
          <wp:inline distT="0" distB="0" distL="0" distR="0" wp14:anchorId="3941DEE9" wp14:editId="6FDBECB1">
            <wp:extent cx="2314575" cy="206153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25477" cy="2071245"/>
                    </a:xfrm>
                    <a:prstGeom prst="rect">
                      <a:avLst/>
                    </a:prstGeom>
                  </pic:spPr>
                </pic:pic>
              </a:graphicData>
            </a:graphic>
          </wp:inline>
        </w:drawing>
      </w:r>
      <w:bookmarkEnd w:id="209"/>
    </w:p>
    <w:p w14:paraId="5A8B984D" w14:textId="0AB68BBD" w:rsidR="00F32494" w:rsidRPr="000756DE" w:rsidRDefault="00DA3C63" w:rsidP="00DA3C63">
      <w:pPr>
        <w:pStyle w:val="Caption"/>
        <w:rPr>
          <w:lang w:val="en-US"/>
        </w:rPr>
      </w:pPr>
      <w:bookmarkStart w:id="210" w:name="_Hlk87017299"/>
      <w:bookmarkStart w:id="211" w:name="_Toc87023721"/>
      <w:bookmarkStart w:id="212" w:name="_Toc87176874"/>
      <w:r w:rsidRPr="000756DE">
        <w:t xml:space="preserve">Hình </w:t>
      </w:r>
      <w:fldSimple w:instr=" STYLEREF 1 \s ">
        <w:r w:rsidR="005C3066">
          <w:rPr>
            <w:noProof/>
          </w:rPr>
          <w:t>4</w:t>
        </w:r>
      </w:fldSimple>
      <w:r w:rsidR="005C3066">
        <w:t>.</w:t>
      </w:r>
      <w:fldSimple w:instr=" SEQ Hình \* ARABIC \s 1 ">
        <w:r w:rsidR="005C3066">
          <w:rPr>
            <w:noProof/>
          </w:rPr>
          <w:t>15</w:t>
        </w:r>
      </w:fldSimple>
      <w:r w:rsidRPr="000756DE">
        <w:rPr>
          <w:lang w:val="en-US"/>
        </w:rPr>
        <w:t xml:space="preserve"> </w:t>
      </w:r>
      <w:r w:rsidR="00551A84" w:rsidRPr="000756DE">
        <w:t>Bảng SODetail</w:t>
      </w:r>
      <w:bookmarkEnd w:id="210"/>
      <w:bookmarkEnd w:id="211"/>
      <w:bookmarkEnd w:id="212"/>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756431">
      <w:pPr>
        <w:pStyle w:val="Heading3"/>
      </w:pPr>
      <w:bookmarkStart w:id="213" w:name="_Toc87218588"/>
      <w:r w:rsidRPr="000756DE">
        <w:t>Bảng biên lai nhập – Receipt</w:t>
      </w:r>
      <w:bookmarkEnd w:id="213"/>
    </w:p>
    <w:p w14:paraId="4DEC6529" w14:textId="440F6191" w:rsidR="00F32494" w:rsidRPr="000756DE" w:rsidRDefault="00F32494" w:rsidP="00F32494">
      <w:pPr>
        <w:ind w:firstLine="0"/>
        <w:rPr>
          <w:lang w:val="en-US"/>
        </w:rPr>
      </w:pPr>
      <w:r w:rsidRPr="000756DE">
        <w:rPr>
          <w:lang w:val="en-US"/>
        </w:rPr>
        <w:t xml:space="preserve">Mô tả: </w:t>
      </w:r>
      <w:r w:rsidR="00BD5AB7" w:rsidRPr="000756DE">
        <w:rPr>
          <w:lang w:val="en-US"/>
        </w:rPr>
        <w:t xml:space="preserve">L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214"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68654" cy="3269392"/>
                    </a:xfrm>
                    <a:prstGeom prst="rect">
                      <a:avLst/>
                    </a:prstGeom>
                  </pic:spPr>
                </pic:pic>
              </a:graphicData>
            </a:graphic>
          </wp:inline>
        </w:drawing>
      </w:r>
      <w:bookmarkEnd w:id="214"/>
    </w:p>
    <w:p w14:paraId="382C1CBA" w14:textId="285B2EF1" w:rsidR="00F32494" w:rsidRPr="000756DE" w:rsidRDefault="005B18D7" w:rsidP="005B18D7">
      <w:pPr>
        <w:pStyle w:val="Caption"/>
        <w:rPr>
          <w:lang w:val="en-US"/>
        </w:rPr>
      </w:pPr>
      <w:bookmarkStart w:id="215" w:name="_Hlk87017309"/>
      <w:bookmarkStart w:id="216" w:name="_Toc87023722"/>
      <w:bookmarkStart w:id="217" w:name="_Toc87176875"/>
      <w:r w:rsidRPr="000756DE">
        <w:t xml:space="preserve">Hình </w:t>
      </w:r>
      <w:fldSimple w:instr=" STYLEREF 1 \s ">
        <w:r w:rsidR="005C3066">
          <w:rPr>
            <w:noProof/>
          </w:rPr>
          <w:t>4</w:t>
        </w:r>
      </w:fldSimple>
      <w:r w:rsidR="005C3066">
        <w:t>.</w:t>
      </w:r>
      <w:fldSimple w:instr=" SEQ Hình \* ARABIC \s 1 ">
        <w:r w:rsidR="005C3066">
          <w:rPr>
            <w:noProof/>
          </w:rPr>
          <w:t>16</w:t>
        </w:r>
      </w:fldSimple>
      <w:r w:rsidRPr="000756DE">
        <w:rPr>
          <w:lang w:val="en-US"/>
        </w:rPr>
        <w:t xml:space="preserve"> </w:t>
      </w:r>
      <w:r w:rsidR="00551A84" w:rsidRPr="000756DE">
        <w:t>Bảng Receipt</w:t>
      </w:r>
      <w:bookmarkEnd w:id="215"/>
      <w:bookmarkEnd w:id="216"/>
      <w:bookmarkEnd w:id="217"/>
    </w:p>
    <w:p w14:paraId="58649FA1" w14:textId="6B60D88C" w:rsidR="00F078D5" w:rsidRPr="000756DE" w:rsidRDefault="00F078D5" w:rsidP="00756431">
      <w:pPr>
        <w:pStyle w:val="Heading3"/>
      </w:pPr>
      <w:bookmarkStart w:id="218" w:name="_Toc87218589"/>
      <w:r w:rsidRPr="000756DE">
        <w:t>Bảng chi tiết biên lai nhập – Receipt Detail</w:t>
      </w:r>
      <w:bookmarkEnd w:id="218"/>
    </w:p>
    <w:p w14:paraId="7D6055D6" w14:textId="04C7A9AC"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219"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70189" cy="2481017"/>
                    </a:xfrm>
                    <a:prstGeom prst="rect">
                      <a:avLst/>
                    </a:prstGeom>
                  </pic:spPr>
                </pic:pic>
              </a:graphicData>
            </a:graphic>
          </wp:inline>
        </w:drawing>
      </w:r>
      <w:bookmarkEnd w:id="219"/>
    </w:p>
    <w:p w14:paraId="5A599A81" w14:textId="790725F4" w:rsidR="00F32494" w:rsidRPr="000756DE" w:rsidRDefault="00AB6D5D" w:rsidP="00AB6D5D">
      <w:pPr>
        <w:pStyle w:val="Caption"/>
        <w:rPr>
          <w:lang w:val="en-US"/>
        </w:rPr>
      </w:pPr>
      <w:bookmarkStart w:id="220" w:name="_Toc87023723"/>
      <w:bookmarkStart w:id="221" w:name="_Toc87176876"/>
      <w:r w:rsidRPr="000756DE">
        <w:t xml:space="preserve">Hình </w:t>
      </w:r>
      <w:fldSimple w:instr=" STYLEREF 1 \s ">
        <w:r w:rsidR="005C3066">
          <w:rPr>
            <w:noProof/>
          </w:rPr>
          <w:t>4</w:t>
        </w:r>
      </w:fldSimple>
      <w:r w:rsidR="005C3066">
        <w:t>.</w:t>
      </w:r>
      <w:fldSimple w:instr=" SEQ Hình \* ARABIC \s 1 ">
        <w:r w:rsidR="005C3066">
          <w:rPr>
            <w:noProof/>
          </w:rPr>
          <w:t>17</w:t>
        </w:r>
      </w:fldSimple>
      <w:r w:rsidR="00551A84" w:rsidRPr="000756DE">
        <w:t xml:space="preserve"> </w:t>
      </w:r>
      <w:bookmarkStart w:id="222" w:name="_Hlk87017326"/>
      <w:r w:rsidR="00551A84" w:rsidRPr="000756DE">
        <w:t>Bảng ReceiptDetail</w:t>
      </w:r>
      <w:bookmarkEnd w:id="220"/>
      <w:bookmarkEnd w:id="221"/>
      <w:bookmarkEnd w:id="222"/>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756431">
      <w:pPr>
        <w:pStyle w:val="Heading3"/>
      </w:pPr>
      <w:bookmarkStart w:id="223" w:name="_Toc87218590"/>
      <w:r w:rsidRPr="000756DE">
        <w:lastRenderedPageBreak/>
        <w:t>Bảng biên lai xuất – Order</w:t>
      </w:r>
      <w:bookmarkEnd w:id="223"/>
    </w:p>
    <w:p w14:paraId="2393D409" w14:textId="45769B31" w:rsidR="00F32494" w:rsidRPr="000756DE" w:rsidRDefault="00F32494" w:rsidP="00F32494">
      <w:pPr>
        <w:ind w:firstLine="0"/>
        <w:rPr>
          <w:lang w:val="en-US"/>
        </w:rPr>
      </w:pPr>
      <w:r w:rsidRPr="000756DE">
        <w:rPr>
          <w:lang w:val="en-US"/>
        </w:rPr>
        <w:t>Mô tả:</w:t>
      </w:r>
      <w:r w:rsidR="00BD5AB7" w:rsidRPr="000756DE">
        <w:rPr>
          <w:lang w:val="en-US"/>
        </w:rPr>
        <w:t xml:space="preserve"> Lưu thông tin biên lai xuất hàng mỗi lần giao hàng cho đơn vị vận chuyển.</w:t>
      </w:r>
    </w:p>
    <w:p w14:paraId="653CBE11" w14:textId="77777777" w:rsidR="00551A84" w:rsidRPr="000756DE" w:rsidRDefault="00F32494" w:rsidP="009A5B6C">
      <w:pPr>
        <w:keepNext/>
        <w:ind w:firstLine="0"/>
        <w:jc w:val="center"/>
      </w:pPr>
      <w:bookmarkStart w:id="224"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78167" cy="3388770"/>
                    </a:xfrm>
                    <a:prstGeom prst="rect">
                      <a:avLst/>
                    </a:prstGeom>
                  </pic:spPr>
                </pic:pic>
              </a:graphicData>
            </a:graphic>
          </wp:inline>
        </w:drawing>
      </w:r>
      <w:bookmarkEnd w:id="224"/>
    </w:p>
    <w:p w14:paraId="5B8686E8" w14:textId="62F94637" w:rsidR="00F32494" w:rsidRPr="000756DE" w:rsidRDefault="00A124B2" w:rsidP="00A124B2">
      <w:pPr>
        <w:pStyle w:val="Caption"/>
        <w:rPr>
          <w:lang w:val="en-US"/>
        </w:rPr>
      </w:pPr>
      <w:bookmarkStart w:id="225" w:name="_Toc87023724"/>
      <w:bookmarkStart w:id="226" w:name="_Toc87176877"/>
      <w:r w:rsidRPr="000756DE">
        <w:t xml:space="preserve">Hình </w:t>
      </w:r>
      <w:fldSimple w:instr=" STYLEREF 1 \s ">
        <w:r w:rsidR="005C3066">
          <w:rPr>
            <w:noProof/>
          </w:rPr>
          <w:t>4</w:t>
        </w:r>
      </w:fldSimple>
      <w:r w:rsidR="005C3066">
        <w:t>.</w:t>
      </w:r>
      <w:fldSimple w:instr=" SEQ Hình \* ARABIC \s 1 ">
        <w:r w:rsidR="005C3066">
          <w:rPr>
            <w:noProof/>
          </w:rPr>
          <w:t>18</w:t>
        </w:r>
      </w:fldSimple>
      <w:r w:rsidR="00551A84" w:rsidRPr="000756DE">
        <w:t xml:space="preserve"> </w:t>
      </w:r>
      <w:bookmarkStart w:id="227" w:name="_Hlk87017336"/>
      <w:r w:rsidR="00551A84" w:rsidRPr="000756DE">
        <w:t>Bảng Order</w:t>
      </w:r>
      <w:bookmarkEnd w:id="225"/>
      <w:bookmarkEnd w:id="226"/>
      <w:bookmarkEnd w:id="227"/>
    </w:p>
    <w:p w14:paraId="68C752FD" w14:textId="4C329CC0" w:rsidR="00F078D5" w:rsidRPr="000756DE" w:rsidRDefault="00F078D5" w:rsidP="00756431">
      <w:pPr>
        <w:pStyle w:val="Heading3"/>
      </w:pPr>
      <w:bookmarkStart w:id="228" w:name="_Toc87218591"/>
      <w:r w:rsidRPr="000756DE">
        <w:t>Bảng chi tiết biên lai xuất – Order Detail</w:t>
      </w:r>
      <w:bookmarkEnd w:id="228"/>
    </w:p>
    <w:p w14:paraId="4CB446F1" w14:textId="043195B4"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229"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43689" cy="2591162"/>
                    </a:xfrm>
                    <a:prstGeom prst="rect">
                      <a:avLst/>
                    </a:prstGeom>
                  </pic:spPr>
                </pic:pic>
              </a:graphicData>
            </a:graphic>
          </wp:inline>
        </w:drawing>
      </w:r>
      <w:bookmarkEnd w:id="229"/>
    </w:p>
    <w:p w14:paraId="499BF39F" w14:textId="552152FD" w:rsidR="00F32494" w:rsidRPr="000756DE" w:rsidRDefault="00A124B2" w:rsidP="00A124B2">
      <w:pPr>
        <w:pStyle w:val="Caption"/>
        <w:rPr>
          <w:lang w:val="en-US"/>
        </w:rPr>
      </w:pPr>
      <w:bookmarkStart w:id="230" w:name="_Toc87023725"/>
      <w:bookmarkStart w:id="231" w:name="_Toc87176878"/>
      <w:r w:rsidRPr="000756DE">
        <w:t xml:space="preserve">Hình </w:t>
      </w:r>
      <w:fldSimple w:instr=" STYLEREF 1 \s ">
        <w:r w:rsidR="005C3066">
          <w:rPr>
            <w:noProof/>
          </w:rPr>
          <w:t>4</w:t>
        </w:r>
      </w:fldSimple>
      <w:r w:rsidR="005C3066">
        <w:t>.</w:t>
      </w:r>
      <w:fldSimple w:instr=" SEQ Hình \* ARABIC \s 1 ">
        <w:r w:rsidR="005C3066">
          <w:rPr>
            <w:noProof/>
          </w:rPr>
          <w:t>19</w:t>
        </w:r>
      </w:fldSimple>
      <w:r w:rsidR="00551A84" w:rsidRPr="000756DE">
        <w:t xml:space="preserve"> </w:t>
      </w:r>
      <w:bookmarkStart w:id="232" w:name="_Hlk87017355"/>
      <w:r w:rsidR="00551A84" w:rsidRPr="000756DE">
        <w:t>Bảng OrderDetail</w:t>
      </w:r>
      <w:bookmarkEnd w:id="230"/>
      <w:bookmarkEnd w:id="231"/>
      <w:bookmarkEnd w:id="232"/>
    </w:p>
    <w:p w14:paraId="7325F75B" w14:textId="078BC30F" w:rsidR="00F078D5" w:rsidRPr="000756DE" w:rsidRDefault="00F078D5" w:rsidP="00756431">
      <w:pPr>
        <w:pStyle w:val="Heading3"/>
      </w:pPr>
      <w:bookmarkStart w:id="233" w:name="_Toc87218592"/>
      <w:r w:rsidRPr="000756DE">
        <w:lastRenderedPageBreak/>
        <w:t>Bảng lưu kho tại vị trí – ImportView</w:t>
      </w:r>
      <w:bookmarkEnd w:id="233"/>
    </w:p>
    <w:p w14:paraId="17C6D551" w14:textId="08F4DA6D" w:rsidR="00F32494" w:rsidRPr="000756DE" w:rsidRDefault="00F32494" w:rsidP="00F32494">
      <w:pPr>
        <w:ind w:firstLine="0"/>
        <w:rPr>
          <w:lang w:val="en-US"/>
        </w:rPr>
      </w:pPr>
      <w:r w:rsidRPr="000756DE">
        <w:rPr>
          <w:lang w:val="en-US"/>
        </w:rPr>
        <w:t>Mô tả:</w:t>
      </w:r>
      <w:r w:rsidR="00BD5AB7" w:rsidRPr="000756DE">
        <w:rPr>
          <w:lang w:val="en-US"/>
        </w:rPr>
        <w:t xml:space="preserve"> L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234"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36513" cy="2937896"/>
                    </a:xfrm>
                    <a:prstGeom prst="rect">
                      <a:avLst/>
                    </a:prstGeom>
                  </pic:spPr>
                </pic:pic>
              </a:graphicData>
            </a:graphic>
          </wp:inline>
        </w:drawing>
      </w:r>
      <w:bookmarkEnd w:id="234"/>
    </w:p>
    <w:p w14:paraId="4701B763" w14:textId="738C727C" w:rsidR="00F32494" w:rsidRPr="000756DE" w:rsidRDefault="00312364" w:rsidP="00312364">
      <w:pPr>
        <w:pStyle w:val="Caption"/>
        <w:rPr>
          <w:lang w:val="en-US"/>
        </w:rPr>
      </w:pPr>
      <w:bookmarkStart w:id="235" w:name="_Hlk87017362"/>
      <w:r w:rsidRPr="000756DE">
        <w:rPr>
          <w:lang w:val="en-US"/>
        </w:rPr>
        <w:t xml:space="preserve"> </w:t>
      </w:r>
      <w:bookmarkStart w:id="236" w:name="_Toc87023726"/>
      <w:bookmarkStart w:id="237" w:name="_Toc87176879"/>
      <w:r w:rsidRPr="000756DE">
        <w:t xml:space="preserve">Hình </w:t>
      </w:r>
      <w:fldSimple w:instr=" STYLEREF 1 \s ">
        <w:r w:rsidR="005C3066">
          <w:rPr>
            <w:noProof/>
          </w:rPr>
          <w:t>4</w:t>
        </w:r>
      </w:fldSimple>
      <w:r w:rsidR="005C3066">
        <w:t>.</w:t>
      </w:r>
      <w:fldSimple w:instr=" SEQ Hình \* ARABIC \s 1 ">
        <w:r w:rsidR="005C3066">
          <w:rPr>
            <w:noProof/>
          </w:rPr>
          <w:t>20</w:t>
        </w:r>
      </w:fldSimple>
      <w:r w:rsidRPr="000756DE">
        <w:rPr>
          <w:lang w:val="en-US"/>
        </w:rPr>
        <w:t xml:space="preserve"> </w:t>
      </w:r>
      <w:r w:rsidR="00551A84" w:rsidRPr="000756DE">
        <w:t>Bảng ImportView</w:t>
      </w:r>
      <w:bookmarkEnd w:id="235"/>
      <w:bookmarkEnd w:id="236"/>
      <w:bookmarkEnd w:id="237"/>
    </w:p>
    <w:p w14:paraId="0BB11C32" w14:textId="7D0F9D30" w:rsidR="0046207A" w:rsidRPr="000756DE" w:rsidRDefault="00F078D5" w:rsidP="00756431">
      <w:pPr>
        <w:pStyle w:val="Heading3"/>
      </w:pPr>
      <w:bookmarkStart w:id="238" w:name="_Toc87218593"/>
      <w:r w:rsidRPr="000756DE">
        <w:t xml:space="preserve">Bảng xuất kho tại vị trí </w:t>
      </w:r>
      <w:r w:rsidR="0046207A" w:rsidRPr="000756DE">
        <w:t>–</w:t>
      </w:r>
      <w:r w:rsidRPr="000756DE">
        <w:t xml:space="preserve"> ExportView</w:t>
      </w:r>
      <w:bookmarkEnd w:id="238"/>
    </w:p>
    <w:p w14:paraId="5B0E34F2" w14:textId="33F55732" w:rsidR="00F32494" w:rsidRPr="000756DE" w:rsidRDefault="00F32494" w:rsidP="00F32494">
      <w:pPr>
        <w:ind w:firstLine="0"/>
        <w:rPr>
          <w:lang w:val="en-US"/>
        </w:rPr>
      </w:pPr>
      <w:r w:rsidRPr="000756DE">
        <w:rPr>
          <w:lang w:val="en-US"/>
        </w:rPr>
        <w:t xml:space="preserve">Mô tả: </w:t>
      </w:r>
      <w:r w:rsidR="009C2A83" w:rsidRPr="000756DE">
        <w:rPr>
          <w:lang w:val="en-US"/>
        </w:rPr>
        <w:t>L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39"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24482" cy="3247961"/>
                    </a:xfrm>
                    <a:prstGeom prst="rect">
                      <a:avLst/>
                    </a:prstGeom>
                  </pic:spPr>
                </pic:pic>
              </a:graphicData>
            </a:graphic>
          </wp:inline>
        </w:drawing>
      </w:r>
      <w:bookmarkEnd w:id="239"/>
    </w:p>
    <w:p w14:paraId="092C13D5" w14:textId="70B56E00" w:rsidR="00F32494" w:rsidRPr="000756DE" w:rsidRDefault="000E377A" w:rsidP="000E377A">
      <w:pPr>
        <w:pStyle w:val="Caption"/>
        <w:rPr>
          <w:lang w:val="en-US"/>
        </w:rPr>
      </w:pPr>
      <w:bookmarkStart w:id="240" w:name="_Toc87023727"/>
      <w:bookmarkStart w:id="241" w:name="_Toc87176880"/>
      <w:r w:rsidRPr="000756DE">
        <w:t xml:space="preserve">Hình </w:t>
      </w:r>
      <w:fldSimple w:instr=" STYLEREF 1 \s ">
        <w:r w:rsidR="005C3066">
          <w:rPr>
            <w:noProof/>
          </w:rPr>
          <w:t>4</w:t>
        </w:r>
      </w:fldSimple>
      <w:r w:rsidR="005C3066">
        <w:t>.</w:t>
      </w:r>
      <w:fldSimple w:instr=" SEQ Hình \* ARABIC \s 1 ">
        <w:r w:rsidR="005C3066">
          <w:rPr>
            <w:noProof/>
          </w:rPr>
          <w:t>21</w:t>
        </w:r>
      </w:fldSimple>
      <w:r w:rsidR="00551A84" w:rsidRPr="000756DE">
        <w:t xml:space="preserve"> </w:t>
      </w:r>
      <w:bookmarkStart w:id="242" w:name="_Hlk87017370"/>
      <w:r w:rsidR="00551A84" w:rsidRPr="000756DE">
        <w:t>Bảng ExportView</w:t>
      </w:r>
      <w:bookmarkEnd w:id="240"/>
      <w:bookmarkEnd w:id="241"/>
      <w:bookmarkEnd w:id="242"/>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rPr>
          <w:color w:val="auto"/>
        </w:rPr>
      </w:pPr>
      <w:bookmarkStart w:id="243" w:name="_Toc87218594"/>
      <w:r w:rsidRPr="000756DE">
        <w:rPr>
          <w:color w:val="auto"/>
        </w:rPr>
        <w:t>Lược đồ cơ sở dữ liệu</w:t>
      </w:r>
      <w:bookmarkEnd w:id="243"/>
    </w:p>
    <w:p w14:paraId="53C1E40D" w14:textId="77777777" w:rsidR="009A5B6C" w:rsidRPr="000756DE" w:rsidRDefault="000D1A68" w:rsidP="009A5B6C">
      <w:pPr>
        <w:keepNext/>
      </w:pPr>
      <w:bookmarkStart w:id="244"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03520" cy="3283493"/>
                    </a:xfrm>
                    <a:prstGeom prst="rect">
                      <a:avLst/>
                    </a:prstGeom>
                  </pic:spPr>
                </pic:pic>
              </a:graphicData>
            </a:graphic>
          </wp:inline>
        </w:drawing>
      </w:r>
      <w:bookmarkEnd w:id="244"/>
    </w:p>
    <w:p w14:paraId="02120947" w14:textId="1CADEC0A" w:rsidR="000D1A68" w:rsidRPr="000756DE" w:rsidRDefault="000E377A" w:rsidP="000E377A">
      <w:pPr>
        <w:pStyle w:val="Caption"/>
        <w:rPr>
          <w:lang w:val="en-US"/>
        </w:rPr>
      </w:pPr>
      <w:bookmarkStart w:id="245" w:name="_Toc87023728"/>
      <w:bookmarkStart w:id="246" w:name="_Toc87176881"/>
      <w:r w:rsidRPr="000756DE">
        <w:t xml:space="preserve">Hình </w:t>
      </w:r>
      <w:fldSimple w:instr=" STYLEREF 1 \s ">
        <w:r w:rsidR="005C3066">
          <w:rPr>
            <w:noProof/>
          </w:rPr>
          <w:t>4</w:t>
        </w:r>
      </w:fldSimple>
      <w:r w:rsidR="005C3066">
        <w:t>.</w:t>
      </w:r>
      <w:fldSimple w:instr=" SEQ Hình \* ARABIC \s 1 ">
        <w:r w:rsidR="005C3066">
          <w:rPr>
            <w:noProof/>
          </w:rPr>
          <w:t>22</w:t>
        </w:r>
      </w:fldSimple>
      <w:r w:rsidR="009A5B6C" w:rsidRPr="000756DE">
        <w:t xml:space="preserve"> </w:t>
      </w:r>
      <w:bookmarkStart w:id="247" w:name="_Hlk87017386"/>
      <w:r w:rsidR="009A5B6C" w:rsidRPr="000756DE">
        <w:t xml:space="preserve">Lược đồ cơ sở dữ liệu </w:t>
      </w:r>
      <w:r w:rsidR="00873D9B" w:rsidRPr="000756DE">
        <w:rPr>
          <w:lang w:val="en-US"/>
        </w:rPr>
        <w:t xml:space="preserve">của </w:t>
      </w:r>
      <w:r w:rsidR="009A5B6C" w:rsidRPr="000756DE">
        <w:t>hệ thống</w:t>
      </w:r>
      <w:bookmarkEnd w:id="245"/>
      <w:bookmarkEnd w:id="246"/>
      <w:bookmarkEnd w:id="247"/>
    </w:p>
    <w:p w14:paraId="5321D5EE" w14:textId="2E8E4D80" w:rsidR="00DE0BD5" w:rsidRPr="000756DE" w:rsidRDefault="00DE0BD5" w:rsidP="00C0589D">
      <w:pPr>
        <w:pStyle w:val="Heading2"/>
        <w:rPr>
          <w:color w:val="auto"/>
        </w:rPr>
      </w:pPr>
      <w:bookmarkStart w:id="248" w:name="_Toc87218595"/>
      <w:r w:rsidRPr="000756DE">
        <w:rPr>
          <w:color w:val="auto"/>
        </w:rPr>
        <w:t>Lược đồ usecase</w:t>
      </w:r>
      <w:bookmarkEnd w:id="248"/>
    </w:p>
    <w:p w14:paraId="243FEE76" w14:textId="497064A2" w:rsidR="001F7383" w:rsidRPr="000756DE" w:rsidRDefault="00BE1AF5" w:rsidP="00283EC4">
      <w:pPr>
        <w:ind w:firstLine="0"/>
        <w:rPr>
          <w:lang w:val="en-US"/>
        </w:rPr>
      </w:pPr>
      <w:bookmarkStart w:id="249" w:name="Hình_4_23"/>
      <w:r w:rsidRPr="000756DE">
        <w:rPr>
          <w:noProof/>
        </w:rPr>
        <w:drawing>
          <wp:inline distT="0" distB="0" distL="0" distR="0" wp14:anchorId="77D184DF" wp14:editId="0C5F1DBD">
            <wp:extent cx="5610225" cy="3833953"/>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4"/>
                    <a:stretch>
                      <a:fillRect/>
                    </a:stretch>
                  </pic:blipFill>
                  <pic:spPr>
                    <a:xfrm>
                      <a:off x="0" y="0"/>
                      <a:ext cx="5626976" cy="3845400"/>
                    </a:xfrm>
                    <a:prstGeom prst="rect">
                      <a:avLst/>
                    </a:prstGeom>
                  </pic:spPr>
                </pic:pic>
              </a:graphicData>
            </a:graphic>
          </wp:inline>
        </w:drawing>
      </w:r>
      <w:bookmarkEnd w:id="249"/>
    </w:p>
    <w:p w14:paraId="29B6A0F4" w14:textId="055137FA" w:rsidR="00283EC4" w:rsidRPr="000756DE" w:rsidRDefault="005E3857" w:rsidP="005E3857">
      <w:pPr>
        <w:pStyle w:val="Caption"/>
        <w:rPr>
          <w:lang w:val="en-US"/>
        </w:rPr>
      </w:pPr>
      <w:bookmarkStart w:id="250" w:name="_Toc87023729"/>
      <w:bookmarkStart w:id="251" w:name="_Toc87176882"/>
      <w:r w:rsidRPr="000756DE">
        <w:t xml:space="preserve">Hình </w:t>
      </w:r>
      <w:fldSimple w:instr=" STYLEREF 1 \s ">
        <w:r w:rsidR="005C3066">
          <w:rPr>
            <w:noProof/>
          </w:rPr>
          <w:t>4</w:t>
        </w:r>
      </w:fldSimple>
      <w:r w:rsidR="005C3066">
        <w:t>.</w:t>
      </w:r>
      <w:fldSimple w:instr=" SEQ Hình \* ARABIC \s 1 ">
        <w:r w:rsidR="005C3066">
          <w:rPr>
            <w:noProof/>
          </w:rPr>
          <w:t>23</w:t>
        </w:r>
      </w:fldSimple>
      <w:r w:rsidR="00283EC4" w:rsidRPr="000756DE">
        <w:rPr>
          <w:lang w:val="en-US"/>
        </w:rPr>
        <w:t xml:space="preserve"> </w:t>
      </w:r>
      <w:bookmarkStart w:id="252"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50"/>
      <w:bookmarkEnd w:id="251"/>
      <w:bookmarkEnd w:id="252"/>
    </w:p>
    <w:p w14:paraId="7AE05097" w14:textId="217C4625" w:rsidR="00283EC4" w:rsidRPr="000756DE" w:rsidRDefault="00283EC4" w:rsidP="00283EC4">
      <w:pPr>
        <w:rPr>
          <w:lang w:val="en-US"/>
        </w:rPr>
      </w:pPr>
      <w:r w:rsidRPr="000756DE">
        <w:rPr>
          <w:lang w:val="en-US"/>
        </w:rPr>
        <w:lastRenderedPageBreak/>
        <w:t>Mô tả use case có các actor là:</w:t>
      </w:r>
    </w:p>
    <w:p w14:paraId="6E53365B" w14:textId="77777777" w:rsidR="00283EC4" w:rsidRPr="000756DE" w:rsidRDefault="00283EC4" w:rsidP="00A2372B">
      <w:pPr>
        <w:pStyle w:val="ListParagraph"/>
        <w:numPr>
          <w:ilvl w:val="0"/>
          <w:numId w:val="5"/>
        </w:numPr>
        <w:spacing w:after="160" w:line="259" w:lineRule="auto"/>
        <w:jc w:val="both"/>
      </w:pPr>
      <w:r w:rsidRPr="000756DE">
        <w:t>Admin</w:t>
      </w:r>
    </w:p>
    <w:p w14:paraId="247DC2B1" w14:textId="1836F8CA" w:rsidR="00283EC4" w:rsidRPr="000756DE" w:rsidRDefault="00283EC4" w:rsidP="00A2372B">
      <w:pPr>
        <w:pStyle w:val="ListParagraph"/>
        <w:numPr>
          <w:ilvl w:val="0"/>
          <w:numId w:val="5"/>
        </w:numPr>
        <w:spacing w:after="160" w:line="259" w:lineRule="auto"/>
        <w:jc w:val="both"/>
      </w:pPr>
      <w:r w:rsidRPr="000756DE">
        <w:t>Nhà cung cấp</w:t>
      </w:r>
    </w:p>
    <w:p w14:paraId="3B9D4D8A" w14:textId="5D5F1A38" w:rsidR="00283EC4" w:rsidRPr="000756DE" w:rsidRDefault="00283EC4" w:rsidP="00A2372B">
      <w:pPr>
        <w:pStyle w:val="ListParagraph"/>
        <w:numPr>
          <w:ilvl w:val="0"/>
          <w:numId w:val="5"/>
        </w:numPr>
        <w:spacing w:after="160" w:line="259" w:lineRule="auto"/>
        <w:jc w:val="both"/>
      </w:pPr>
      <w:r w:rsidRPr="000756DE">
        <w:t>Nhân viên</w:t>
      </w:r>
    </w:p>
    <w:p w14:paraId="52F2CB92" w14:textId="77777777" w:rsidR="00283EC4" w:rsidRPr="000756DE" w:rsidRDefault="00283EC4" w:rsidP="00A2372B">
      <w:pPr>
        <w:pStyle w:val="ListParagraph"/>
        <w:numPr>
          <w:ilvl w:val="0"/>
          <w:numId w:val="5"/>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66E6624" w:rsidR="00283EC4" w:rsidRPr="000756DE" w:rsidRDefault="007F691E" w:rsidP="007F691E">
      <w:pPr>
        <w:pStyle w:val="Caption"/>
        <w:rPr>
          <w:lang w:val="en-US"/>
        </w:rPr>
      </w:pPr>
      <w:bookmarkStart w:id="253" w:name="_Toc87022951"/>
      <w:bookmarkStart w:id="254" w:name="_Toc87023761"/>
      <w:bookmarkStart w:id="255" w:name="_Toc87023943"/>
      <w:bookmarkStart w:id="256" w:name="_Toc87176906"/>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1</w:t>
        </w:r>
      </w:fldSimple>
      <w:r w:rsidRPr="000756DE">
        <w:rPr>
          <w:lang w:val="en-US"/>
        </w:rPr>
        <w:t xml:space="preserve"> </w:t>
      </w:r>
      <w:r w:rsidR="00EE7800" w:rsidRPr="000756DE">
        <w:rPr>
          <w:lang w:val="en-US"/>
        </w:rPr>
        <w:t>Mô tả chi tiết use case của hệ thống</w:t>
      </w:r>
      <w:bookmarkEnd w:id="253"/>
      <w:bookmarkEnd w:id="254"/>
      <w:bookmarkEnd w:id="255"/>
      <w:bookmarkEnd w:id="256"/>
    </w:p>
    <w:p w14:paraId="49D44129" w14:textId="77777777" w:rsidR="00283EC4" w:rsidRPr="000756DE" w:rsidRDefault="00283EC4" w:rsidP="001F7383">
      <w:pPr>
        <w:rPr>
          <w:lang w:val="en-US"/>
        </w:rPr>
      </w:pPr>
    </w:p>
    <w:p w14:paraId="7CA57609" w14:textId="67F1B9E2" w:rsidR="00DE0BD5" w:rsidRPr="000756DE" w:rsidRDefault="00DE0BD5" w:rsidP="00756431">
      <w:pPr>
        <w:pStyle w:val="Heading3"/>
      </w:pPr>
      <w:bookmarkStart w:id="257" w:name="_Toc87218596"/>
      <w:r w:rsidRPr="000756DE">
        <w:lastRenderedPageBreak/>
        <w:t>Đặc tả use case</w:t>
      </w:r>
      <w:r w:rsidR="00F139AB">
        <w:t xml:space="preserve"> </w:t>
      </w:r>
      <w:r w:rsidR="00DD59AA" w:rsidRPr="000756DE">
        <w:t>đăng nhập</w:t>
      </w:r>
      <w:bookmarkEnd w:id="257"/>
    </w:p>
    <w:tbl>
      <w:tblPr>
        <w:tblStyle w:val="TableGrid"/>
        <w:tblW w:w="9008" w:type="dxa"/>
        <w:tblInd w:w="421" w:type="dxa"/>
        <w:tblLook w:val="04A0" w:firstRow="1" w:lastRow="0" w:firstColumn="1" w:lastColumn="0" w:noHBand="0" w:noVBand="1"/>
      </w:tblPr>
      <w:tblGrid>
        <w:gridCol w:w="2419"/>
        <w:gridCol w:w="6589"/>
      </w:tblGrid>
      <w:tr w:rsidR="000756DE" w:rsidRPr="000756DE" w14:paraId="010A1F98" w14:textId="77777777" w:rsidTr="00A60C81">
        <w:trPr>
          <w:trHeight w:val="1111"/>
        </w:trPr>
        <w:tc>
          <w:tcPr>
            <w:tcW w:w="2419" w:type="dxa"/>
          </w:tcPr>
          <w:p w14:paraId="238BF5B9" w14:textId="77777777" w:rsidR="00A60C81" w:rsidRPr="000756DE" w:rsidRDefault="00A60C81" w:rsidP="00A60C81">
            <w:pPr>
              <w:pStyle w:val="test"/>
            </w:pPr>
            <w:r w:rsidRPr="000756DE">
              <w:t>Mô tả</w:t>
            </w:r>
          </w:p>
        </w:tc>
        <w:tc>
          <w:tcPr>
            <w:tcW w:w="6589" w:type="dxa"/>
          </w:tcPr>
          <w:p w14:paraId="4B5E7061" w14:textId="77777777" w:rsidR="00A60C81" w:rsidRPr="000756DE" w:rsidRDefault="00A60C81" w:rsidP="00A60C81">
            <w:pPr>
              <w:pStyle w:val="test"/>
            </w:pPr>
            <w:r w:rsidRPr="000756DE">
              <w:t>Use case cho phép người dùng đăng nhập vào hệ thống để thực hiện chức năng của mình</w:t>
            </w:r>
          </w:p>
        </w:tc>
      </w:tr>
      <w:tr w:rsidR="000756DE" w:rsidRPr="000756DE" w14:paraId="0A8B9865" w14:textId="77777777" w:rsidTr="00A60C81">
        <w:trPr>
          <w:trHeight w:val="533"/>
        </w:trPr>
        <w:tc>
          <w:tcPr>
            <w:tcW w:w="2419" w:type="dxa"/>
          </w:tcPr>
          <w:p w14:paraId="7C6AC256" w14:textId="77777777" w:rsidR="00A60C81" w:rsidRPr="000756DE" w:rsidRDefault="00A60C81" w:rsidP="00A60C81">
            <w:pPr>
              <w:pStyle w:val="test"/>
            </w:pPr>
            <w:r w:rsidRPr="000756DE">
              <w:t>Actor chính</w:t>
            </w:r>
          </w:p>
        </w:tc>
        <w:tc>
          <w:tcPr>
            <w:tcW w:w="6589"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60C81">
        <w:trPr>
          <w:trHeight w:val="555"/>
        </w:trPr>
        <w:tc>
          <w:tcPr>
            <w:tcW w:w="2419" w:type="dxa"/>
          </w:tcPr>
          <w:p w14:paraId="286218BC" w14:textId="77777777" w:rsidR="00A60C81" w:rsidRPr="000756DE" w:rsidRDefault="00A60C81" w:rsidP="00A60C81">
            <w:pPr>
              <w:pStyle w:val="test"/>
            </w:pPr>
            <w:r w:rsidRPr="000756DE">
              <w:t>Actor phụ</w:t>
            </w:r>
          </w:p>
        </w:tc>
        <w:tc>
          <w:tcPr>
            <w:tcW w:w="6589"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60C81">
        <w:trPr>
          <w:trHeight w:val="555"/>
        </w:trPr>
        <w:tc>
          <w:tcPr>
            <w:tcW w:w="2419" w:type="dxa"/>
          </w:tcPr>
          <w:p w14:paraId="3DA24708" w14:textId="77777777" w:rsidR="00A60C81" w:rsidRPr="000756DE" w:rsidRDefault="00A60C81" w:rsidP="00A60C81">
            <w:pPr>
              <w:pStyle w:val="test"/>
            </w:pPr>
            <w:r w:rsidRPr="000756DE">
              <w:t>Tiền điều kiện</w:t>
            </w:r>
          </w:p>
        </w:tc>
        <w:tc>
          <w:tcPr>
            <w:tcW w:w="6589"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60C81">
        <w:trPr>
          <w:trHeight w:val="555"/>
        </w:trPr>
        <w:tc>
          <w:tcPr>
            <w:tcW w:w="2419" w:type="dxa"/>
          </w:tcPr>
          <w:p w14:paraId="33AE3039" w14:textId="77777777" w:rsidR="00A60C81" w:rsidRPr="000756DE" w:rsidRDefault="00A60C81" w:rsidP="00A60C81">
            <w:pPr>
              <w:pStyle w:val="test"/>
            </w:pPr>
            <w:r w:rsidRPr="000756DE">
              <w:t>Hậu điều kiện</w:t>
            </w:r>
          </w:p>
        </w:tc>
        <w:tc>
          <w:tcPr>
            <w:tcW w:w="6589"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60C81">
        <w:trPr>
          <w:trHeight w:val="533"/>
        </w:trPr>
        <w:tc>
          <w:tcPr>
            <w:tcW w:w="2419" w:type="dxa"/>
          </w:tcPr>
          <w:p w14:paraId="2D9166B5" w14:textId="77777777" w:rsidR="00A60C81" w:rsidRPr="000756DE" w:rsidRDefault="00A60C81" w:rsidP="00A60C81">
            <w:pPr>
              <w:pStyle w:val="test"/>
            </w:pPr>
            <w:r w:rsidRPr="000756DE">
              <w:t xml:space="preserve">Luồng hoạt động </w:t>
            </w:r>
          </w:p>
        </w:tc>
        <w:tc>
          <w:tcPr>
            <w:tcW w:w="6589" w:type="dxa"/>
          </w:tcPr>
          <w:p w14:paraId="3E1DF157" w14:textId="77777777" w:rsidR="00A60C81" w:rsidRPr="000756DE" w:rsidRDefault="00A60C81" w:rsidP="00A60C81">
            <w:pPr>
              <w:pStyle w:val="test"/>
            </w:pPr>
            <w:r w:rsidRPr="000756DE">
              <w:t>1.Hệ thống hiện thị đăng nhập</w:t>
            </w:r>
          </w:p>
          <w:p w14:paraId="1DC06A4E" w14:textId="77777777" w:rsidR="00A60C81" w:rsidRPr="000756DE" w:rsidRDefault="00A60C81" w:rsidP="00A60C81">
            <w:pPr>
              <w:pStyle w:val="test"/>
            </w:pPr>
            <w:r w:rsidRPr="000756DE">
              <w:t>2.Người dùng nhập tên đăng nhập và mật khẩu</w:t>
            </w:r>
          </w:p>
          <w:p w14:paraId="79BAE1B0" w14:textId="77777777" w:rsidR="00A60C81" w:rsidRPr="000756DE" w:rsidRDefault="00A60C81" w:rsidP="00A60C81">
            <w:pPr>
              <w:pStyle w:val="test"/>
            </w:pPr>
            <w:r w:rsidRPr="000756DE">
              <w:t>3.Hệ thống kiểm tra tên đăng nhập và mật khẩu.</w:t>
            </w:r>
          </w:p>
          <w:p w14:paraId="1171155A" w14:textId="77777777" w:rsidR="00A60C81" w:rsidRPr="000756DE" w:rsidRDefault="00A60C81" w:rsidP="00A60C81">
            <w:pPr>
              <w:pStyle w:val="test"/>
            </w:pPr>
            <w:r w:rsidRPr="000756DE">
              <w:t>4.Nếu thành công thì hiện thị trang chủ, ngược lại hiển thị thông báo lỗi và quay lại bước 2.</w:t>
            </w:r>
          </w:p>
          <w:p w14:paraId="3A4CCD47" w14:textId="77777777" w:rsidR="00A60C81" w:rsidRPr="000756DE" w:rsidRDefault="00A60C81" w:rsidP="00A60C81">
            <w:pPr>
              <w:pStyle w:val="test"/>
            </w:pPr>
            <w:r w:rsidRPr="000756DE">
              <w:t>5.Kết thúc use case</w:t>
            </w:r>
          </w:p>
        </w:tc>
      </w:tr>
      <w:tr w:rsidR="00A60C81" w:rsidRPr="000756DE" w14:paraId="0244C39E" w14:textId="77777777" w:rsidTr="00A60C81">
        <w:trPr>
          <w:trHeight w:val="555"/>
        </w:trPr>
        <w:tc>
          <w:tcPr>
            <w:tcW w:w="2419" w:type="dxa"/>
          </w:tcPr>
          <w:p w14:paraId="5818C21B" w14:textId="77777777" w:rsidR="00A60C81" w:rsidRPr="000756DE" w:rsidRDefault="00A60C81" w:rsidP="00A60C81">
            <w:pPr>
              <w:pStyle w:val="test"/>
            </w:pPr>
            <w:r w:rsidRPr="000756DE">
              <w:t>Luồng ngoại lệ</w:t>
            </w:r>
          </w:p>
        </w:tc>
        <w:tc>
          <w:tcPr>
            <w:tcW w:w="6589" w:type="dxa"/>
          </w:tcPr>
          <w:p w14:paraId="48DB66EA" w14:textId="5BA42079" w:rsidR="00A60C81" w:rsidRPr="000756DE" w:rsidRDefault="00A60C81" w:rsidP="00A60C81">
            <w:pPr>
              <w:pStyle w:val="test"/>
              <w:rPr>
                <w:b/>
                <w:bCs/>
              </w:rPr>
            </w:pPr>
            <w:r w:rsidRPr="000756DE">
              <w:t xml:space="preserve">I </w:t>
            </w:r>
            <w:r w:rsidRPr="00F139AB">
              <w:t>- 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02EC2D84" w14:textId="77777777" w:rsidR="00A60C81" w:rsidRPr="000756DE" w:rsidRDefault="00A60C81" w:rsidP="00A60C81">
            <w:pPr>
              <w:pStyle w:val="test"/>
            </w:pPr>
            <w:r w:rsidRPr="000756DE">
              <w:lastRenderedPageBreak/>
              <w:t>2. Quay lại bước 2 trong luồng sự kiện chính.</w:t>
            </w:r>
          </w:p>
          <w:p w14:paraId="399ACA04" w14:textId="77777777" w:rsidR="00A60C81" w:rsidRPr="000756DE" w:rsidRDefault="00A60C81" w:rsidP="00A60C81">
            <w:pPr>
              <w:pStyle w:val="test"/>
            </w:pPr>
          </w:p>
        </w:tc>
      </w:tr>
    </w:tbl>
    <w:p w14:paraId="74E580D2" w14:textId="7CDCA25E" w:rsidR="00A60C81" w:rsidRPr="000756DE" w:rsidRDefault="00A60C81" w:rsidP="00A60C81">
      <w:pPr>
        <w:rPr>
          <w:lang w:val="en-US"/>
        </w:rPr>
      </w:pPr>
    </w:p>
    <w:p w14:paraId="374DE137" w14:textId="33319951" w:rsidR="00410D43" w:rsidRPr="000756DE" w:rsidRDefault="00410D43" w:rsidP="00410D43">
      <w:pPr>
        <w:pStyle w:val="Caption"/>
        <w:rPr>
          <w:lang w:val="en-US"/>
        </w:rPr>
      </w:pPr>
      <w:bookmarkStart w:id="258" w:name="_Toc87023944"/>
      <w:bookmarkStart w:id="259" w:name="_Toc87176907"/>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2</w:t>
        </w:r>
      </w:fldSimple>
      <w:r w:rsidRPr="000756DE">
        <w:rPr>
          <w:lang w:val="en-US"/>
        </w:rPr>
        <w:t xml:space="preserve"> Đặc tả use case đăng nhập</w:t>
      </w:r>
      <w:bookmarkEnd w:id="258"/>
      <w:bookmarkEnd w:id="259"/>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46207A">
        <w:trPr>
          <w:trHeight w:val="1111"/>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0756DE" w:rsidRDefault="00DF4094" w:rsidP="00DF4094">
            <w:pPr>
              <w:rPr>
                <w:lang w:val="en-US"/>
              </w:rPr>
            </w:pPr>
            <w:r w:rsidRPr="000756DE">
              <w:rPr>
                <w:lang w:val="en-US"/>
              </w:rPr>
              <w:t>Thêm – hiển một biểu mẫu gồm các trường là các thông tin của một người dùng trên hệ thống để người dùng nhập.</w:t>
            </w:r>
          </w:p>
          <w:p w14:paraId="5B0413DC" w14:textId="64D13B83" w:rsidR="00DF4094" w:rsidRPr="000756DE" w:rsidRDefault="00DF4094" w:rsidP="00DF4094">
            <w:pPr>
              <w:rPr>
                <w:lang w:val="en-US"/>
              </w:rPr>
            </w:pPr>
            <w:r w:rsidRPr="000756DE">
              <w:rPr>
                <w:lang w:val="en-US"/>
              </w:rPr>
              <w:t>Sửa – hiển một biểu mẫu gồm các trường là các thông tin của người dùng cần sửa để người dùng nhập.</w:t>
            </w:r>
          </w:p>
          <w:p w14:paraId="49E4EBA1" w14:textId="696BE92F" w:rsidR="00DF4094" w:rsidRPr="000756DE" w:rsidRDefault="00DF4094" w:rsidP="00DF4094">
            <w:pPr>
              <w:rPr>
                <w:lang w:val="en-US"/>
              </w:rPr>
            </w:pPr>
            <w:r w:rsidRPr="000756DE">
              <w:rPr>
                <w:lang w:val="en-US"/>
              </w:rPr>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lastRenderedPageBreak/>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lastRenderedPageBreak/>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5034A0C3" w:rsidR="00DF4094" w:rsidRPr="000756DE" w:rsidRDefault="005523D1" w:rsidP="005523D1">
      <w:pPr>
        <w:pStyle w:val="Caption"/>
        <w:rPr>
          <w:lang w:val="en-US"/>
        </w:rPr>
      </w:pPr>
      <w:bookmarkStart w:id="260" w:name="_Toc87022952"/>
      <w:bookmarkStart w:id="261" w:name="_Toc87023762"/>
      <w:bookmarkStart w:id="262" w:name="_Toc87023945"/>
      <w:bookmarkStart w:id="263" w:name="_Toc87176908"/>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3</w:t>
        </w:r>
      </w:fldSimple>
      <w:r w:rsidRPr="000756DE">
        <w:rPr>
          <w:lang w:val="en-US"/>
        </w:rPr>
        <w:t xml:space="preserve"> </w:t>
      </w:r>
      <w:r w:rsidR="00803D0B" w:rsidRPr="000756DE">
        <w:rPr>
          <w:lang w:val="en-US"/>
        </w:rPr>
        <w:t>Đặc tả use case quản lý tài khoản</w:t>
      </w:r>
      <w:bookmarkEnd w:id="260"/>
      <w:bookmarkEnd w:id="261"/>
      <w:bookmarkEnd w:id="262"/>
      <w:bookmarkEnd w:id="263"/>
    </w:p>
    <w:p w14:paraId="26C7E1A8" w14:textId="1D1CFA99" w:rsidR="00803D0B" w:rsidRPr="000756DE" w:rsidRDefault="00803D0B" w:rsidP="00756431">
      <w:pPr>
        <w:pStyle w:val="Heading3"/>
      </w:pPr>
      <w:bookmarkStart w:id="264" w:name="_Toc87218597"/>
      <w:r w:rsidRPr="000756DE">
        <w:t>Đặc tả use case thống kê</w:t>
      </w:r>
      <w:bookmarkEnd w:id="264"/>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ng kê tổng số đơn hàng nhập, đơn hàng xuất, các đơn hàng thành công, tổng số sản phẩm… Ở chức năng này 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lastRenderedPageBreak/>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15C67707" w:rsidR="00803D0B" w:rsidRPr="000756DE" w:rsidRDefault="00C72523" w:rsidP="00C72523">
      <w:pPr>
        <w:pStyle w:val="Caption"/>
        <w:rPr>
          <w:lang w:val="en-US"/>
        </w:rPr>
      </w:pPr>
      <w:bookmarkStart w:id="265" w:name="_Toc87022953"/>
      <w:bookmarkStart w:id="266" w:name="_Toc87023763"/>
      <w:bookmarkStart w:id="267" w:name="_Toc87023946"/>
      <w:bookmarkStart w:id="268" w:name="_Toc87176909"/>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4</w:t>
        </w:r>
      </w:fldSimple>
      <w:r w:rsidRPr="000756DE">
        <w:rPr>
          <w:lang w:val="en-US"/>
        </w:rPr>
        <w:t xml:space="preserve"> </w:t>
      </w:r>
      <w:r w:rsidR="00FA7314" w:rsidRPr="000756DE">
        <w:rPr>
          <w:lang w:val="en-US"/>
        </w:rPr>
        <w:t>Đặc tả use case thống kê.</w:t>
      </w:r>
      <w:bookmarkEnd w:id="265"/>
      <w:bookmarkEnd w:id="266"/>
      <w:bookmarkEnd w:id="267"/>
      <w:bookmarkEnd w:id="268"/>
    </w:p>
    <w:p w14:paraId="69647173" w14:textId="098DE96D" w:rsidR="00FA7314" w:rsidRPr="000756DE" w:rsidRDefault="00FA7314" w:rsidP="00756431">
      <w:pPr>
        <w:pStyle w:val="Heading3"/>
      </w:pPr>
      <w:bookmarkStart w:id="269" w:name="_Toc87218598"/>
      <w:r w:rsidRPr="000756DE">
        <w:t>Đặc tả use case quản lý sản phẩm</w:t>
      </w:r>
      <w:bookmarkEnd w:id="269"/>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46207A">
        <w:trPr>
          <w:trHeight w:val="1111"/>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77777777" w:rsidR="007655EB" w:rsidRPr="000756DE" w:rsidRDefault="007655EB" w:rsidP="0046207A">
            <w:pPr>
              <w:pStyle w:val="test"/>
            </w:pPr>
            <w:r w:rsidRPr="000756DE">
              <w:t>2.  Hệ thống hiển thị theo các tùy chọn</w:t>
            </w:r>
          </w:p>
          <w:p w14:paraId="5B99C7CB" w14:textId="059903BF" w:rsidR="007655EB" w:rsidRPr="000756DE" w:rsidRDefault="007655EB" w:rsidP="0046207A">
            <w:pPr>
              <w:rPr>
                <w:lang w:val="en-US"/>
              </w:rPr>
            </w:pPr>
            <w:r w:rsidRPr="000756DE">
              <w:rPr>
                <w:lang w:val="en-US"/>
              </w:rPr>
              <w:t xml:space="preserve">Thêm – hiển một biểu mẫu gồm các trường là các thông tin của </w:t>
            </w:r>
            <w:r w:rsidR="00890A98" w:rsidRPr="000756DE">
              <w:rPr>
                <w:lang w:val="en-US"/>
              </w:rPr>
              <w:t xml:space="preserve"> sản phẩm</w:t>
            </w:r>
            <w:r w:rsidR="00ED650A" w:rsidRPr="000756DE">
              <w:rPr>
                <w:lang w:val="en-US"/>
              </w:rPr>
              <w:t xml:space="preserve"> </w:t>
            </w:r>
            <w:r w:rsidRPr="000756DE">
              <w:rPr>
                <w:lang w:val="en-US"/>
              </w:rPr>
              <w:t>để người dùng nhập.</w:t>
            </w:r>
          </w:p>
          <w:p w14:paraId="3592A3FE" w14:textId="78BA1AF3" w:rsidR="007655EB" w:rsidRPr="000756DE" w:rsidRDefault="007655EB" w:rsidP="0046207A">
            <w:pPr>
              <w:rPr>
                <w:lang w:val="en-US"/>
              </w:rPr>
            </w:pPr>
            <w:r w:rsidRPr="000756DE">
              <w:rPr>
                <w:lang w:val="en-US"/>
              </w:rPr>
              <w:lastRenderedPageBreak/>
              <w:t xml:space="preserve">Sửa – hiển một biểu mẫu gồm các trường là các thông tin của </w:t>
            </w:r>
            <w:r w:rsidR="00E7660C" w:rsidRPr="000756DE">
              <w:rPr>
                <w:lang w:val="en-US"/>
              </w:rPr>
              <w:t xml:space="preserve">sản phẩm </w:t>
            </w:r>
            <w:r w:rsidRPr="000756DE">
              <w:rPr>
                <w:lang w:val="en-US"/>
              </w:rPr>
              <w:t>cần sửa để người dùng nhập.</w:t>
            </w:r>
          </w:p>
          <w:p w14:paraId="55AA1AAB" w14:textId="35ACCC84" w:rsidR="007655EB" w:rsidRPr="000756DE" w:rsidRDefault="007655EB" w:rsidP="0046207A">
            <w:pPr>
              <w:rPr>
                <w:lang w:val="en-US"/>
              </w:rPr>
            </w:pPr>
            <w:r w:rsidRPr="000756DE">
              <w:rPr>
                <w:lang w:val="en-US"/>
              </w:rPr>
              <w:t xml:space="preserve">Xóa – hiển thị </w:t>
            </w:r>
            <w:r w:rsidR="00DD06E4" w:rsidRPr="000756DE">
              <w:rPr>
                <w:lang w:val="en-US"/>
              </w:rPr>
              <w:t xml:space="preserve">thông tin sản phẩm </w:t>
            </w:r>
            <w:r w:rsidRPr="000756DE">
              <w:rPr>
                <w:lang w:val="en-US"/>
              </w:rPr>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lastRenderedPageBreak/>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2440B9EA" w14:textId="2A94F2B5" w:rsidR="00DD59AA" w:rsidRPr="000756DE" w:rsidRDefault="004D65C8" w:rsidP="004D65C8">
      <w:pPr>
        <w:pStyle w:val="Caption"/>
        <w:rPr>
          <w:lang w:val="en-US"/>
        </w:rPr>
      </w:pPr>
      <w:bookmarkStart w:id="270" w:name="_Toc87023947"/>
      <w:bookmarkStart w:id="271" w:name="_Toc87176910"/>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5</w:t>
        </w:r>
      </w:fldSimple>
      <w:r w:rsidRPr="000756DE">
        <w:rPr>
          <w:lang w:val="en-US"/>
        </w:rPr>
        <w:t xml:space="preserve"> Đặc tả use case quản lý sản phẩm</w:t>
      </w:r>
      <w:bookmarkEnd w:id="270"/>
      <w:bookmarkEnd w:id="271"/>
    </w:p>
    <w:p w14:paraId="77B66414" w14:textId="03574786" w:rsidR="00747721" w:rsidRPr="000756DE" w:rsidRDefault="00747721" w:rsidP="00756431">
      <w:pPr>
        <w:pStyle w:val="Heading3"/>
      </w:pPr>
      <w:bookmarkStart w:id="272" w:name="_Toc87218599"/>
      <w:r w:rsidRPr="000756DE">
        <w:t>Đặc tả use case tạo đơn hàng.</w:t>
      </w:r>
      <w:bookmarkEnd w:id="272"/>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46207A">
        <w:trPr>
          <w:trHeight w:val="1111"/>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lastRenderedPageBreak/>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08A9CDD6" w14:textId="77777777" w:rsidR="00454504" w:rsidRPr="000756DE" w:rsidRDefault="00454504" w:rsidP="00454504">
      <w:pPr>
        <w:pStyle w:val="Caption"/>
        <w:spacing w:line="360" w:lineRule="auto"/>
      </w:pPr>
    </w:p>
    <w:p w14:paraId="26A92332" w14:textId="1EFCC519" w:rsidR="0031527B" w:rsidRPr="000756DE" w:rsidRDefault="006C547C" w:rsidP="006C547C">
      <w:pPr>
        <w:pStyle w:val="Caption"/>
        <w:rPr>
          <w:lang w:val="en-US"/>
        </w:rPr>
      </w:pPr>
      <w:bookmarkStart w:id="273" w:name="_Toc87022954"/>
      <w:bookmarkStart w:id="274" w:name="_Toc87023764"/>
      <w:bookmarkStart w:id="275" w:name="_Toc87023948"/>
      <w:bookmarkStart w:id="276" w:name="_Toc87176911"/>
      <w:r w:rsidRPr="000756DE">
        <w:t xml:space="preserve">Bảng </w:t>
      </w:r>
      <w:fldSimple w:instr=" STYLEREF 1 \s ">
        <w:r w:rsidRPr="000756DE">
          <w:rPr>
            <w:noProof/>
          </w:rPr>
          <w:t>4</w:t>
        </w:r>
      </w:fldSimple>
      <w:r w:rsidRPr="000756DE">
        <w:t>.</w:t>
      </w:r>
      <w:fldSimple w:instr=" SEQ Bảng \* ARABIC \s 1 ">
        <w:r w:rsidRPr="000756DE">
          <w:rPr>
            <w:noProof/>
          </w:rPr>
          <w:t>6</w:t>
        </w:r>
      </w:fldSimple>
      <w:r w:rsidRPr="000756DE">
        <w:rPr>
          <w:lang w:val="en-US"/>
        </w:rPr>
        <w:t xml:space="preserve"> </w:t>
      </w:r>
      <w:r w:rsidR="0031527B" w:rsidRPr="000756DE">
        <w:rPr>
          <w:lang w:val="en-US"/>
        </w:rPr>
        <w:t>Đặc tả use case tạo đơn hàng.</w:t>
      </w:r>
      <w:bookmarkEnd w:id="273"/>
      <w:bookmarkEnd w:id="274"/>
      <w:bookmarkEnd w:id="275"/>
      <w:bookmarkEnd w:id="276"/>
    </w:p>
    <w:p w14:paraId="2B89FD71" w14:textId="59018DE7" w:rsidR="0031527B" w:rsidRPr="000756DE" w:rsidRDefault="0031527B" w:rsidP="00756431">
      <w:pPr>
        <w:pStyle w:val="Heading3"/>
      </w:pPr>
      <w:bookmarkStart w:id="277" w:name="_Toc87218600"/>
      <w:r w:rsidRPr="000756DE">
        <w:t>Đặc tả use case xóa đơn hàng</w:t>
      </w:r>
      <w:bookmarkEnd w:id="277"/>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46207A">
        <w:trPr>
          <w:trHeight w:val="1111"/>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lastRenderedPageBreak/>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5D183960" w:rsidR="002A3374" w:rsidRPr="000756DE" w:rsidRDefault="00CF4005" w:rsidP="00CF4005">
      <w:pPr>
        <w:pStyle w:val="Caption"/>
        <w:rPr>
          <w:lang w:val="en-US"/>
        </w:rPr>
      </w:pPr>
      <w:bookmarkStart w:id="278" w:name="_Toc87022955"/>
      <w:bookmarkStart w:id="279" w:name="_Toc87023765"/>
      <w:bookmarkStart w:id="280" w:name="_Toc87023949"/>
      <w:bookmarkStart w:id="281" w:name="_Toc87176912"/>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7</w:t>
        </w:r>
      </w:fldSimple>
      <w:r w:rsidR="002A3374" w:rsidRPr="000756DE">
        <w:rPr>
          <w:lang w:val="en-US"/>
        </w:rPr>
        <w:t xml:space="preserve"> Đặc tả use case xóa đơn hàng</w:t>
      </w:r>
      <w:bookmarkEnd w:id="278"/>
      <w:bookmarkEnd w:id="279"/>
      <w:bookmarkEnd w:id="280"/>
      <w:bookmarkEnd w:id="281"/>
    </w:p>
    <w:p w14:paraId="1FFECAF1" w14:textId="4DFB4A57" w:rsidR="00E640CC" w:rsidRPr="000756DE" w:rsidRDefault="00E640CC" w:rsidP="00756431">
      <w:pPr>
        <w:pStyle w:val="Heading3"/>
      </w:pPr>
      <w:bookmarkStart w:id="282" w:name="_Toc87218601"/>
      <w:r w:rsidRPr="000756DE">
        <w:rPr>
          <w:rStyle w:val="Heading3Char"/>
        </w:rPr>
        <w:t>Đặc tả use case duyệt đơn hàng</w:t>
      </w:r>
      <w:r w:rsidRPr="000756DE">
        <w:t>.</w:t>
      </w:r>
      <w:bookmarkEnd w:id="282"/>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46207A">
        <w:trPr>
          <w:trHeight w:val="1111"/>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lastRenderedPageBreak/>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379210F5" w:rsidR="000A55B1" w:rsidRPr="000756DE" w:rsidRDefault="000A55B1" w:rsidP="00756431">
      <w:pPr>
        <w:pStyle w:val="Heading3"/>
      </w:pPr>
      <w:bookmarkStart w:id="283" w:name="_Toc87218602"/>
      <w:r w:rsidRPr="000756DE">
        <w:rPr>
          <w:rStyle w:val="Heading3Char"/>
        </w:rPr>
        <w:t>Đặc tả use case nhập hàng</w:t>
      </w:r>
      <w:r w:rsidRPr="000756DE">
        <w:t>.</w:t>
      </w:r>
      <w:bookmarkEnd w:id="283"/>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lastRenderedPageBreak/>
              <w:t xml:space="preserve">2.  Hệ thống hiển thị giao diện </w:t>
            </w:r>
            <w:r w:rsidR="00540E16" w:rsidRPr="000756DE">
              <w:t>theo người dùng chọn.</w:t>
            </w:r>
          </w:p>
          <w:p w14:paraId="3D03258B" w14:textId="44C5374C" w:rsidR="00540E16" w:rsidRPr="000756DE" w:rsidRDefault="00540E16" w:rsidP="00540E16">
            <w:pPr>
              <w:rPr>
                <w:lang w:val="en-US"/>
              </w:rPr>
            </w:pPr>
            <w:r w:rsidRPr="000756DE">
              <w:rPr>
                <w:lang w:val="en-US"/>
              </w:rPr>
              <w:t>Xem thông tin đơn hàng – hiển thị thông tin chi tiết của một đơn hàng.</w:t>
            </w:r>
          </w:p>
          <w:p w14:paraId="7BEA7E12" w14:textId="48D3D873" w:rsidR="00540E16" w:rsidRPr="000756DE" w:rsidRDefault="00540E16" w:rsidP="00540E16">
            <w:pPr>
              <w:rPr>
                <w:lang w:val="en-US"/>
              </w:rPr>
            </w:pPr>
            <w:r w:rsidRPr="000756DE">
              <w:rPr>
                <w:lang w:val="en-US"/>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lastRenderedPageBreak/>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0DA79A86" w:rsidR="00462695" w:rsidRPr="000756DE" w:rsidRDefault="00134E4C" w:rsidP="00134E4C">
      <w:pPr>
        <w:pStyle w:val="Caption"/>
        <w:rPr>
          <w:lang w:val="en-US"/>
        </w:rPr>
      </w:pPr>
      <w:bookmarkStart w:id="284" w:name="_Toc87022956"/>
      <w:bookmarkStart w:id="285" w:name="_Toc87023766"/>
      <w:bookmarkStart w:id="286" w:name="_Toc87023950"/>
      <w:bookmarkStart w:id="287" w:name="_Toc87176913"/>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8</w:t>
        </w:r>
      </w:fldSimple>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284"/>
      <w:bookmarkEnd w:id="285"/>
      <w:bookmarkEnd w:id="286"/>
      <w:bookmarkEnd w:id="287"/>
    </w:p>
    <w:p w14:paraId="49F3202B" w14:textId="28F50D00" w:rsidR="00462695" w:rsidRPr="000756DE" w:rsidRDefault="00462695" w:rsidP="00756431">
      <w:pPr>
        <w:pStyle w:val="Heading3"/>
      </w:pPr>
      <w:bookmarkStart w:id="288" w:name="_Toc87218603"/>
      <w:r w:rsidRPr="000756DE">
        <w:t>Đặc tả use case xuất hàng.</w:t>
      </w:r>
      <w:bookmarkEnd w:id="288"/>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lastRenderedPageBreak/>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756DE" w:rsidRDefault="00462695" w:rsidP="0046207A">
            <w:pPr>
              <w:rPr>
                <w:lang w:val="en-US"/>
              </w:rPr>
            </w:pPr>
            <w:r w:rsidRPr="000756DE">
              <w:rPr>
                <w:lang w:val="en-US"/>
              </w:rPr>
              <w:t>Xem thông tin đơn hàng – hiển thị thông tin chi tiết của một đơn hàng.</w:t>
            </w:r>
          </w:p>
          <w:p w14:paraId="7005FA87" w14:textId="767F7A60" w:rsidR="00462695" w:rsidRPr="000756DE" w:rsidRDefault="00BA62C5" w:rsidP="0046207A">
            <w:pPr>
              <w:rPr>
                <w:lang w:val="en-US"/>
              </w:rPr>
            </w:pPr>
            <w:r w:rsidRPr="000756DE">
              <w:rPr>
                <w:lang w:val="en-US"/>
              </w:rPr>
              <w:t xml:space="preserve">Rót hàng </w:t>
            </w:r>
            <w:r w:rsidR="00462695" w:rsidRPr="000756DE">
              <w:rPr>
                <w:lang w:val="en-US"/>
              </w:rPr>
              <w:t>– hiển thị một biểu mẫu xác nhận người dùng yêu cầu nhập đơn hàng vào kho.</w:t>
            </w:r>
          </w:p>
          <w:p w14:paraId="2F1D51C6" w14:textId="4C281D9A" w:rsidR="00BA62C5" w:rsidRPr="000756DE" w:rsidRDefault="00BA62C5" w:rsidP="00BA62C5">
            <w:pPr>
              <w:rPr>
                <w:lang w:val="en-US"/>
              </w:rPr>
            </w:pPr>
            <w:r w:rsidRPr="000756DE">
              <w:rPr>
                <w:lang w:val="en-US"/>
              </w:rPr>
              <w:t>Lấy hàng – hiển thị danh sách sản phẩm được lấy khi người dùng nhấn nút bấm.</w:t>
            </w:r>
          </w:p>
          <w:p w14:paraId="3A0485EC" w14:textId="539FD977" w:rsidR="00BA62C5" w:rsidRPr="000756DE" w:rsidRDefault="00BA62C5" w:rsidP="00BA62C5">
            <w:pPr>
              <w:rPr>
                <w:lang w:val="en-US"/>
              </w:rPr>
            </w:pPr>
            <w:r w:rsidRPr="000756DE">
              <w:rPr>
                <w:lang w:val="en-US"/>
              </w:rPr>
              <w:t>Sắp xếp hàng – hiển thị d</w:t>
            </w:r>
            <w:r w:rsidR="00AA714F" w:rsidRPr="000756DE">
              <w:rPr>
                <w:lang w:val="en-US"/>
              </w:rPr>
              <w:t>a</w:t>
            </w:r>
            <w:r w:rsidRPr="000756DE">
              <w:rPr>
                <w:lang w:val="en-US"/>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6899B370" w:rsidR="0085405C" w:rsidRPr="000756DE" w:rsidRDefault="00036658" w:rsidP="00036658">
      <w:pPr>
        <w:pStyle w:val="Caption"/>
        <w:rPr>
          <w:lang w:val="en-US"/>
        </w:rPr>
      </w:pPr>
      <w:bookmarkStart w:id="289" w:name="_Toc87022957"/>
      <w:bookmarkStart w:id="290" w:name="_Toc87023767"/>
      <w:bookmarkStart w:id="291" w:name="_Toc87023951"/>
      <w:bookmarkStart w:id="292" w:name="_Toc87176914"/>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9</w:t>
        </w:r>
      </w:fldSimple>
      <w:r w:rsidR="009A646A" w:rsidRPr="000756DE">
        <w:rPr>
          <w:lang w:val="en-US"/>
        </w:rPr>
        <w:t xml:space="preserve"> Đặc tả use case xuất hàng.</w:t>
      </w:r>
      <w:bookmarkEnd w:id="289"/>
      <w:bookmarkEnd w:id="290"/>
      <w:bookmarkEnd w:id="291"/>
      <w:bookmarkEnd w:id="292"/>
    </w:p>
    <w:p w14:paraId="7BBC3936" w14:textId="7C311D87" w:rsidR="00053324" w:rsidRPr="000756DE" w:rsidRDefault="00053324" w:rsidP="00756431">
      <w:pPr>
        <w:pStyle w:val="Heading3"/>
      </w:pPr>
      <w:bookmarkStart w:id="293" w:name="_Toc87218604"/>
      <w:r w:rsidRPr="000756DE">
        <w:lastRenderedPageBreak/>
        <w:t>Đặc tả use case quản lý biên lai</w:t>
      </w:r>
      <w:bookmarkEnd w:id="293"/>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t>2.  Hệ thống hiển thị theo các tùy chọn</w:t>
            </w:r>
          </w:p>
          <w:p w14:paraId="13F05E90" w14:textId="1EC2938A" w:rsidR="00053324" w:rsidRPr="000756DE" w:rsidRDefault="00053324" w:rsidP="0046207A">
            <w:pPr>
              <w:rPr>
                <w:lang w:val="en-US"/>
              </w:rPr>
            </w:pPr>
            <w:r w:rsidRPr="000756DE">
              <w:rPr>
                <w:lang w:val="en-US"/>
              </w:rPr>
              <w:t xml:space="preserve">Thêm – hiển một biểu mẫu gồm các trường là các thông tin của  </w:t>
            </w:r>
            <w:r w:rsidR="005E3423" w:rsidRPr="000756DE">
              <w:rPr>
                <w:lang w:val="en-US"/>
              </w:rPr>
              <w:t xml:space="preserve">một biên lai </w:t>
            </w:r>
            <w:r w:rsidRPr="000756DE">
              <w:rPr>
                <w:lang w:val="en-US"/>
              </w:rPr>
              <w:t>để người dùng nhập.</w:t>
            </w:r>
          </w:p>
          <w:p w14:paraId="07687C7A" w14:textId="713A931B" w:rsidR="00053324" w:rsidRPr="000756DE" w:rsidRDefault="00053324" w:rsidP="0046207A">
            <w:pPr>
              <w:rPr>
                <w:lang w:val="en-US"/>
              </w:rPr>
            </w:pPr>
            <w:r w:rsidRPr="000756DE">
              <w:rPr>
                <w:lang w:val="en-US"/>
              </w:rPr>
              <w:t>Sửa – hiển một biểu mẫu</w:t>
            </w:r>
            <w:r w:rsidR="000F05B2" w:rsidRPr="000756DE">
              <w:rPr>
                <w:lang w:val="en-US"/>
              </w:rPr>
              <w:t xml:space="preserve"> để cập nhật trạng thái của biên lai khi sửa đổi hoặc cập nhật</w:t>
            </w:r>
            <w:r w:rsidRPr="000756DE">
              <w:rPr>
                <w:lang w:val="en-US"/>
              </w:rPr>
              <w:t>.</w:t>
            </w:r>
          </w:p>
          <w:p w14:paraId="4E7C16B5" w14:textId="5F080559" w:rsidR="00053324" w:rsidRPr="000756DE" w:rsidRDefault="00053324" w:rsidP="0046207A">
            <w:pPr>
              <w:rPr>
                <w:lang w:val="en-US"/>
              </w:rPr>
            </w:pPr>
            <w:r w:rsidRPr="000756DE">
              <w:rPr>
                <w:lang w:val="en-US"/>
              </w:rPr>
              <w:t xml:space="preserve">Xóa – hiển thị thông tin </w:t>
            </w:r>
            <w:r w:rsidR="0007508D" w:rsidRPr="000756DE">
              <w:rPr>
                <w:lang w:val="en-US"/>
              </w:rPr>
              <w:t xml:space="preserve">biên lai </w:t>
            </w:r>
            <w:r w:rsidRPr="000756DE">
              <w:rPr>
                <w:lang w:val="en-US"/>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lastRenderedPageBreak/>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lastRenderedPageBreak/>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1948F572" w:rsidR="00E2780F" w:rsidRPr="000756DE" w:rsidRDefault="00E2780F" w:rsidP="00E2780F">
      <w:pPr>
        <w:pStyle w:val="Caption"/>
        <w:rPr>
          <w:lang w:val="en-US"/>
        </w:rPr>
      </w:pPr>
      <w:bookmarkStart w:id="294" w:name="_Toc87023768"/>
      <w:bookmarkStart w:id="295" w:name="_Toc87023952"/>
      <w:bookmarkStart w:id="296" w:name="_Toc87176915"/>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10</w:t>
        </w:r>
      </w:fldSimple>
      <w:r w:rsidRPr="000756DE">
        <w:rPr>
          <w:lang w:val="en-US"/>
        </w:rPr>
        <w:t xml:space="preserve"> Đặc tả usecase quản lý biên lai</w:t>
      </w:r>
      <w:bookmarkEnd w:id="294"/>
      <w:bookmarkEnd w:id="295"/>
      <w:bookmarkEnd w:id="296"/>
    </w:p>
    <w:p w14:paraId="3D242A9F" w14:textId="59F55DA3" w:rsidR="003731BA" w:rsidRPr="000756DE" w:rsidRDefault="003731BA" w:rsidP="00C0589D">
      <w:pPr>
        <w:pStyle w:val="Heading2"/>
        <w:rPr>
          <w:color w:val="auto"/>
        </w:rPr>
      </w:pPr>
      <w:bookmarkStart w:id="297" w:name="_Toc87218605"/>
      <w:r w:rsidRPr="000756DE">
        <w:rPr>
          <w:color w:val="auto"/>
        </w:rPr>
        <w:t>Xây dựng giao diện hệ thống</w:t>
      </w:r>
      <w:bookmarkEnd w:id="297"/>
    </w:p>
    <w:p w14:paraId="35161BF8" w14:textId="3D5CD531" w:rsidR="003731BA" w:rsidRPr="000756DE" w:rsidRDefault="003731BA" w:rsidP="00756431">
      <w:pPr>
        <w:pStyle w:val="Heading3"/>
      </w:pPr>
      <w:bookmarkStart w:id="298" w:name="_Toc87218606"/>
      <w:r w:rsidRPr="000756DE">
        <w:t>Thiết kế giao diện</w:t>
      </w:r>
      <w:bookmarkEnd w:id="298"/>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299" w:name="Hình_4_24"/>
      <w:r w:rsidRPr="000756DE">
        <w:rPr>
          <w:noProof/>
        </w:rPr>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5"/>
                    <a:stretch>
                      <a:fillRect/>
                    </a:stretch>
                  </pic:blipFill>
                  <pic:spPr>
                    <a:xfrm>
                      <a:off x="0" y="0"/>
                      <a:ext cx="5760085" cy="2815590"/>
                    </a:xfrm>
                    <a:prstGeom prst="rect">
                      <a:avLst/>
                    </a:prstGeom>
                  </pic:spPr>
                </pic:pic>
              </a:graphicData>
            </a:graphic>
          </wp:inline>
        </w:drawing>
      </w:r>
      <w:bookmarkEnd w:id="299"/>
    </w:p>
    <w:p w14:paraId="2B917DD6" w14:textId="40E5D1C5" w:rsidR="00255E9E" w:rsidRPr="000756DE" w:rsidRDefault="002B37CF" w:rsidP="002B37CF">
      <w:pPr>
        <w:pStyle w:val="Caption"/>
        <w:rPr>
          <w:lang w:val="en-US"/>
        </w:rPr>
      </w:pPr>
      <w:bookmarkStart w:id="300" w:name="_Toc87176883"/>
      <w:r>
        <w:t xml:space="preserve">Hình </w:t>
      </w:r>
      <w:fldSimple w:instr=" STYLEREF 1 \s ">
        <w:r w:rsidR="005C3066">
          <w:rPr>
            <w:noProof/>
          </w:rPr>
          <w:t>4</w:t>
        </w:r>
      </w:fldSimple>
      <w:r w:rsidR="005C3066">
        <w:t>.</w:t>
      </w:r>
      <w:fldSimple w:instr=" SEQ Hình \* ARABIC \s 1 ">
        <w:r w:rsidR="005C3066">
          <w:rPr>
            <w:noProof/>
          </w:rPr>
          <w:t>24</w:t>
        </w:r>
      </w:fldSimple>
      <w:r w:rsidR="00223C07" w:rsidRPr="000756DE">
        <w:rPr>
          <w:lang w:val="en-US"/>
        </w:rPr>
        <w:t xml:space="preserve"> </w:t>
      </w:r>
      <w:bookmarkStart w:id="301" w:name="_Hlk87017436"/>
      <w:r w:rsidR="00223C07" w:rsidRPr="000756DE">
        <w:rPr>
          <w:lang w:val="en-US"/>
        </w:rPr>
        <w:t>Giao diện đăng nhập</w:t>
      </w:r>
      <w:bookmarkEnd w:id="300"/>
      <w:bookmarkEnd w:id="301"/>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302" w:name="Hình_4_25"/>
      <w:r w:rsidRPr="000756DE">
        <w:rPr>
          <w:noProof/>
        </w:rPr>
        <w:lastRenderedPageBreak/>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6"/>
                    <a:stretch>
                      <a:fillRect/>
                    </a:stretch>
                  </pic:blipFill>
                  <pic:spPr>
                    <a:xfrm>
                      <a:off x="0" y="0"/>
                      <a:ext cx="5760085" cy="2815590"/>
                    </a:xfrm>
                    <a:prstGeom prst="rect">
                      <a:avLst/>
                    </a:prstGeom>
                  </pic:spPr>
                </pic:pic>
              </a:graphicData>
            </a:graphic>
          </wp:inline>
        </w:drawing>
      </w:r>
      <w:bookmarkEnd w:id="302"/>
    </w:p>
    <w:p w14:paraId="012B2DE1" w14:textId="15CEDCF4" w:rsidR="007F0DC9" w:rsidRPr="000756DE" w:rsidRDefault="002B37CF" w:rsidP="002B37CF">
      <w:pPr>
        <w:pStyle w:val="Caption"/>
        <w:rPr>
          <w:lang w:val="en-US"/>
        </w:rPr>
      </w:pPr>
      <w:bookmarkStart w:id="303" w:name="_Toc87176884"/>
      <w:r>
        <w:t xml:space="preserve">Hình </w:t>
      </w:r>
      <w:fldSimple w:instr=" STYLEREF 1 \s ">
        <w:r w:rsidR="005C3066">
          <w:rPr>
            <w:noProof/>
          </w:rPr>
          <w:t>4</w:t>
        </w:r>
      </w:fldSimple>
      <w:r w:rsidR="005C3066">
        <w:t>.</w:t>
      </w:r>
      <w:fldSimple w:instr=" SEQ Hình \* ARABIC \s 1 ">
        <w:r w:rsidR="005C3066">
          <w:rPr>
            <w:noProof/>
          </w:rPr>
          <w:t>25</w:t>
        </w:r>
      </w:fldSimple>
      <w:r w:rsidR="007F0DC9" w:rsidRPr="000756DE">
        <w:rPr>
          <w:lang w:val="en-US"/>
        </w:rPr>
        <w:t xml:space="preserve"> Giao diện trang chủ</w:t>
      </w:r>
      <w:bookmarkEnd w:id="303"/>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1EBE0BEB" w14:textId="77777777" w:rsidR="004811E0" w:rsidRPr="000756DE" w:rsidRDefault="004811E0" w:rsidP="00255E9E">
      <w:pPr>
        <w:rPr>
          <w:lang w:val="en-US"/>
        </w:rPr>
      </w:pPr>
    </w:p>
    <w:p w14:paraId="5CF9008B" w14:textId="29B3EDEA" w:rsidR="003F5AAA" w:rsidRPr="000756DE" w:rsidRDefault="00417F93" w:rsidP="00255E9E">
      <w:pPr>
        <w:rPr>
          <w:lang w:val="en-US"/>
        </w:rPr>
      </w:pPr>
      <w:bookmarkStart w:id="304" w:name="Hình_4_26"/>
      <w:r w:rsidRPr="000756DE">
        <w:rPr>
          <w:noProof/>
        </w:rPr>
        <w:lastRenderedPageBreak/>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304"/>
    </w:p>
    <w:p w14:paraId="76BAE8DF" w14:textId="4D599DAB" w:rsidR="00417F93" w:rsidRPr="000756DE" w:rsidRDefault="002B37CF" w:rsidP="002B37CF">
      <w:pPr>
        <w:pStyle w:val="Caption"/>
        <w:rPr>
          <w:lang w:val="en-US"/>
        </w:rPr>
      </w:pPr>
      <w:bookmarkStart w:id="305" w:name="_Toc87176885"/>
      <w:r>
        <w:t xml:space="preserve">Hình </w:t>
      </w:r>
      <w:fldSimple w:instr=" STYLEREF 1 \s ">
        <w:r w:rsidR="005C3066">
          <w:rPr>
            <w:noProof/>
          </w:rPr>
          <w:t>4</w:t>
        </w:r>
      </w:fldSimple>
      <w:r w:rsidR="005C3066">
        <w:t>.</w:t>
      </w:r>
      <w:fldSimple w:instr=" SEQ Hình \* ARABIC \s 1 ">
        <w:r w:rsidR="005C3066">
          <w:rPr>
            <w:noProof/>
          </w:rPr>
          <w:t>26</w:t>
        </w:r>
      </w:fldSimple>
      <w:r w:rsidR="00417F93" w:rsidRPr="000756DE">
        <w:rPr>
          <w:lang w:val="en-US"/>
        </w:rPr>
        <w:t xml:space="preserve"> Giao diện menu</w:t>
      </w:r>
      <w:bookmarkEnd w:id="305"/>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Ở giao diện này nhà cung cấp được tạo thêm sản phẩm mới hoặc tạo yêu cầu nhập kho, chỉ 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306" w:name="Hình_4_27"/>
      <w:r w:rsidRPr="000756DE">
        <w:rPr>
          <w:noProof/>
        </w:rPr>
        <w:lastRenderedPageBreak/>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8"/>
                    <a:stretch>
                      <a:fillRect/>
                    </a:stretch>
                  </pic:blipFill>
                  <pic:spPr>
                    <a:xfrm>
                      <a:off x="0" y="0"/>
                      <a:ext cx="5760085" cy="3067685"/>
                    </a:xfrm>
                    <a:prstGeom prst="rect">
                      <a:avLst/>
                    </a:prstGeom>
                  </pic:spPr>
                </pic:pic>
              </a:graphicData>
            </a:graphic>
          </wp:inline>
        </w:drawing>
      </w:r>
      <w:bookmarkEnd w:id="306"/>
    </w:p>
    <w:p w14:paraId="3CA309F2" w14:textId="03BB97CC" w:rsidR="00FF18BF" w:rsidRPr="000756DE" w:rsidRDefault="002B37CF" w:rsidP="002B37CF">
      <w:pPr>
        <w:pStyle w:val="Caption"/>
        <w:rPr>
          <w:lang w:val="en-US"/>
        </w:rPr>
      </w:pPr>
      <w:bookmarkStart w:id="307" w:name="_Toc87176886"/>
      <w:r>
        <w:t xml:space="preserve">Hình </w:t>
      </w:r>
      <w:fldSimple w:instr=" STYLEREF 1 \s ">
        <w:r w:rsidR="005C3066">
          <w:rPr>
            <w:noProof/>
          </w:rPr>
          <w:t>4</w:t>
        </w:r>
      </w:fldSimple>
      <w:r w:rsidR="005C3066">
        <w:t>.</w:t>
      </w:r>
      <w:fldSimple w:instr=" SEQ Hình \* ARABIC \s 1 ">
        <w:r w:rsidR="005C3066">
          <w:rPr>
            <w:noProof/>
          </w:rPr>
          <w:t>27</w:t>
        </w:r>
      </w:fldSimple>
      <w:r w:rsidR="00FF18BF" w:rsidRPr="000756DE">
        <w:rPr>
          <w:lang w:val="en-US"/>
        </w:rPr>
        <w:t xml:space="preserve"> Giao diện tạo yêu cầu nhập kho.</w:t>
      </w:r>
      <w:bookmarkEnd w:id="307"/>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308"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9"/>
                    <a:stretch>
                      <a:fillRect/>
                    </a:stretch>
                  </pic:blipFill>
                  <pic:spPr>
                    <a:xfrm>
                      <a:off x="0" y="0"/>
                      <a:ext cx="5760085" cy="2828925"/>
                    </a:xfrm>
                    <a:prstGeom prst="rect">
                      <a:avLst/>
                    </a:prstGeom>
                  </pic:spPr>
                </pic:pic>
              </a:graphicData>
            </a:graphic>
          </wp:inline>
        </w:drawing>
      </w:r>
      <w:bookmarkEnd w:id="308"/>
    </w:p>
    <w:p w14:paraId="6212451B" w14:textId="773042E1" w:rsidR="00B468A9" w:rsidRPr="000756DE" w:rsidRDefault="002B37CF" w:rsidP="002B37CF">
      <w:pPr>
        <w:pStyle w:val="Caption"/>
        <w:rPr>
          <w:lang w:val="en-US"/>
        </w:rPr>
      </w:pPr>
      <w:bookmarkStart w:id="309" w:name="_Toc87176887"/>
      <w:r>
        <w:t xml:space="preserve">Hình </w:t>
      </w:r>
      <w:fldSimple w:instr=" STYLEREF 1 \s ">
        <w:r w:rsidR="005C3066">
          <w:rPr>
            <w:noProof/>
          </w:rPr>
          <w:t>4</w:t>
        </w:r>
      </w:fldSimple>
      <w:r w:rsidR="005C3066">
        <w:t>.</w:t>
      </w:r>
      <w:fldSimple w:instr=" SEQ Hình \* ARABIC \s 1 ">
        <w:r w:rsidR="005C3066">
          <w:rPr>
            <w:noProof/>
          </w:rPr>
          <w:t>28</w:t>
        </w:r>
      </w:fldSimple>
      <w:r w:rsidR="00B468A9" w:rsidRPr="000756DE">
        <w:rPr>
          <w:lang w:val="en-US"/>
        </w:rPr>
        <w:t xml:space="preserve"> Giao diện xem danh sách đơn hàng nhập kho</w:t>
      </w:r>
      <w:bookmarkEnd w:id="309"/>
    </w:p>
    <w:p w14:paraId="2453180C" w14:textId="6AAC3B36" w:rsidR="0092255A" w:rsidRPr="000756DE" w:rsidRDefault="0092255A" w:rsidP="0092255A">
      <w:pPr>
        <w:rPr>
          <w:lang w:val="en-US"/>
        </w:rPr>
      </w:pPr>
      <w:r w:rsidRPr="000756DE">
        <w:rPr>
          <w:lang w:val="en-US"/>
        </w:rPr>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310" w:name="Hình_4_29"/>
      <w:r w:rsidRPr="000756DE">
        <w:rPr>
          <w:noProof/>
        </w:rPr>
        <w:lastRenderedPageBreak/>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70"/>
                    <a:stretch>
                      <a:fillRect/>
                    </a:stretch>
                  </pic:blipFill>
                  <pic:spPr>
                    <a:xfrm>
                      <a:off x="0" y="0"/>
                      <a:ext cx="5760085" cy="2828290"/>
                    </a:xfrm>
                    <a:prstGeom prst="rect">
                      <a:avLst/>
                    </a:prstGeom>
                  </pic:spPr>
                </pic:pic>
              </a:graphicData>
            </a:graphic>
          </wp:inline>
        </w:drawing>
      </w:r>
      <w:bookmarkEnd w:id="310"/>
    </w:p>
    <w:p w14:paraId="4A5D0307" w14:textId="2A02711D" w:rsidR="0092255A" w:rsidRPr="000756DE" w:rsidRDefault="002B37CF" w:rsidP="002B37CF">
      <w:pPr>
        <w:pStyle w:val="Caption"/>
        <w:rPr>
          <w:lang w:val="en-US"/>
        </w:rPr>
      </w:pPr>
      <w:bookmarkStart w:id="311" w:name="_Toc87176888"/>
      <w:r>
        <w:t xml:space="preserve">Hình </w:t>
      </w:r>
      <w:fldSimple w:instr=" STYLEREF 1 \s ">
        <w:r w:rsidR="005C3066">
          <w:rPr>
            <w:noProof/>
          </w:rPr>
          <w:t>4</w:t>
        </w:r>
      </w:fldSimple>
      <w:r w:rsidR="005C3066">
        <w:t>.</w:t>
      </w:r>
      <w:fldSimple w:instr=" SEQ Hình \* ARABIC \s 1 ">
        <w:r w:rsidR="005C3066">
          <w:rPr>
            <w:noProof/>
          </w:rPr>
          <w:t>29</w:t>
        </w:r>
      </w:fldSimple>
      <w:r w:rsidR="000062C5" w:rsidRPr="000756DE">
        <w:rPr>
          <w:lang w:val="en-US"/>
        </w:rPr>
        <w:t xml:space="preserve"> Giao diện xem chi tiết đơn hàng nhập kho</w:t>
      </w:r>
      <w:bookmarkEnd w:id="311"/>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7E1F529B" w14:textId="77777777" w:rsidR="000F0A69" w:rsidRPr="000756DE" w:rsidRDefault="000F0A69" w:rsidP="000F0A69">
      <w:pPr>
        <w:ind w:firstLine="0"/>
        <w:rPr>
          <w:lang w:val="en-US"/>
        </w:rPr>
      </w:pPr>
    </w:p>
    <w:p w14:paraId="50E7517B" w14:textId="77777777" w:rsidR="000F0A69" w:rsidRPr="000756DE" w:rsidRDefault="000F0A69" w:rsidP="000F0A69">
      <w:pPr>
        <w:ind w:firstLine="0"/>
        <w:rPr>
          <w:lang w:val="en-US"/>
        </w:rPr>
      </w:pPr>
      <w:bookmarkStart w:id="312" w:name="Hình_4_30"/>
      <w:r w:rsidRPr="000756DE">
        <w:rPr>
          <w:noProof/>
        </w:rPr>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312"/>
      <w:r w:rsidRPr="000756DE">
        <w:rPr>
          <w:lang w:val="en-US"/>
        </w:rPr>
        <w:t xml:space="preserve"> </w:t>
      </w:r>
    </w:p>
    <w:p w14:paraId="5E7692E5" w14:textId="46D85352" w:rsidR="00D725BE" w:rsidRPr="000756DE" w:rsidRDefault="002B37CF" w:rsidP="002B37CF">
      <w:pPr>
        <w:pStyle w:val="Caption"/>
        <w:rPr>
          <w:lang w:val="en-US"/>
        </w:rPr>
      </w:pPr>
      <w:bookmarkStart w:id="313" w:name="_Toc87176889"/>
      <w:r>
        <w:t xml:space="preserve">Hình </w:t>
      </w:r>
      <w:fldSimple w:instr=" STYLEREF 1 \s ">
        <w:r w:rsidR="005C3066">
          <w:rPr>
            <w:noProof/>
          </w:rPr>
          <w:t>4</w:t>
        </w:r>
      </w:fldSimple>
      <w:r w:rsidR="005C3066">
        <w:t>.</w:t>
      </w:r>
      <w:fldSimple w:instr=" SEQ Hình \* ARABIC \s 1 ">
        <w:r w:rsidR="005C3066">
          <w:rPr>
            <w:noProof/>
          </w:rPr>
          <w:t>30</w:t>
        </w:r>
      </w:fldSimple>
      <w:r w:rsidR="000F0A69" w:rsidRPr="000756DE">
        <w:rPr>
          <w:lang w:val="en-US"/>
        </w:rPr>
        <w:t xml:space="preserve"> Giao diện thay đổi trạng thái đơn hà</w:t>
      </w:r>
      <w:r w:rsidR="00513732" w:rsidRPr="000756DE">
        <w:rPr>
          <w:lang w:val="en-US"/>
        </w:rPr>
        <w:t>ng</w:t>
      </w:r>
      <w:bookmarkEnd w:id="313"/>
    </w:p>
    <w:p w14:paraId="2174C30D" w14:textId="50696CD3" w:rsidR="00D725BE" w:rsidRPr="000756DE" w:rsidRDefault="00D725BE" w:rsidP="00D725BE">
      <w:pPr>
        <w:rPr>
          <w:lang w:val="en-US"/>
        </w:rPr>
      </w:pPr>
      <w:r w:rsidRPr="000756DE">
        <w:rPr>
          <w:lang w:val="en-US"/>
        </w:rPr>
        <w:lastRenderedPageBreak/>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314"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2"/>
                    <a:stretch>
                      <a:fillRect/>
                    </a:stretch>
                  </pic:blipFill>
                  <pic:spPr>
                    <a:xfrm>
                      <a:off x="0" y="0"/>
                      <a:ext cx="5760085" cy="2204720"/>
                    </a:xfrm>
                    <a:prstGeom prst="rect">
                      <a:avLst/>
                    </a:prstGeom>
                  </pic:spPr>
                </pic:pic>
              </a:graphicData>
            </a:graphic>
          </wp:inline>
        </w:drawing>
      </w:r>
      <w:bookmarkEnd w:id="314"/>
    </w:p>
    <w:p w14:paraId="676584FF" w14:textId="26F1329A" w:rsidR="00583DAC" w:rsidRPr="000756DE" w:rsidRDefault="002B37CF" w:rsidP="002B37CF">
      <w:pPr>
        <w:pStyle w:val="Caption"/>
        <w:rPr>
          <w:lang w:val="en-US"/>
        </w:rPr>
      </w:pPr>
      <w:bookmarkStart w:id="315" w:name="_Toc87176890"/>
      <w:r>
        <w:t xml:space="preserve">Hình </w:t>
      </w:r>
      <w:fldSimple w:instr=" STYLEREF 1 \s ">
        <w:r w:rsidR="005C3066">
          <w:rPr>
            <w:noProof/>
          </w:rPr>
          <w:t>4</w:t>
        </w:r>
      </w:fldSimple>
      <w:r w:rsidR="005C3066">
        <w:t>.</w:t>
      </w:r>
      <w:fldSimple w:instr=" SEQ Hình \* ARABIC \s 1 ">
        <w:r w:rsidR="005C3066">
          <w:rPr>
            <w:noProof/>
          </w:rPr>
          <w:t>31</w:t>
        </w:r>
      </w:fldSimple>
      <w:r w:rsidR="00243B32" w:rsidRPr="000756DE">
        <w:rPr>
          <w:lang w:val="en-US"/>
        </w:rPr>
        <w:t xml:space="preserve"> Giao diện xác nhận xóa đơn hàng</w:t>
      </w:r>
      <w:bookmarkEnd w:id="315"/>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316" w:name="Hình_4_32"/>
      <w:r w:rsidRPr="000756DE">
        <w:rPr>
          <w:noProof/>
        </w:rPr>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3"/>
                    <a:stretch>
                      <a:fillRect/>
                    </a:stretch>
                  </pic:blipFill>
                  <pic:spPr>
                    <a:xfrm>
                      <a:off x="0" y="0"/>
                      <a:ext cx="5760085" cy="3156585"/>
                    </a:xfrm>
                    <a:prstGeom prst="rect">
                      <a:avLst/>
                    </a:prstGeom>
                  </pic:spPr>
                </pic:pic>
              </a:graphicData>
            </a:graphic>
          </wp:inline>
        </w:drawing>
      </w:r>
      <w:bookmarkEnd w:id="316"/>
    </w:p>
    <w:p w14:paraId="0136659F" w14:textId="0822E64B" w:rsidR="00777B3B" w:rsidRPr="000756DE" w:rsidRDefault="002B37CF" w:rsidP="002B37CF">
      <w:pPr>
        <w:pStyle w:val="Caption"/>
        <w:rPr>
          <w:lang w:val="en-US"/>
        </w:rPr>
      </w:pPr>
      <w:bookmarkStart w:id="317" w:name="_Toc87176891"/>
      <w:r>
        <w:t xml:space="preserve">Hình </w:t>
      </w:r>
      <w:fldSimple w:instr=" STYLEREF 1 \s ">
        <w:r w:rsidR="005C3066">
          <w:rPr>
            <w:noProof/>
          </w:rPr>
          <w:t>4</w:t>
        </w:r>
      </w:fldSimple>
      <w:r w:rsidR="005C3066">
        <w:t>.</w:t>
      </w:r>
      <w:fldSimple w:instr=" SEQ Hình \* ARABIC \s 1 ">
        <w:r w:rsidR="005C3066">
          <w:rPr>
            <w:noProof/>
          </w:rPr>
          <w:t>32</w:t>
        </w:r>
      </w:fldSimple>
      <w:r>
        <w:rPr>
          <w:lang w:val="en-US"/>
        </w:rPr>
        <w:t xml:space="preserve"> </w:t>
      </w:r>
      <w:r w:rsidR="00D8122A" w:rsidRPr="000756DE">
        <w:rPr>
          <w:lang w:val="en-US"/>
        </w:rPr>
        <w:t>Giao diện thêm biên lai</w:t>
      </w:r>
      <w:r w:rsidR="00153F92" w:rsidRPr="000756DE">
        <w:rPr>
          <w:lang w:val="en-US"/>
        </w:rPr>
        <w:t xml:space="preserve"> </w:t>
      </w:r>
      <w:r w:rsidR="008F58C1" w:rsidRPr="000756DE">
        <w:rPr>
          <w:lang w:val="en-US"/>
        </w:rPr>
        <w:t>của đơn nhập</w:t>
      </w:r>
      <w:bookmarkEnd w:id="317"/>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318" w:name="Hình_4_33"/>
      <w:r w:rsidRPr="000756DE">
        <w:rPr>
          <w:noProof/>
        </w:rPr>
        <w:lastRenderedPageBreak/>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4"/>
                    <a:stretch>
                      <a:fillRect/>
                    </a:stretch>
                  </pic:blipFill>
                  <pic:spPr>
                    <a:xfrm>
                      <a:off x="0" y="0"/>
                      <a:ext cx="5760085" cy="2173605"/>
                    </a:xfrm>
                    <a:prstGeom prst="rect">
                      <a:avLst/>
                    </a:prstGeom>
                  </pic:spPr>
                </pic:pic>
              </a:graphicData>
            </a:graphic>
          </wp:inline>
        </w:drawing>
      </w:r>
      <w:bookmarkEnd w:id="318"/>
    </w:p>
    <w:p w14:paraId="66CE37AA" w14:textId="3D48E7ED" w:rsidR="007B7A9F" w:rsidRPr="000756DE" w:rsidRDefault="007B7A9F" w:rsidP="00DA0864">
      <w:pPr>
        <w:pStyle w:val="Caption"/>
        <w:rPr>
          <w:lang w:val="en-US"/>
        </w:rPr>
      </w:pPr>
      <w:r w:rsidRPr="000756DE">
        <w:rPr>
          <w:lang w:val="en-US"/>
        </w:rPr>
        <w:t xml:space="preserve">      </w:t>
      </w:r>
      <w:bookmarkStart w:id="319" w:name="_Toc87176892"/>
      <w:r w:rsidR="00DA0864">
        <w:t xml:space="preserve">Hình </w:t>
      </w:r>
      <w:fldSimple w:instr=" STYLEREF 1 \s ">
        <w:r w:rsidR="005C3066">
          <w:rPr>
            <w:noProof/>
          </w:rPr>
          <w:t>4</w:t>
        </w:r>
      </w:fldSimple>
      <w:r w:rsidR="005C3066">
        <w:t>.</w:t>
      </w:r>
      <w:fldSimple w:instr=" SEQ Hình \* ARABIC \s 1 ">
        <w:r w:rsidR="005C3066">
          <w:rPr>
            <w:noProof/>
          </w:rPr>
          <w:t>33</w:t>
        </w:r>
      </w:fldSimple>
      <w:r w:rsidRPr="000756DE">
        <w:rPr>
          <w:lang w:val="en-US"/>
        </w:rPr>
        <w:t xml:space="preserve"> Giao diện biểu mẫu tạo biên lai</w:t>
      </w:r>
      <w:bookmarkEnd w:id="319"/>
    </w:p>
    <w:p w14:paraId="094F0F0E" w14:textId="4A974E0E" w:rsidR="00DB2588" w:rsidRPr="000756DE" w:rsidRDefault="00DB2588" w:rsidP="00DB2588">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320" w:name="Hình_4_34"/>
      <w:r w:rsidRPr="000756DE">
        <w:rPr>
          <w:noProof/>
        </w:rPr>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5"/>
                    <a:stretch>
                      <a:fillRect/>
                    </a:stretch>
                  </pic:blipFill>
                  <pic:spPr>
                    <a:xfrm>
                      <a:off x="0" y="0"/>
                      <a:ext cx="5760085" cy="1519555"/>
                    </a:xfrm>
                    <a:prstGeom prst="rect">
                      <a:avLst/>
                    </a:prstGeom>
                  </pic:spPr>
                </pic:pic>
              </a:graphicData>
            </a:graphic>
          </wp:inline>
        </w:drawing>
      </w:r>
      <w:bookmarkEnd w:id="320"/>
    </w:p>
    <w:p w14:paraId="0B322BD5" w14:textId="77777777" w:rsidR="00583DAC" w:rsidRPr="000756DE" w:rsidRDefault="00583DAC" w:rsidP="00243B32">
      <w:pPr>
        <w:pStyle w:val="Caption"/>
        <w:rPr>
          <w:lang w:val="en-US"/>
        </w:rPr>
      </w:pPr>
    </w:p>
    <w:p w14:paraId="21A13E9B" w14:textId="30E22526" w:rsidR="006355FC" w:rsidRPr="000756DE" w:rsidRDefault="00712D1E" w:rsidP="00712D1E">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321"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6"/>
                    <a:stretch>
                      <a:fillRect/>
                    </a:stretch>
                  </pic:blipFill>
                  <pic:spPr>
                    <a:xfrm>
                      <a:off x="0" y="0"/>
                      <a:ext cx="5760085" cy="2816860"/>
                    </a:xfrm>
                    <a:prstGeom prst="rect">
                      <a:avLst/>
                    </a:prstGeom>
                  </pic:spPr>
                </pic:pic>
              </a:graphicData>
            </a:graphic>
          </wp:inline>
        </w:drawing>
      </w:r>
      <w:bookmarkEnd w:id="321"/>
      <w:r w:rsidR="000F0A69" w:rsidRPr="000756DE">
        <w:rPr>
          <w:lang w:val="en-US"/>
        </w:rPr>
        <w:br w:type="textWrapping" w:clear="all"/>
      </w:r>
    </w:p>
    <w:p w14:paraId="6D766D48" w14:textId="483EA3F0" w:rsidR="006355FC" w:rsidRPr="000756DE" w:rsidRDefault="000772E4" w:rsidP="000772E4">
      <w:pPr>
        <w:pStyle w:val="Caption"/>
        <w:rPr>
          <w:lang w:val="en-US"/>
        </w:rPr>
      </w:pPr>
      <w:bookmarkStart w:id="322" w:name="_Toc87176893"/>
      <w:r>
        <w:t xml:space="preserve">Hình </w:t>
      </w:r>
      <w:fldSimple w:instr=" STYLEREF 1 \s ">
        <w:r w:rsidR="005C3066">
          <w:rPr>
            <w:noProof/>
          </w:rPr>
          <w:t>4</w:t>
        </w:r>
      </w:fldSimple>
      <w:r w:rsidR="005C3066">
        <w:t>.</w:t>
      </w:r>
      <w:fldSimple w:instr=" SEQ Hình \* ARABIC \s 1 ">
        <w:r w:rsidR="005C3066">
          <w:rPr>
            <w:noProof/>
          </w:rPr>
          <w:t>34</w:t>
        </w:r>
      </w:fldSimple>
      <w:r w:rsidR="006355FC" w:rsidRPr="000756DE">
        <w:rPr>
          <w:lang w:val="en-US"/>
        </w:rPr>
        <w:t xml:space="preserve"> Giao diện chỉnh sửa một biên lai</w:t>
      </w:r>
      <w:bookmarkEnd w:id="322"/>
    </w:p>
    <w:p w14:paraId="3DF7D07E" w14:textId="35A69C67" w:rsidR="003C427D" w:rsidRPr="000756DE" w:rsidRDefault="003C427D" w:rsidP="003C427D">
      <w:pPr>
        <w:rPr>
          <w:lang w:val="en-US"/>
        </w:rPr>
      </w:pPr>
      <w:r w:rsidRPr="000756DE">
        <w:rPr>
          <w:lang w:val="en-US"/>
        </w:rPr>
        <w:lastRenderedPageBreak/>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323" w:name="Hình_4_36"/>
      <w:r w:rsidRPr="000756DE">
        <w:rPr>
          <w:noProof/>
        </w:rPr>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7"/>
                    <a:stretch>
                      <a:fillRect/>
                    </a:stretch>
                  </pic:blipFill>
                  <pic:spPr>
                    <a:xfrm>
                      <a:off x="0" y="0"/>
                      <a:ext cx="5760085" cy="2800350"/>
                    </a:xfrm>
                    <a:prstGeom prst="rect">
                      <a:avLst/>
                    </a:prstGeom>
                  </pic:spPr>
                </pic:pic>
              </a:graphicData>
            </a:graphic>
          </wp:inline>
        </w:drawing>
      </w:r>
      <w:bookmarkEnd w:id="323"/>
    </w:p>
    <w:p w14:paraId="6BA5B421" w14:textId="10029145" w:rsidR="003077FB" w:rsidRPr="000756DE" w:rsidRDefault="00476AAD" w:rsidP="00476AAD">
      <w:pPr>
        <w:pStyle w:val="Caption"/>
        <w:rPr>
          <w:lang w:val="en-US"/>
        </w:rPr>
      </w:pPr>
      <w:bookmarkStart w:id="324" w:name="_Toc87176894"/>
      <w:r>
        <w:t xml:space="preserve">Hình </w:t>
      </w:r>
      <w:fldSimple w:instr=" STYLEREF 1 \s ">
        <w:r w:rsidR="005C3066">
          <w:rPr>
            <w:noProof/>
          </w:rPr>
          <w:t>4</w:t>
        </w:r>
      </w:fldSimple>
      <w:r w:rsidR="005C3066">
        <w:t>.</w:t>
      </w:r>
      <w:fldSimple w:instr=" SEQ Hình \* ARABIC \s 1 ">
        <w:r w:rsidR="005C3066">
          <w:rPr>
            <w:noProof/>
          </w:rPr>
          <w:t>35</w:t>
        </w:r>
      </w:fldSimple>
      <w:r w:rsidR="003077FB" w:rsidRPr="000756DE">
        <w:rPr>
          <w:lang w:val="en-US"/>
        </w:rPr>
        <w:t xml:space="preserve"> Giao diện nhập kho</w:t>
      </w:r>
      <w:bookmarkEnd w:id="324"/>
    </w:p>
    <w:p w14:paraId="5B298E0F" w14:textId="11AE6599" w:rsidR="0092255A" w:rsidRPr="000756DE" w:rsidRDefault="00717EC0" w:rsidP="00717EC0">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325"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8"/>
                    <a:stretch>
                      <a:fillRect/>
                    </a:stretch>
                  </pic:blipFill>
                  <pic:spPr>
                    <a:xfrm>
                      <a:off x="0" y="0"/>
                      <a:ext cx="5760085" cy="2397125"/>
                    </a:xfrm>
                    <a:prstGeom prst="rect">
                      <a:avLst/>
                    </a:prstGeom>
                  </pic:spPr>
                </pic:pic>
              </a:graphicData>
            </a:graphic>
          </wp:inline>
        </w:drawing>
      </w:r>
      <w:bookmarkEnd w:id="325"/>
    </w:p>
    <w:p w14:paraId="32A37AE8" w14:textId="7BB8F761" w:rsidR="003077FB" w:rsidRPr="000756DE" w:rsidRDefault="003077FB" w:rsidP="00476AAD">
      <w:pPr>
        <w:pStyle w:val="Caption"/>
        <w:rPr>
          <w:lang w:val="en-US"/>
        </w:rPr>
      </w:pPr>
      <w:r w:rsidRPr="000756DE">
        <w:rPr>
          <w:lang w:val="en-US"/>
        </w:rPr>
        <w:tab/>
      </w:r>
      <w:bookmarkStart w:id="326" w:name="_Toc87176895"/>
      <w:r w:rsidR="00476AAD">
        <w:t xml:space="preserve">Hình </w:t>
      </w:r>
      <w:fldSimple w:instr=" STYLEREF 1 \s ">
        <w:r w:rsidR="005C3066">
          <w:rPr>
            <w:noProof/>
          </w:rPr>
          <w:t>4</w:t>
        </w:r>
      </w:fldSimple>
      <w:r w:rsidR="005C3066">
        <w:t>.</w:t>
      </w:r>
      <w:fldSimple w:instr=" SEQ Hình \* ARABIC \s 1 ">
        <w:r w:rsidR="005C3066">
          <w:rPr>
            <w:noProof/>
          </w:rPr>
          <w:t>36</w:t>
        </w:r>
      </w:fldSimple>
      <w:r w:rsidRPr="000756DE">
        <w:rPr>
          <w:lang w:val="en-US"/>
        </w:rPr>
        <w:t xml:space="preserve"> Giao diện cập nhật sản phẩm đang nhập kho</w:t>
      </w:r>
      <w:bookmarkEnd w:id="326"/>
    </w:p>
    <w:p w14:paraId="762228F0" w14:textId="77777777" w:rsidR="00717EC0" w:rsidRPr="000756DE" w:rsidRDefault="00717EC0" w:rsidP="00717EC0">
      <w:pPr>
        <w:rPr>
          <w:lang w:val="en-US"/>
        </w:rPr>
      </w:pPr>
      <w:r w:rsidRPr="000756DE">
        <w:rPr>
          <w:lang w:val="en-US"/>
        </w:rPr>
        <w:t>Tab cuối cùng là tab hiển thị danh sách các đơn hàng đã nhập kho thành công cho người dụng tiện thể kiểm tra lại.</w:t>
      </w:r>
    </w:p>
    <w:p w14:paraId="6CB989DA" w14:textId="33AB7755" w:rsidR="00B11062" w:rsidRPr="000756DE" w:rsidRDefault="00B11062" w:rsidP="00B11062">
      <w:pPr>
        <w:ind w:firstLine="0"/>
        <w:rPr>
          <w:lang w:val="en-US"/>
        </w:rPr>
      </w:pPr>
      <w:bookmarkStart w:id="327"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9"/>
                    <a:stretch>
                      <a:fillRect/>
                    </a:stretch>
                  </pic:blipFill>
                  <pic:spPr>
                    <a:xfrm>
                      <a:off x="0" y="0"/>
                      <a:ext cx="5760085" cy="1949450"/>
                    </a:xfrm>
                    <a:prstGeom prst="rect">
                      <a:avLst/>
                    </a:prstGeom>
                  </pic:spPr>
                </pic:pic>
              </a:graphicData>
            </a:graphic>
          </wp:inline>
        </w:drawing>
      </w:r>
      <w:bookmarkEnd w:id="327"/>
    </w:p>
    <w:p w14:paraId="540DD816" w14:textId="0AC9A045" w:rsidR="00B11062" w:rsidRPr="000756DE" w:rsidRDefault="00476AAD" w:rsidP="00476AAD">
      <w:pPr>
        <w:pStyle w:val="Caption"/>
        <w:rPr>
          <w:lang w:val="en-US"/>
        </w:rPr>
      </w:pPr>
      <w:bookmarkStart w:id="328" w:name="_Toc87176896"/>
      <w:r>
        <w:t xml:space="preserve">Hình </w:t>
      </w:r>
      <w:fldSimple w:instr=" STYLEREF 1 \s ">
        <w:r w:rsidR="005C3066">
          <w:rPr>
            <w:noProof/>
          </w:rPr>
          <w:t>4</w:t>
        </w:r>
      </w:fldSimple>
      <w:r w:rsidR="005C3066">
        <w:t>.</w:t>
      </w:r>
      <w:fldSimple w:instr=" SEQ Hình \* ARABIC \s 1 ">
        <w:r w:rsidR="005C3066">
          <w:rPr>
            <w:noProof/>
          </w:rPr>
          <w:t>37</w:t>
        </w:r>
      </w:fldSimple>
      <w:r w:rsidR="00B11062" w:rsidRPr="000756DE">
        <w:rPr>
          <w:lang w:val="en-US"/>
        </w:rPr>
        <w:t xml:space="preserve"> Giao diện hiển thị danh sách đã nhập kho</w:t>
      </w:r>
      <w:bookmarkEnd w:id="328"/>
    </w:p>
    <w:p w14:paraId="11AFA770" w14:textId="76BECAB5" w:rsidR="00486657" w:rsidRPr="000756DE" w:rsidRDefault="00486657" w:rsidP="00486657">
      <w:pPr>
        <w:ind w:firstLine="0"/>
        <w:rPr>
          <w:lang w:val="en-US"/>
        </w:rPr>
      </w:pPr>
      <w:bookmarkStart w:id="329"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80"/>
                    <a:stretch>
                      <a:fillRect/>
                    </a:stretch>
                  </pic:blipFill>
                  <pic:spPr>
                    <a:xfrm>
                      <a:off x="0" y="0"/>
                      <a:ext cx="5760085" cy="2727325"/>
                    </a:xfrm>
                    <a:prstGeom prst="rect">
                      <a:avLst/>
                    </a:prstGeom>
                  </pic:spPr>
                </pic:pic>
              </a:graphicData>
            </a:graphic>
          </wp:inline>
        </w:drawing>
      </w:r>
      <w:bookmarkEnd w:id="329"/>
    </w:p>
    <w:p w14:paraId="0B685A60" w14:textId="46F43FA3" w:rsidR="00FF18BF" w:rsidRPr="000756DE" w:rsidRDefault="00476AAD" w:rsidP="00476AAD">
      <w:pPr>
        <w:pStyle w:val="Caption"/>
        <w:rPr>
          <w:lang w:val="en-US"/>
        </w:rPr>
      </w:pPr>
      <w:bookmarkStart w:id="330" w:name="_Toc87176897"/>
      <w:r>
        <w:t xml:space="preserve">Hình </w:t>
      </w:r>
      <w:fldSimple w:instr=" STYLEREF 1 \s ">
        <w:r w:rsidR="005C3066">
          <w:rPr>
            <w:noProof/>
          </w:rPr>
          <w:t>4</w:t>
        </w:r>
      </w:fldSimple>
      <w:r w:rsidR="005C3066">
        <w:t>.</w:t>
      </w:r>
      <w:fldSimple w:instr=" SEQ Hình \* ARABIC \s 1 ">
        <w:r w:rsidR="005C3066">
          <w:rPr>
            <w:noProof/>
          </w:rPr>
          <w:t>38</w:t>
        </w:r>
      </w:fldSimple>
      <w:r w:rsidR="00486657" w:rsidRPr="000756DE">
        <w:rPr>
          <w:lang w:val="en-US"/>
        </w:rPr>
        <w:t xml:space="preserve"> Giao diện của một đơn hàng sau khi nhập kho</w:t>
      </w:r>
      <w:bookmarkEnd w:id="330"/>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5A8F41E3" w:rsidR="00510996" w:rsidRPr="000756DE" w:rsidRDefault="00510996" w:rsidP="00643B2D">
      <w:pPr>
        <w:pStyle w:val="Caption"/>
        <w:rPr>
          <w:lang w:val="en-US"/>
        </w:rPr>
      </w:pPr>
      <w:bookmarkStart w:id="331" w:name="Hình_4_40"/>
      <w:bookmarkStart w:id="332" w:name="_Toc87176898"/>
      <w:r w:rsidRPr="000756DE">
        <w:rPr>
          <w:noProof/>
        </w:rPr>
        <w:drawing>
          <wp:inline distT="0" distB="0" distL="0" distR="0" wp14:anchorId="5837CE95" wp14:editId="281289DA">
            <wp:extent cx="5303051" cy="2320925"/>
            <wp:effectExtent l="0" t="0" r="0" b="317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81"/>
                    <a:stretch>
                      <a:fillRect/>
                    </a:stretch>
                  </pic:blipFill>
                  <pic:spPr>
                    <a:xfrm>
                      <a:off x="0" y="0"/>
                      <a:ext cx="5307731" cy="2322973"/>
                    </a:xfrm>
                    <a:prstGeom prst="rect">
                      <a:avLst/>
                    </a:prstGeom>
                  </pic:spPr>
                </pic:pic>
              </a:graphicData>
            </a:graphic>
          </wp:inline>
        </w:drawing>
      </w:r>
      <w:bookmarkEnd w:id="331"/>
      <w:r w:rsidRPr="000756DE">
        <w:rPr>
          <w:lang w:val="en-US"/>
        </w:rPr>
        <w:t xml:space="preserve"> </w:t>
      </w:r>
      <w:r w:rsidR="00643B2D">
        <w:rPr>
          <w:lang w:val="en-US"/>
        </w:rPr>
        <w:t xml:space="preserve"> </w:t>
      </w:r>
      <w:r w:rsidR="00643B2D">
        <w:t xml:space="preserve">Hình </w:t>
      </w:r>
      <w:fldSimple w:instr=" STYLEREF 1 \s ">
        <w:r w:rsidR="005C3066">
          <w:rPr>
            <w:noProof/>
          </w:rPr>
          <w:t>4</w:t>
        </w:r>
      </w:fldSimple>
      <w:r w:rsidR="005C3066">
        <w:t>.</w:t>
      </w:r>
      <w:fldSimple w:instr=" SEQ Hình \* ARABIC \s 1 ">
        <w:r w:rsidR="005C3066">
          <w:rPr>
            <w:noProof/>
          </w:rPr>
          <w:t>39</w:t>
        </w:r>
      </w:fldSimple>
      <w:r w:rsidR="00643B2D">
        <w:rPr>
          <w:lang w:val="en-US"/>
        </w:rPr>
        <w:t xml:space="preserve"> </w:t>
      </w:r>
      <w:r w:rsidRPr="000756DE">
        <w:rPr>
          <w:lang w:val="en-US"/>
        </w:rPr>
        <w:t>Giao diện cập nhật sản phẩm xuất kho</w:t>
      </w:r>
      <w:bookmarkEnd w:id="332"/>
    </w:p>
    <w:p w14:paraId="5E6C3E2E" w14:textId="7C1C0663" w:rsidR="00E7478D" w:rsidRPr="000756DE" w:rsidRDefault="00E7478D" w:rsidP="008278E6">
      <w:pPr>
        <w:pStyle w:val="Heading1"/>
      </w:pPr>
      <w:bookmarkStart w:id="333" w:name="_Toc87218607"/>
      <w:r w:rsidRPr="000756DE">
        <w:lastRenderedPageBreak/>
        <w:t>Kết luận và hướng phát triển</w:t>
      </w:r>
      <w:bookmarkEnd w:id="333"/>
    </w:p>
    <w:p w14:paraId="799A4CCA" w14:textId="77777777" w:rsidR="00E7478D" w:rsidRPr="000756DE" w:rsidRDefault="00E7478D" w:rsidP="00E7478D">
      <w:pPr>
        <w:pStyle w:val="Heading2"/>
        <w:rPr>
          <w:color w:val="auto"/>
        </w:rPr>
      </w:pPr>
      <w:bookmarkStart w:id="334" w:name="_Toc87218608"/>
      <w:r w:rsidRPr="000756DE">
        <w:rPr>
          <w:color w:val="auto"/>
        </w:rPr>
        <w:t>Kết luận</w:t>
      </w:r>
      <w:bookmarkEnd w:id="334"/>
    </w:p>
    <w:p w14:paraId="2F80D8AC" w14:textId="55E07A62" w:rsidR="00E7478D" w:rsidRPr="000756DE" w:rsidRDefault="00E7478D" w:rsidP="00756431">
      <w:pPr>
        <w:pStyle w:val="Heading3"/>
      </w:pPr>
      <w:bookmarkStart w:id="335" w:name="_Toc87218609"/>
      <w:r w:rsidRPr="000756DE">
        <w:t>Ưu điểm</w:t>
      </w:r>
      <w:r w:rsidR="002C4398" w:rsidRPr="000756DE">
        <w:t>:</w:t>
      </w:r>
      <w:bookmarkEnd w:id="335"/>
    </w:p>
    <w:p w14:paraId="1AEBB1F5" w14:textId="3A4BFC23" w:rsidR="00BD49F1" w:rsidRPr="000756DE" w:rsidRDefault="00BD49F1" w:rsidP="00BD49F1">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6F0EBE">
      <w:pPr>
        <w:pStyle w:val="ListParagraph"/>
        <w:numPr>
          <w:ilvl w:val="0"/>
          <w:numId w:val="40"/>
        </w:numPr>
        <w:spacing w:line="360" w:lineRule="auto"/>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6F0EBE">
      <w:pPr>
        <w:pStyle w:val="ListParagraph"/>
        <w:numPr>
          <w:ilvl w:val="0"/>
          <w:numId w:val="40"/>
        </w:numPr>
        <w:spacing w:line="360" w:lineRule="auto"/>
      </w:pPr>
      <w:r w:rsidRPr="000756DE">
        <w:t>Ứng dụng xử lý được tình trạng sản phẩm tồn kho.</w:t>
      </w:r>
    </w:p>
    <w:p w14:paraId="7B8A42A1" w14:textId="77777777" w:rsidR="00BD49F1" w:rsidRPr="000756DE" w:rsidRDefault="00BD49F1" w:rsidP="006F0EBE">
      <w:pPr>
        <w:pStyle w:val="ListParagraph"/>
        <w:numPr>
          <w:ilvl w:val="0"/>
          <w:numId w:val="40"/>
        </w:numPr>
        <w:spacing w:line="360" w:lineRule="auto"/>
      </w:pPr>
      <w:r w:rsidRPr="000756DE">
        <w:t>Quản lý được từng giai đoạn cụ thể của đơn hàng.</w:t>
      </w:r>
    </w:p>
    <w:p w14:paraId="022B20FD" w14:textId="77777777" w:rsidR="00BD49F1" w:rsidRPr="000756DE" w:rsidRDefault="00BD49F1" w:rsidP="006F0EBE">
      <w:pPr>
        <w:pStyle w:val="ListParagraph"/>
        <w:numPr>
          <w:ilvl w:val="0"/>
          <w:numId w:val="40"/>
        </w:numPr>
        <w:spacing w:line="360" w:lineRule="auto"/>
      </w:pPr>
      <w:r w:rsidRPr="000756DE">
        <w:t>Quản lý được vấn đề sai sót mỗi lần giao nhận hàng hóa với đơn vị vận chuyển.</w:t>
      </w:r>
    </w:p>
    <w:p w14:paraId="4B9D3F2F" w14:textId="77777777" w:rsidR="00BD49F1" w:rsidRPr="000756DE" w:rsidRDefault="00BD49F1" w:rsidP="006F0EBE">
      <w:pPr>
        <w:pStyle w:val="ListParagraph"/>
        <w:numPr>
          <w:ilvl w:val="0"/>
          <w:numId w:val="40"/>
        </w:numPr>
        <w:spacing w:line="360" w:lineRule="auto"/>
      </w:pPr>
      <w:r w:rsidRPr="000756DE">
        <w:t>Giảm thiểu sai sót khi nhập hàng lên kệ, có vị trí nhập, số lượng, tên sản phẩm, rõ ràng, cụ thể.</w:t>
      </w:r>
    </w:p>
    <w:p w14:paraId="6A8DCD88" w14:textId="77777777" w:rsidR="00BD49F1" w:rsidRPr="000756DE" w:rsidRDefault="00BD49F1" w:rsidP="006F0EBE">
      <w:pPr>
        <w:pStyle w:val="ListParagraph"/>
        <w:numPr>
          <w:ilvl w:val="0"/>
          <w:numId w:val="40"/>
        </w:numPr>
        <w:spacing w:line="360" w:lineRule="auto"/>
      </w:pPr>
      <w:r w:rsidRPr="000756DE">
        <w:t>Giảm thiểu sai sót khi thực hiện các tác vụ xuất hàng, có vị trí lấy hàng, rót hàng với số lượng cụ thể.</w:t>
      </w:r>
    </w:p>
    <w:p w14:paraId="5D12DAFB" w14:textId="77777777" w:rsidR="00BD49F1" w:rsidRPr="000756DE" w:rsidRDefault="00BD49F1" w:rsidP="006F0EBE">
      <w:pPr>
        <w:pStyle w:val="ListParagraph"/>
        <w:numPr>
          <w:ilvl w:val="0"/>
          <w:numId w:val="40"/>
        </w:numPr>
        <w:spacing w:line="360" w:lineRule="auto"/>
      </w:pPr>
      <w:r w:rsidRPr="000756DE">
        <w:t>Mở rộng được với nhiều nhà cung cấp, sản phẩm.</w:t>
      </w:r>
    </w:p>
    <w:p w14:paraId="3767C3B3" w14:textId="77777777" w:rsidR="00BD49F1" w:rsidRPr="000756DE" w:rsidRDefault="00BD49F1" w:rsidP="006F0EBE">
      <w:pPr>
        <w:pStyle w:val="ListParagraph"/>
        <w:numPr>
          <w:ilvl w:val="0"/>
          <w:numId w:val="40"/>
        </w:numPr>
        <w:spacing w:line="360" w:lineRule="auto"/>
      </w:pPr>
      <w:r w:rsidRPr="000756DE">
        <w:t>Hiểu hơn về nghiệp vụ thực tế của ngành Logistic</w:t>
      </w:r>
    </w:p>
    <w:p w14:paraId="22CB6ED0" w14:textId="77777777" w:rsidR="00BD49F1" w:rsidRPr="000756DE" w:rsidRDefault="00BD49F1" w:rsidP="006F0EBE">
      <w:pPr>
        <w:pStyle w:val="ListParagraph"/>
        <w:numPr>
          <w:ilvl w:val="0"/>
          <w:numId w:val="40"/>
        </w:numPr>
        <w:spacing w:line="360" w:lineRule="auto"/>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6F0EBE">
      <w:pPr>
        <w:pStyle w:val="ListParagraph"/>
        <w:numPr>
          <w:ilvl w:val="0"/>
          <w:numId w:val="40"/>
        </w:numPr>
        <w:spacing w:line="360" w:lineRule="auto"/>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756431">
      <w:pPr>
        <w:pStyle w:val="Heading3"/>
      </w:pPr>
      <w:bookmarkStart w:id="336" w:name="_Toc87218610"/>
      <w:r w:rsidRPr="000756DE">
        <w:t>Hạn chế</w:t>
      </w:r>
      <w:r w:rsidR="002C4398" w:rsidRPr="000756DE">
        <w:t>:</w:t>
      </w:r>
      <w:bookmarkEnd w:id="336"/>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8D6B63">
      <w:pPr>
        <w:pStyle w:val="ListParagraph"/>
        <w:numPr>
          <w:ilvl w:val="0"/>
          <w:numId w:val="39"/>
        </w:numPr>
        <w:spacing w:line="360" w:lineRule="auto"/>
      </w:pPr>
      <w:r w:rsidRPr="000756DE">
        <w:t>Khả năng ứng dụng mở rộng vai trò user còn hạn chế</w:t>
      </w:r>
      <w:r w:rsidR="00BD49F1" w:rsidRPr="000756DE">
        <w:t>, chỉ giới hạn được ba vai trò chính</w:t>
      </w:r>
      <w:r w:rsidRPr="000756DE">
        <w:t>.</w:t>
      </w:r>
    </w:p>
    <w:p w14:paraId="640968BA" w14:textId="3433743B" w:rsidR="00E7478D" w:rsidRPr="000756DE" w:rsidRDefault="00E7478D" w:rsidP="008D6B63">
      <w:pPr>
        <w:pStyle w:val="ListParagraph"/>
        <w:numPr>
          <w:ilvl w:val="0"/>
          <w:numId w:val="39"/>
        </w:numPr>
        <w:spacing w:line="360" w:lineRule="auto"/>
      </w:pPr>
      <w:r w:rsidRPr="000756DE">
        <w:t>Chưa có quản lý khách hàng cho hàng cung cấp.</w:t>
      </w:r>
      <w:r w:rsidR="00BD49F1" w:rsidRPr="000756DE">
        <w:t xml:space="preserve"> Khách hàng ở đây</w:t>
      </w:r>
      <w:r w:rsidR="009D57B5" w:rsidRPr="009D57B5">
        <w:rPr>
          <w:color w:val="FFFFFF" w:themeColor="background1"/>
          <w:sz w:val="20"/>
          <w:szCs w:val="20"/>
        </w:rPr>
        <w:t>”</w:t>
      </w:r>
      <w:r w:rsidR="00BD49F1" w:rsidRPr="000756DE">
        <w:t>là</w:t>
      </w:r>
      <w:r w:rsidR="009D57B5" w:rsidRPr="009D57B5">
        <w:rPr>
          <w:color w:val="FFFFFF" w:themeColor="background1"/>
          <w:sz w:val="20"/>
          <w:szCs w:val="20"/>
        </w:rPr>
        <w:t>”</w:t>
      </w:r>
      <w:r w:rsidR="00BD49F1" w:rsidRPr="000756DE">
        <w:t>những cửa</w:t>
      </w:r>
      <w:r w:rsidR="009D57B5" w:rsidRPr="009D57B5">
        <w:rPr>
          <w:color w:val="FFFFFF" w:themeColor="background1"/>
          <w:sz w:val="20"/>
          <w:szCs w:val="20"/>
        </w:rPr>
        <w:t>”</w:t>
      </w:r>
      <w:r w:rsidR="00BD49F1" w:rsidRPr="000756DE">
        <w:t>hàng</w:t>
      </w:r>
      <w:r w:rsidR="009D57B5" w:rsidRPr="009D57B5">
        <w:rPr>
          <w:color w:val="FFFFFF" w:themeColor="background1"/>
          <w:sz w:val="20"/>
          <w:szCs w:val="20"/>
        </w:rPr>
        <w:t>”</w:t>
      </w:r>
      <w:r w:rsidR="00BD49F1" w:rsidRPr="000756DE">
        <w:t>bán</w:t>
      </w:r>
      <w:r w:rsidR="009D57B5" w:rsidRPr="009D57B5">
        <w:rPr>
          <w:color w:val="FFFFFF" w:themeColor="background1"/>
          <w:sz w:val="20"/>
          <w:szCs w:val="20"/>
        </w:rPr>
        <w:t>”</w:t>
      </w:r>
      <w:r w:rsidR="00BD49F1" w:rsidRPr="000756DE">
        <w:t>sỉ, lẻ</w:t>
      </w:r>
      <w:r w:rsidR="009D57B5" w:rsidRPr="009D57B5">
        <w:rPr>
          <w:color w:val="FFFFFF" w:themeColor="background1"/>
          <w:sz w:val="20"/>
          <w:szCs w:val="20"/>
        </w:rPr>
        <w:t>”</w:t>
      </w:r>
      <w:r w:rsidR="00BD49F1" w:rsidRPr="000756DE">
        <w:t>trên</w:t>
      </w:r>
      <w:r w:rsidR="009D57B5" w:rsidRPr="009D57B5">
        <w:rPr>
          <w:color w:val="FFFFFF" w:themeColor="background1"/>
          <w:sz w:val="20"/>
          <w:szCs w:val="20"/>
        </w:rPr>
        <w:t>”</w:t>
      </w:r>
      <w:r w:rsidR="00BD49F1" w:rsidRPr="000756DE">
        <w:t>toàn</w:t>
      </w:r>
      <w:r w:rsidR="009D57B5" w:rsidRPr="009D57B5">
        <w:rPr>
          <w:color w:val="FFFFFF" w:themeColor="background1"/>
          <w:sz w:val="20"/>
          <w:szCs w:val="20"/>
        </w:rPr>
        <w:t>”</w:t>
      </w:r>
      <w:r w:rsidR="00BD49F1" w:rsidRPr="000756DE">
        <w:t>quốc.</w:t>
      </w:r>
    </w:p>
    <w:p w14:paraId="5803A693" w14:textId="11664D35" w:rsidR="00E7478D" w:rsidRPr="000756DE" w:rsidRDefault="00E7478D" w:rsidP="008D6B63">
      <w:pPr>
        <w:pStyle w:val="ListParagraph"/>
        <w:numPr>
          <w:ilvl w:val="0"/>
          <w:numId w:val="39"/>
        </w:numPr>
        <w:spacing w:line="360" w:lineRule="auto"/>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8D6B63">
      <w:pPr>
        <w:pStyle w:val="ListParagraph"/>
        <w:numPr>
          <w:ilvl w:val="0"/>
          <w:numId w:val="39"/>
        </w:numPr>
        <w:spacing w:line="360" w:lineRule="auto"/>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8D6B63">
      <w:pPr>
        <w:pStyle w:val="ListParagraph"/>
        <w:numPr>
          <w:ilvl w:val="0"/>
          <w:numId w:val="39"/>
        </w:numPr>
        <w:spacing w:line="360" w:lineRule="auto"/>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8D6B63">
      <w:pPr>
        <w:pStyle w:val="ListParagraph"/>
        <w:numPr>
          <w:ilvl w:val="0"/>
          <w:numId w:val="39"/>
        </w:numPr>
        <w:spacing w:line="360" w:lineRule="auto"/>
      </w:pPr>
      <w:r w:rsidRPr="000756DE">
        <w:t>Chưa thể phân cửa xuất hàng cho sản phẩm.</w:t>
      </w:r>
    </w:p>
    <w:p w14:paraId="1362B242" w14:textId="1F99BB9B" w:rsidR="00E7478D" w:rsidRPr="000756DE" w:rsidRDefault="00E7478D" w:rsidP="00BD49F1">
      <w:pPr>
        <w:pStyle w:val="Heading2"/>
        <w:rPr>
          <w:color w:val="auto"/>
        </w:rPr>
      </w:pPr>
      <w:bookmarkStart w:id="337" w:name="_Toc87218611"/>
      <w:r w:rsidRPr="000756DE">
        <w:rPr>
          <w:color w:val="auto"/>
        </w:rPr>
        <w:t>Hướng phát triển</w:t>
      </w:r>
      <w:bookmarkEnd w:id="337"/>
    </w:p>
    <w:p w14:paraId="67BEFB0E" w14:textId="1A5EDCED" w:rsidR="004D2AE4" w:rsidRPr="000756DE" w:rsidRDefault="00A42E0D" w:rsidP="004D2AE4">
      <w:pPr>
        <w:rPr>
          <w:lang w:val="en-US"/>
        </w:rPr>
      </w:pPr>
      <w:r w:rsidRPr="000756DE">
        <w:rPr>
          <w:lang w:val="en-US"/>
        </w:rPr>
        <w:t>Để</w:t>
      </w:r>
      <w:r w:rsidR="00311458" w:rsidRPr="00311458">
        <w:rPr>
          <w:color w:val="FFFFFF" w:themeColor="background1"/>
        </w:rPr>
        <w:t>”</w:t>
      </w:r>
      <w:r w:rsidRPr="000756DE">
        <w:rPr>
          <w:lang w:val="en-US"/>
        </w:rPr>
        <w:t>có</w:t>
      </w:r>
      <w:r w:rsidR="00311458" w:rsidRPr="00311458">
        <w:rPr>
          <w:color w:val="FFFFFF" w:themeColor="background1"/>
        </w:rPr>
        <w:t>”</w:t>
      </w:r>
      <w:r w:rsidRPr="000756DE">
        <w:rPr>
          <w:lang w:val="en-US"/>
        </w:rPr>
        <w:t>thể áp dụng vào</w:t>
      </w:r>
      <w:r w:rsidR="00311458" w:rsidRPr="00311458">
        <w:rPr>
          <w:color w:val="FFFFFF" w:themeColor="background1"/>
        </w:rPr>
        <w:t>”</w:t>
      </w:r>
      <w:r w:rsidRPr="000756DE">
        <w:rPr>
          <w:lang w:val="en-US"/>
        </w:rPr>
        <w:t>doanh</w:t>
      </w:r>
      <w:r w:rsidR="00311458" w:rsidRPr="00311458">
        <w:rPr>
          <w:color w:val="FFFFFF" w:themeColor="background1"/>
        </w:rPr>
        <w:t>”</w:t>
      </w:r>
      <w:r w:rsidRPr="000756DE">
        <w:rPr>
          <w:lang w:val="en-US"/>
        </w:rPr>
        <w:t>nghiệp, hệ</w:t>
      </w:r>
      <w:r w:rsidR="00311458" w:rsidRPr="00311458">
        <w:rPr>
          <w:color w:val="FFFFFF" w:themeColor="background1"/>
        </w:rPr>
        <w:t>”</w:t>
      </w:r>
      <w:r w:rsidRPr="000756DE">
        <w:rPr>
          <w:lang w:val="en-US"/>
        </w:rPr>
        <w:t>thống</w:t>
      </w:r>
      <w:r w:rsidR="00311458" w:rsidRPr="00311458">
        <w:rPr>
          <w:color w:val="FFFFFF" w:themeColor="background1"/>
        </w:rPr>
        <w:t>”</w:t>
      </w:r>
      <w:r w:rsidRPr="000756DE">
        <w:rPr>
          <w:lang w:val="en-US"/>
        </w:rPr>
        <w:t>hiện</w:t>
      </w:r>
      <w:r w:rsidR="00311458" w:rsidRPr="00311458">
        <w:rPr>
          <w:color w:val="FFFFFF" w:themeColor="background1"/>
        </w:rPr>
        <w:t>”</w:t>
      </w:r>
      <w:r w:rsidRPr="000756DE">
        <w:rPr>
          <w:lang w:val="en-US"/>
        </w:rPr>
        <w:t>tại cần cải thiện những vấn đề sau:</w:t>
      </w:r>
    </w:p>
    <w:p w14:paraId="1C719958" w14:textId="72BE18BC" w:rsidR="00BD49F1" w:rsidRPr="000756DE" w:rsidRDefault="00BD49F1" w:rsidP="00CA5812">
      <w:pPr>
        <w:pStyle w:val="ListParagraph"/>
        <w:numPr>
          <w:ilvl w:val="0"/>
          <w:numId w:val="38"/>
        </w:numPr>
        <w:spacing w:line="360" w:lineRule="auto"/>
        <w:jc w:val="both"/>
      </w:pPr>
      <w:r w:rsidRPr="000756DE">
        <w:t>Tiếp tục hoàn thiện hệ thống, triển khai lên hệ thống web.</w:t>
      </w:r>
    </w:p>
    <w:p w14:paraId="4D147F7D" w14:textId="1344BBCC" w:rsidR="00BD49F1" w:rsidRPr="000756DE" w:rsidRDefault="00BD49F1" w:rsidP="00CA5812">
      <w:pPr>
        <w:pStyle w:val="ListParagraph"/>
        <w:numPr>
          <w:ilvl w:val="0"/>
          <w:numId w:val="38"/>
        </w:numPr>
        <w:spacing w:line="360" w:lineRule="auto"/>
        <w:jc w:val="both"/>
      </w:pPr>
      <w:r w:rsidRPr="000756DE">
        <w:t>Khắc phục</w:t>
      </w:r>
      <w:r w:rsidR="00311458" w:rsidRPr="00311458">
        <w:rPr>
          <w:color w:val="FFFFFF" w:themeColor="background1"/>
        </w:rPr>
        <w:t>”</w:t>
      </w:r>
      <w:r w:rsidRPr="000756DE">
        <w:t>những</w:t>
      </w:r>
      <w:r w:rsidR="00311458" w:rsidRPr="00311458">
        <w:rPr>
          <w:color w:val="FFFFFF" w:themeColor="background1"/>
        </w:rPr>
        <w:t>”</w:t>
      </w:r>
      <w:r w:rsidRPr="000756DE">
        <w:t>nhược điểm, hạn chế của</w:t>
      </w:r>
      <w:r w:rsidR="00311458" w:rsidRPr="00311458">
        <w:rPr>
          <w:color w:val="FFFFFF" w:themeColor="background1"/>
        </w:rPr>
        <w:t>”</w:t>
      </w:r>
      <w:r w:rsidRPr="000756DE">
        <w:t>hệ</w:t>
      </w:r>
      <w:r w:rsidR="00311458" w:rsidRPr="00311458">
        <w:rPr>
          <w:color w:val="FFFFFF" w:themeColor="background1"/>
        </w:rPr>
        <w:t>”</w:t>
      </w:r>
      <w:r w:rsidRPr="000756DE">
        <w:t>thống</w:t>
      </w:r>
      <w:r w:rsidR="00311458" w:rsidRPr="00311458">
        <w:rPr>
          <w:color w:val="FFFFFF" w:themeColor="background1"/>
        </w:rPr>
        <w:t>”</w:t>
      </w:r>
      <w:r w:rsidRPr="000756DE">
        <w:t>hiện tại.</w:t>
      </w:r>
    </w:p>
    <w:p w14:paraId="266BBE6F" w14:textId="5636F7D3" w:rsidR="00BD49F1" w:rsidRPr="000756DE" w:rsidRDefault="00BD49F1" w:rsidP="00CA5812">
      <w:pPr>
        <w:pStyle w:val="ListParagraph"/>
        <w:numPr>
          <w:ilvl w:val="0"/>
          <w:numId w:val="38"/>
        </w:numPr>
        <w:spacing w:line="360" w:lineRule="auto"/>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CA5812">
      <w:pPr>
        <w:pStyle w:val="ListParagraph"/>
        <w:numPr>
          <w:ilvl w:val="0"/>
          <w:numId w:val="38"/>
        </w:numPr>
        <w:spacing w:line="360" w:lineRule="auto"/>
        <w:jc w:val="both"/>
      </w:pPr>
      <w:r w:rsidRPr="000756DE">
        <w:t>Mở rộng</w:t>
      </w:r>
      <w:r w:rsidR="00536987" w:rsidRPr="000756DE">
        <w:t xml:space="preserve"> thêm</w:t>
      </w:r>
      <w:r w:rsidRPr="000756DE">
        <w:t xml:space="preserve"> phạm vi của hệ thống.</w:t>
      </w:r>
    </w:p>
    <w:p w14:paraId="79194EFD" w14:textId="1F91ECFB" w:rsidR="00BD49F1" w:rsidRDefault="00A42E0D" w:rsidP="00CA5812">
      <w:pPr>
        <w:rPr>
          <w:lang w:val="en-US"/>
        </w:rPr>
      </w:pPr>
      <w:r w:rsidRPr="000756DE">
        <w:rPr>
          <w:lang w:val="en-US"/>
        </w:rPr>
        <w:t>Việc cải thiện hệ thống cần có thời</w:t>
      </w:r>
      <w:r w:rsidR="00311458" w:rsidRPr="00311458">
        <w:rPr>
          <w:color w:val="FFFFFF" w:themeColor="background1"/>
        </w:rPr>
        <w:t>”</w:t>
      </w:r>
      <w:r w:rsidRPr="000756DE">
        <w:rPr>
          <w:lang w:val="en-US"/>
        </w:rPr>
        <w:t>gian</w:t>
      </w:r>
      <w:r w:rsidR="00311458" w:rsidRPr="00311458">
        <w:rPr>
          <w:color w:val="FFFFFF" w:themeColor="background1"/>
        </w:rPr>
        <w:t>”</w:t>
      </w:r>
      <w:r w:rsidRPr="000756DE">
        <w:rPr>
          <w:lang w:val="en-US"/>
        </w:rPr>
        <w:t>nghiên cứu</w:t>
      </w:r>
      <w:r w:rsidR="00311458" w:rsidRPr="00311458">
        <w:rPr>
          <w:color w:val="FFFFFF" w:themeColor="background1"/>
        </w:rPr>
        <w:t>”</w:t>
      </w:r>
      <w:r w:rsidRPr="000756DE">
        <w:rPr>
          <w:lang w:val="en-US"/>
        </w:rPr>
        <w:t>tìm</w:t>
      </w:r>
      <w:r w:rsidR="00311458" w:rsidRPr="00311458">
        <w:rPr>
          <w:color w:val="FFFFFF" w:themeColor="background1"/>
        </w:rPr>
        <w:t>”</w:t>
      </w:r>
      <w:r w:rsidRPr="000756DE">
        <w:rPr>
          <w:lang w:val="en-US"/>
        </w:rPr>
        <w:t>tòi thêm cả về kỹ thuật lẫn nghiệp vụ thực tế tại các doanh nghiệp. Hy vọng trong tương lai gần, hệ thống quản lý kho hàng của chúng em có thể được phát triển hơn nữa, đầy</w:t>
      </w:r>
      <w:r w:rsidR="00311458" w:rsidRPr="00311458">
        <w:rPr>
          <w:color w:val="FFFFFF" w:themeColor="background1"/>
        </w:rPr>
        <w:t>”</w:t>
      </w:r>
      <w:r w:rsidRPr="000756DE">
        <w:rPr>
          <w:lang w:val="en-US"/>
        </w:rPr>
        <w:t>đủ</w:t>
      </w:r>
      <w:r w:rsidR="00311458" w:rsidRPr="00311458">
        <w:rPr>
          <w:color w:val="FFFFFF" w:themeColor="background1"/>
        </w:rPr>
        <w:t>”</w:t>
      </w:r>
      <w:r w:rsidRPr="000756DE">
        <w:rPr>
          <w:lang w:val="en-US"/>
        </w:rPr>
        <w:t>tính năng cần thiết cũng</w:t>
      </w:r>
      <w:r w:rsidR="00311458" w:rsidRPr="00311458">
        <w:rPr>
          <w:color w:val="FFFFFF" w:themeColor="background1"/>
        </w:rPr>
        <w:t>”</w:t>
      </w:r>
      <w:r w:rsidRPr="000756DE">
        <w:rPr>
          <w:lang w:val="en-US"/>
        </w:rPr>
        <w:t>như</w:t>
      </w:r>
      <w:r w:rsidR="00311458" w:rsidRPr="00311458">
        <w:rPr>
          <w:color w:val="FFFFFF" w:themeColor="background1"/>
        </w:rPr>
        <w:t>”</w:t>
      </w:r>
      <w:r w:rsidRPr="000756DE">
        <w:rPr>
          <w:lang w:val="en-US"/>
        </w:rPr>
        <w:t>đáp</w:t>
      </w:r>
      <w:r w:rsidR="00311458" w:rsidRPr="00311458">
        <w:rPr>
          <w:color w:val="FFFFFF" w:themeColor="background1"/>
        </w:rPr>
        <w:t>”</w:t>
      </w:r>
      <w:r w:rsidRPr="000756DE">
        <w:rPr>
          <w:lang w:val="en-US"/>
        </w:rPr>
        <w:t>ứng</w:t>
      </w:r>
      <w:r w:rsidR="00311458" w:rsidRPr="00311458">
        <w:rPr>
          <w:color w:val="FFFFFF" w:themeColor="background1"/>
        </w:rPr>
        <w:t>”</w:t>
      </w:r>
      <w:r w:rsidRPr="000756DE">
        <w:rPr>
          <w:lang w:val="en-US"/>
        </w:rPr>
        <w:t>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2804FCB7" w14:textId="625FC821" w:rsidR="00C72AFF" w:rsidRDefault="00C72AFF" w:rsidP="00CA5812">
      <w:pPr>
        <w:rPr>
          <w:lang w:val="en-US"/>
        </w:rPr>
      </w:pPr>
    </w:p>
    <w:p w14:paraId="0F8D770D" w14:textId="2C0E6FBB" w:rsidR="00C72AFF" w:rsidRPr="000756DE" w:rsidRDefault="00C72AFF" w:rsidP="00CA5812">
      <w:pPr>
        <w:rPr>
          <w:lang w:val="en-US"/>
        </w:rPr>
      </w:pP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2E20B806" w:rsidR="008952F4" w:rsidRPr="00AF3827" w:rsidRDefault="008952F4" w:rsidP="00AF3827">
      <w:pPr>
        <w:ind w:firstLine="0"/>
        <w:rPr>
          <w:rFonts w:eastAsia="Times New Roman"/>
          <w:b/>
          <w:sz w:val="28"/>
          <w:szCs w:val="24"/>
        </w:rPr>
      </w:pPr>
      <w:r w:rsidRPr="00AF3827">
        <w:rPr>
          <w:rFonts w:eastAsia="Times New Roman"/>
          <w:sz w:val="28"/>
          <w:szCs w:val="24"/>
        </w:rPr>
        <w:br w:type="page"/>
      </w:r>
    </w:p>
    <w:p w14:paraId="2B70015B" w14:textId="01FEF287" w:rsidR="00B520EA" w:rsidRPr="000756DE" w:rsidRDefault="00B520EA" w:rsidP="004D2AE4">
      <w:pPr>
        <w:pStyle w:val="SECTION"/>
      </w:pPr>
      <w:bookmarkStart w:id="338" w:name="_Toc49105255"/>
      <w:bookmarkStart w:id="339" w:name="_Toc51061491"/>
      <w:bookmarkEnd w:id="64"/>
      <w:r w:rsidRPr="000756DE">
        <w:lastRenderedPageBreak/>
        <w:t>TÀI LIỆU THAM KHẢO</w:t>
      </w:r>
      <w:bookmarkEnd w:id="338"/>
      <w:bookmarkEnd w:id="339"/>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1F640F02" w:rsidR="00B520EA" w:rsidRPr="000756DE" w:rsidRDefault="003B5CD9" w:rsidP="004D2AE4">
      <w:pPr>
        <w:pStyle w:val="SECTION"/>
      </w:pPr>
      <w:bookmarkStart w:id="340" w:name="_Toc51061492"/>
      <w:r w:rsidRPr="000756DE">
        <w:lastRenderedPageBreak/>
        <w:t>PHỤ LỤC</w:t>
      </w:r>
      <w:bookmarkEnd w:id="340"/>
    </w:p>
    <w:p w14:paraId="5CA0887B" w14:textId="77777777" w:rsidR="00451502" w:rsidRPr="000756DE" w:rsidRDefault="00451502" w:rsidP="004D2AE4">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1A0AA1" w14:textId="77777777" w:rsidR="00035FFC" w:rsidRDefault="00035FFC" w:rsidP="00C05CE5">
      <w:pPr>
        <w:spacing w:after="0" w:line="240" w:lineRule="auto"/>
      </w:pPr>
      <w:r>
        <w:separator/>
      </w:r>
    </w:p>
  </w:endnote>
  <w:endnote w:type="continuationSeparator" w:id="0">
    <w:p w14:paraId="08A0A967" w14:textId="77777777" w:rsidR="00035FFC" w:rsidRDefault="00035FFC"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324234"/>
      <w:docPartObj>
        <w:docPartGallery w:val="Page Numbers (Bottom of Page)"/>
        <w:docPartUnique/>
      </w:docPartObj>
    </w:sdtPr>
    <w:sdtEndPr>
      <w:rPr>
        <w:noProof/>
      </w:rPr>
    </w:sdtEndPr>
    <w:sdtContent>
      <w:p w14:paraId="41CC5FE4" w14:textId="63C56D46" w:rsidR="009D57B5" w:rsidRDefault="009D57B5">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9D57B5" w:rsidRDefault="009D5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215214"/>
      <w:docPartObj>
        <w:docPartGallery w:val="Page Numbers (Bottom of Page)"/>
        <w:docPartUnique/>
      </w:docPartObj>
    </w:sdtPr>
    <w:sdtEndPr>
      <w:rPr>
        <w:noProof/>
      </w:rPr>
    </w:sdtEndPr>
    <w:sdtContent>
      <w:p w14:paraId="782BBE6D" w14:textId="38B90614" w:rsidR="009D57B5" w:rsidRDefault="009D57B5">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9D57B5" w:rsidRPr="00C05CE5" w:rsidRDefault="009D57B5"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976CA" w14:textId="77777777" w:rsidR="00035FFC" w:rsidRDefault="00035FFC" w:rsidP="00C05CE5">
      <w:pPr>
        <w:spacing w:after="0" w:line="240" w:lineRule="auto"/>
      </w:pPr>
      <w:r>
        <w:separator/>
      </w:r>
    </w:p>
  </w:footnote>
  <w:footnote w:type="continuationSeparator" w:id="0">
    <w:p w14:paraId="157CD59B" w14:textId="77777777" w:rsidR="00035FFC" w:rsidRDefault="00035FFC"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14F40AE1"/>
    <w:multiLevelType w:val="hybridMultilevel"/>
    <w:tmpl w:val="12E671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9B02873"/>
    <w:multiLevelType w:val="hybridMultilevel"/>
    <w:tmpl w:val="0E1A4462"/>
    <w:lvl w:ilvl="0" w:tplc="D81A1A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23639F6"/>
    <w:multiLevelType w:val="hybridMultilevel"/>
    <w:tmpl w:val="87449DBC"/>
    <w:lvl w:ilvl="0" w:tplc="2F648E00">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35A7BEF"/>
    <w:multiLevelType w:val="multilevel"/>
    <w:tmpl w:val="BB6CC108"/>
    <w:lvl w:ilvl="0">
      <w:start w:val="2"/>
      <w:numFmt w:val="bullet"/>
      <w:lvlText w:val="-"/>
      <w:lvlJc w:val="left"/>
      <w:pPr>
        <w:ind w:left="1800" w:hanging="360"/>
      </w:pPr>
      <w:rPr>
        <w:rFonts w:ascii="Times New Roman" w:eastAsia="Times New Roman" w:hAnsi="Times New Roman" w:cs="Times New Roman"/>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DC2A1B"/>
    <w:multiLevelType w:val="multilevel"/>
    <w:tmpl w:val="46A22E0E"/>
    <w:lvl w:ilvl="0">
      <w:start w:val="1"/>
      <w:numFmt w:val="decimal"/>
      <w:pStyle w:val="Heading1"/>
      <w:lvlText w:val="Chương %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tabs>
          <w:tab w:val="num" w:pos="1584"/>
        </w:tabs>
        <w:ind w:left="864" w:hanging="216"/>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5205ED"/>
    <w:multiLevelType w:val="hybridMultilevel"/>
    <w:tmpl w:val="21F8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0F1382"/>
    <w:multiLevelType w:val="hybridMultilevel"/>
    <w:tmpl w:val="4F527036"/>
    <w:lvl w:ilvl="0" w:tplc="2F648E00">
      <w:start w:val="2"/>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DC4192E"/>
    <w:multiLevelType w:val="multilevel"/>
    <w:tmpl w:val="6DA0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770AB0"/>
    <w:multiLevelType w:val="multilevel"/>
    <w:tmpl w:val="DA84B14C"/>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8"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F4D565D"/>
    <w:multiLevelType w:val="multilevel"/>
    <w:tmpl w:val="3A622E9A"/>
    <w:lvl w:ilvl="0">
      <w:start w:val="1"/>
      <w:numFmt w:val="decimal"/>
      <w:lvlText w:val="Chương %1."/>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20" w:hanging="360"/>
      </w:pPr>
      <w:rPr>
        <w:rFonts w:ascii="Times New Roman" w:hAnsi="Times New Roman" w:cs="Times New Roman" w:hint="default"/>
      </w:rPr>
    </w:lvl>
    <w:lvl w:ilvl="2">
      <w:start w:val="1"/>
      <w:numFmt w:val="decimal"/>
      <w:lvlText w:val="%1.%2.%3."/>
      <w:lvlJc w:val="left"/>
      <w:pPr>
        <w:ind w:left="720" w:hanging="360"/>
      </w:pPr>
      <w:rPr>
        <w:rFonts w:hint="default"/>
      </w:rPr>
    </w:lvl>
    <w:lvl w:ilvl="3">
      <w:start w:val="1"/>
      <w:numFmt w:val="decimal"/>
      <w:lvlText w:val="%1.%2.%3.%4."/>
      <w:lvlJc w:val="left"/>
      <w:pPr>
        <w:ind w:left="1440" w:hanging="360"/>
      </w:pPr>
      <w:rPr>
        <w:rFonts w:ascii="Times New Roman" w:hAnsi="Times New Roman" w:cs="Times New Roman"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D5A58CE"/>
    <w:multiLevelType w:val="multilevel"/>
    <w:tmpl w:val="1E96C34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5"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8024DA"/>
    <w:multiLevelType w:val="multilevel"/>
    <w:tmpl w:val="E3A861D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7"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9E7626D"/>
    <w:multiLevelType w:val="multilevel"/>
    <w:tmpl w:val="75FA9AFE"/>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41"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ACF34ED"/>
    <w:multiLevelType w:val="hybridMultilevel"/>
    <w:tmpl w:val="3E26AE8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30"/>
  </w:num>
  <w:num w:numId="2">
    <w:abstractNumId w:val="2"/>
  </w:num>
  <w:num w:numId="3">
    <w:abstractNumId w:val="11"/>
  </w:num>
  <w:num w:numId="4">
    <w:abstractNumId w:val="19"/>
  </w:num>
  <w:num w:numId="5">
    <w:abstractNumId w:val="33"/>
  </w:num>
  <w:num w:numId="6">
    <w:abstractNumId w:val="36"/>
  </w:num>
  <w:num w:numId="7">
    <w:abstractNumId w:val="12"/>
  </w:num>
  <w:num w:numId="8">
    <w:abstractNumId w:val="40"/>
  </w:num>
  <w:num w:numId="9">
    <w:abstractNumId w:val="27"/>
  </w:num>
  <w:num w:numId="10">
    <w:abstractNumId w:val="10"/>
  </w:num>
  <w:num w:numId="11">
    <w:abstractNumId w:val="1"/>
  </w:num>
  <w:num w:numId="12">
    <w:abstractNumId w:val="22"/>
  </w:num>
  <w:num w:numId="13">
    <w:abstractNumId w:val="34"/>
  </w:num>
  <w:num w:numId="14">
    <w:abstractNumId w:val="7"/>
  </w:num>
  <w:num w:numId="15">
    <w:abstractNumId w:val="4"/>
  </w:num>
  <w:num w:numId="16">
    <w:abstractNumId w:val="25"/>
  </w:num>
  <w:num w:numId="17">
    <w:abstractNumId w:val="24"/>
  </w:num>
  <w:num w:numId="18">
    <w:abstractNumId w:val="20"/>
  </w:num>
  <w:num w:numId="19">
    <w:abstractNumId w:val="42"/>
  </w:num>
  <w:num w:numId="20">
    <w:abstractNumId w:val="18"/>
  </w:num>
  <w:num w:numId="21">
    <w:abstractNumId w:val="17"/>
  </w:num>
  <w:num w:numId="22">
    <w:abstractNumId w:val="28"/>
  </w:num>
  <w:num w:numId="23">
    <w:abstractNumId w:val="35"/>
  </w:num>
  <w:num w:numId="24">
    <w:abstractNumId w:val="29"/>
  </w:num>
  <w:num w:numId="25">
    <w:abstractNumId w:val="37"/>
  </w:num>
  <w:num w:numId="26">
    <w:abstractNumId w:val="0"/>
  </w:num>
  <w:num w:numId="27">
    <w:abstractNumId w:val="39"/>
  </w:num>
  <w:num w:numId="28">
    <w:abstractNumId w:val="8"/>
  </w:num>
  <w:num w:numId="29">
    <w:abstractNumId w:val="21"/>
  </w:num>
  <w:num w:numId="30">
    <w:abstractNumId w:val="23"/>
  </w:num>
  <w:num w:numId="31">
    <w:abstractNumId w:val="38"/>
  </w:num>
  <w:num w:numId="32">
    <w:abstractNumId w:val="5"/>
  </w:num>
  <w:num w:numId="33">
    <w:abstractNumId w:val="15"/>
  </w:num>
  <w:num w:numId="34">
    <w:abstractNumId w:val="31"/>
  </w:num>
  <w:num w:numId="35">
    <w:abstractNumId w:val="32"/>
  </w:num>
  <w:num w:numId="36">
    <w:abstractNumId w:val="13"/>
  </w:num>
  <w:num w:numId="37">
    <w:abstractNumId w:val="16"/>
  </w:num>
  <w:num w:numId="38">
    <w:abstractNumId w:val="3"/>
  </w:num>
  <w:num w:numId="39">
    <w:abstractNumId w:val="41"/>
  </w:num>
  <w:num w:numId="40">
    <w:abstractNumId w:val="9"/>
  </w:num>
  <w:num w:numId="41">
    <w:abstractNumId w:val="6"/>
  </w:num>
  <w:num w:numId="42">
    <w:abstractNumId w:val="26"/>
  </w:num>
  <w:num w:numId="43">
    <w:abstractNumId w:val="1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6127"/>
    <w:rsid w:val="00017668"/>
    <w:rsid w:val="000202CC"/>
    <w:rsid w:val="00020753"/>
    <w:rsid w:val="00021D28"/>
    <w:rsid w:val="00022DA6"/>
    <w:rsid w:val="000235E2"/>
    <w:rsid w:val="00024BA9"/>
    <w:rsid w:val="00027566"/>
    <w:rsid w:val="000277C9"/>
    <w:rsid w:val="00031254"/>
    <w:rsid w:val="00031726"/>
    <w:rsid w:val="00031849"/>
    <w:rsid w:val="00032391"/>
    <w:rsid w:val="00034739"/>
    <w:rsid w:val="00035FFC"/>
    <w:rsid w:val="00036658"/>
    <w:rsid w:val="000374D8"/>
    <w:rsid w:val="00040CE0"/>
    <w:rsid w:val="000456F6"/>
    <w:rsid w:val="0005027E"/>
    <w:rsid w:val="00050285"/>
    <w:rsid w:val="000504C2"/>
    <w:rsid w:val="00051A75"/>
    <w:rsid w:val="00051C77"/>
    <w:rsid w:val="00053324"/>
    <w:rsid w:val="0005475D"/>
    <w:rsid w:val="0005478D"/>
    <w:rsid w:val="00054BF7"/>
    <w:rsid w:val="000556D3"/>
    <w:rsid w:val="00056EDB"/>
    <w:rsid w:val="00060313"/>
    <w:rsid w:val="00071D02"/>
    <w:rsid w:val="0007432D"/>
    <w:rsid w:val="0007508D"/>
    <w:rsid w:val="00075587"/>
    <w:rsid w:val="000756DE"/>
    <w:rsid w:val="00075B00"/>
    <w:rsid w:val="000772E4"/>
    <w:rsid w:val="000855BC"/>
    <w:rsid w:val="00087D29"/>
    <w:rsid w:val="00091616"/>
    <w:rsid w:val="00092675"/>
    <w:rsid w:val="00094AAE"/>
    <w:rsid w:val="000950C9"/>
    <w:rsid w:val="00095E59"/>
    <w:rsid w:val="00096686"/>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C67CF"/>
    <w:rsid w:val="000D1A68"/>
    <w:rsid w:val="000D1BA3"/>
    <w:rsid w:val="000D6348"/>
    <w:rsid w:val="000E1AE6"/>
    <w:rsid w:val="000E2FC9"/>
    <w:rsid w:val="000E377A"/>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3372"/>
    <w:rsid w:val="001135DB"/>
    <w:rsid w:val="00117A95"/>
    <w:rsid w:val="00117DB4"/>
    <w:rsid w:val="00120A74"/>
    <w:rsid w:val="0012260E"/>
    <w:rsid w:val="00122F81"/>
    <w:rsid w:val="00125206"/>
    <w:rsid w:val="0012522A"/>
    <w:rsid w:val="00125ED8"/>
    <w:rsid w:val="00126A4E"/>
    <w:rsid w:val="00127B83"/>
    <w:rsid w:val="00130AB0"/>
    <w:rsid w:val="0013192F"/>
    <w:rsid w:val="001339E0"/>
    <w:rsid w:val="001343D3"/>
    <w:rsid w:val="00134E4C"/>
    <w:rsid w:val="00136983"/>
    <w:rsid w:val="0013746E"/>
    <w:rsid w:val="00142006"/>
    <w:rsid w:val="001467CC"/>
    <w:rsid w:val="001468D7"/>
    <w:rsid w:val="00150351"/>
    <w:rsid w:val="0015149F"/>
    <w:rsid w:val="00153F92"/>
    <w:rsid w:val="001557A0"/>
    <w:rsid w:val="00155AB2"/>
    <w:rsid w:val="00156FE3"/>
    <w:rsid w:val="001601B0"/>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A59"/>
    <w:rsid w:val="00186C6B"/>
    <w:rsid w:val="00191FE2"/>
    <w:rsid w:val="0019501B"/>
    <w:rsid w:val="00195317"/>
    <w:rsid w:val="001959EC"/>
    <w:rsid w:val="001A1B85"/>
    <w:rsid w:val="001A2A7F"/>
    <w:rsid w:val="001A3277"/>
    <w:rsid w:val="001A4E01"/>
    <w:rsid w:val="001A6D61"/>
    <w:rsid w:val="001A6ED8"/>
    <w:rsid w:val="001B16E4"/>
    <w:rsid w:val="001B414B"/>
    <w:rsid w:val="001B56F2"/>
    <w:rsid w:val="001B7347"/>
    <w:rsid w:val="001B7686"/>
    <w:rsid w:val="001C2360"/>
    <w:rsid w:val="001C64D6"/>
    <w:rsid w:val="001D17DC"/>
    <w:rsid w:val="001D2B61"/>
    <w:rsid w:val="001D55CB"/>
    <w:rsid w:val="001E10D3"/>
    <w:rsid w:val="001E1DFC"/>
    <w:rsid w:val="001E24AF"/>
    <w:rsid w:val="001E3F7A"/>
    <w:rsid w:val="001E4518"/>
    <w:rsid w:val="001F1B40"/>
    <w:rsid w:val="001F1CE2"/>
    <w:rsid w:val="001F247C"/>
    <w:rsid w:val="001F3316"/>
    <w:rsid w:val="001F4325"/>
    <w:rsid w:val="001F7383"/>
    <w:rsid w:val="001F7810"/>
    <w:rsid w:val="001F7834"/>
    <w:rsid w:val="001F7CE8"/>
    <w:rsid w:val="00201BD0"/>
    <w:rsid w:val="00203F64"/>
    <w:rsid w:val="0020524A"/>
    <w:rsid w:val="00205283"/>
    <w:rsid w:val="002067C6"/>
    <w:rsid w:val="002070F6"/>
    <w:rsid w:val="0021163C"/>
    <w:rsid w:val="00211880"/>
    <w:rsid w:val="00211F11"/>
    <w:rsid w:val="00213292"/>
    <w:rsid w:val="002161DE"/>
    <w:rsid w:val="00216371"/>
    <w:rsid w:val="00216488"/>
    <w:rsid w:val="00216F75"/>
    <w:rsid w:val="00217A61"/>
    <w:rsid w:val="00220537"/>
    <w:rsid w:val="002219BF"/>
    <w:rsid w:val="00223A41"/>
    <w:rsid w:val="00223C07"/>
    <w:rsid w:val="00226D90"/>
    <w:rsid w:val="00226F65"/>
    <w:rsid w:val="0022733E"/>
    <w:rsid w:val="002318AE"/>
    <w:rsid w:val="00234A15"/>
    <w:rsid w:val="00235A62"/>
    <w:rsid w:val="00237C17"/>
    <w:rsid w:val="002406B1"/>
    <w:rsid w:val="002437D3"/>
    <w:rsid w:val="00243B32"/>
    <w:rsid w:val="00243D71"/>
    <w:rsid w:val="00243E93"/>
    <w:rsid w:val="00247348"/>
    <w:rsid w:val="00247D6C"/>
    <w:rsid w:val="00250942"/>
    <w:rsid w:val="00251985"/>
    <w:rsid w:val="00255CE5"/>
    <w:rsid w:val="00255E9E"/>
    <w:rsid w:val="002562A8"/>
    <w:rsid w:val="002611B3"/>
    <w:rsid w:val="002624E2"/>
    <w:rsid w:val="002713FF"/>
    <w:rsid w:val="00271C86"/>
    <w:rsid w:val="002755BC"/>
    <w:rsid w:val="00281021"/>
    <w:rsid w:val="00282B01"/>
    <w:rsid w:val="002833B6"/>
    <w:rsid w:val="00283EC4"/>
    <w:rsid w:val="0028714C"/>
    <w:rsid w:val="00291597"/>
    <w:rsid w:val="00291DED"/>
    <w:rsid w:val="002931B4"/>
    <w:rsid w:val="00295CE0"/>
    <w:rsid w:val="0029670C"/>
    <w:rsid w:val="002A0005"/>
    <w:rsid w:val="002A04A9"/>
    <w:rsid w:val="002A1F59"/>
    <w:rsid w:val="002A3374"/>
    <w:rsid w:val="002B0CFE"/>
    <w:rsid w:val="002B17A3"/>
    <w:rsid w:val="002B2351"/>
    <w:rsid w:val="002B26CA"/>
    <w:rsid w:val="002B37CF"/>
    <w:rsid w:val="002B4594"/>
    <w:rsid w:val="002B6D31"/>
    <w:rsid w:val="002C030A"/>
    <w:rsid w:val="002C0CB7"/>
    <w:rsid w:val="002C38E0"/>
    <w:rsid w:val="002C4398"/>
    <w:rsid w:val="002C4C76"/>
    <w:rsid w:val="002C6BD3"/>
    <w:rsid w:val="002D0174"/>
    <w:rsid w:val="002D05E1"/>
    <w:rsid w:val="002D0A71"/>
    <w:rsid w:val="002D282B"/>
    <w:rsid w:val="002D787A"/>
    <w:rsid w:val="002E2A6E"/>
    <w:rsid w:val="002E3735"/>
    <w:rsid w:val="002E60FD"/>
    <w:rsid w:val="002E7660"/>
    <w:rsid w:val="002F027C"/>
    <w:rsid w:val="002F12E1"/>
    <w:rsid w:val="002F16B8"/>
    <w:rsid w:val="002F2285"/>
    <w:rsid w:val="002F4055"/>
    <w:rsid w:val="002F4920"/>
    <w:rsid w:val="0030015A"/>
    <w:rsid w:val="00300CA8"/>
    <w:rsid w:val="003063F9"/>
    <w:rsid w:val="003077FB"/>
    <w:rsid w:val="00311458"/>
    <w:rsid w:val="00311AB0"/>
    <w:rsid w:val="00312218"/>
    <w:rsid w:val="00312364"/>
    <w:rsid w:val="0031527B"/>
    <w:rsid w:val="0032160C"/>
    <w:rsid w:val="003354B1"/>
    <w:rsid w:val="00336444"/>
    <w:rsid w:val="003418A7"/>
    <w:rsid w:val="003461EA"/>
    <w:rsid w:val="00346569"/>
    <w:rsid w:val="00352FD7"/>
    <w:rsid w:val="00354C2C"/>
    <w:rsid w:val="00356294"/>
    <w:rsid w:val="003616C5"/>
    <w:rsid w:val="00365F32"/>
    <w:rsid w:val="00370ADB"/>
    <w:rsid w:val="0037107D"/>
    <w:rsid w:val="003731BA"/>
    <w:rsid w:val="0037375E"/>
    <w:rsid w:val="00374202"/>
    <w:rsid w:val="00376D17"/>
    <w:rsid w:val="00377728"/>
    <w:rsid w:val="00380033"/>
    <w:rsid w:val="00383F08"/>
    <w:rsid w:val="0038537E"/>
    <w:rsid w:val="00390B1D"/>
    <w:rsid w:val="00392699"/>
    <w:rsid w:val="00394666"/>
    <w:rsid w:val="003977F2"/>
    <w:rsid w:val="00397F18"/>
    <w:rsid w:val="003A3264"/>
    <w:rsid w:val="003A3C93"/>
    <w:rsid w:val="003A506B"/>
    <w:rsid w:val="003A59CD"/>
    <w:rsid w:val="003A76C5"/>
    <w:rsid w:val="003B32FB"/>
    <w:rsid w:val="003B55B1"/>
    <w:rsid w:val="003B5CD9"/>
    <w:rsid w:val="003B7EC6"/>
    <w:rsid w:val="003C427D"/>
    <w:rsid w:val="003C61C9"/>
    <w:rsid w:val="003C7898"/>
    <w:rsid w:val="003D0890"/>
    <w:rsid w:val="003D0FAD"/>
    <w:rsid w:val="003D3D4E"/>
    <w:rsid w:val="003D6E7C"/>
    <w:rsid w:val="003D71B4"/>
    <w:rsid w:val="003E43DE"/>
    <w:rsid w:val="003E4485"/>
    <w:rsid w:val="003E5237"/>
    <w:rsid w:val="003F2F1B"/>
    <w:rsid w:val="003F5AAA"/>
    <w:rsid w:val="003F6902"/>
    <w:rsid w:val="003F6BA9"/>
    <w:rsid w:val="003F6C94"/>
    <w:rsid w:val="003F70AB"/>
    <w:rsid w:val="00400582"/>
    <w:rsid w:val="004016F2"/>
    <w:rsid w:val="00401868"/>
    <w:rsid w:val="00402A79"/>
    <w:rsid w:val="00403A21"/>
    <w:rsid w:val="00403FC0"/>
    <w:rsid w:val="004067F5"/>
    <w:rsid w:val="00407E69"/>
    <w:rsid w:val="00410D43"/>
    <w:rsid w:val="00411F8F"/>
    <w:rsid w:val="00416533"/>
    <w:rsid w:val="00417E31"/>
    <w:rsid w:val="00417F93"/>
    <w:rsid w:val="00421099"/>
    <w:rsid w:val="004210A1"/>
    <w:rsid w:val="00422D1C"/>
    <w:rsid w:val="0042324A"/>
    <w:rsid w:val="0042391B"/>
    <w:rsid w:val="00423D8C"/>
    <w:rsid w:val="00426B1F"/>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55A1"/>
    <w:rsid w:val="004663BD"/>
    <w:rsid w:val="00466B04"/>
    <w:rsid w:val="00470453"/>
    <w:rsid w:val="00471819"/>
    <w:rsid w:val="00471901"/>
    <w:rsid w:val="00471F6D"/>
    <w:rsid w:val="0047492B"/>
    <w:rsid w:val="00474C75"/>
    <w:rsid w:val="0047569A"/>
    <w:rsid w:val="00476010"/>
    <w:rsid w:val="00476AAD"/>
    <w:rsid w:val="004811E0"/>
    <w:rsid w:val="004814A6"/>
    <w:rsid w:val="00481673"/>
    <w:rsid w:val="00481823"/>
    <w:rsid w:val="00481E6F"/>
    <w:rsid w:val="00483286"/>
    <w:rsid w:val="00486657"/>
    <w:rsid w:val="00487291"/>
    <w:rsid w:val="004904DD"/>
    <w:rsid w:val="0049333B"/>
    <w:rsid w:val="00493768"/>
    <w:rsid w:val="00496F99"/>
    <w:rsid w:val="004A08FF"/>
    <w:rsid w:val="004A180B"/>
    <w:rsid w:val="004A62A6"/>
    <w:rsid w:val="004A6981"/>
    <w:rsid w:val="004B1525"/>
    <w:rsid w:val="004B1678"/>
    <w:rsid w:val="004B1A3C"/>
    <w:rsid w:val="004B5A7D"/>
    <w:rsid w:val="004C0494"/>
    <w:rsid w:val="004C302B"/>
    <w:rsid w:val="004C32E4"/>
    <w:rsid w:val="004C4267"/>
    <w:rsid w:val="004C46A1"/>
    <w:rsid w:val="004C5937"/>
    <w:rsid w:val="004C617E"/>
    <w:rsid w:val="004C75E4"/>
    <w:rsid w:val="004D2762"/>
    <w:rsid w:val="004D2AE4"/>
    <w:rsid w:val="004D65C8"/>
    <w:rsid w:val="004E09C2"/>
    <w:rsid w:val="004E0FE8"/>
    <w:rsid w:val="004E14F7"/>
    <w:rsid w:val="004E336D"/>
    <w:rsid w:val="004E3D8D"/>
    <w:rsid w:val="004E5AEF"/>
    <w:rsid w:val="004E61B9"/>
    <w:rsid w:val="004E7A2D"/>
    <w:rsid w:val="004F2FCD"/>
    <w:rsid w:val="004F5F10"/>
    <w:rsid w:val="004F644E"/>
    <w:rsid w:val="004F6811"/>
    <w:rsid w:val="004F6FB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3645"/>
    <w:rsid w:val="00533C79"/>
    <w:rsid w:val="00536987"/>
    <w:rsid w:val="00540E16"/>
    <w:rsid w:val="00542651"/>
    <w:rsid w:val="005451CA"/>
    <w:rsid w:val="00546054"/>
    <w:rsid w:val="00547636"/>
    <w:rsid w:val="00551985"/>
    <w:rsid w:val="00551A84"/>
    <w:rsid w:val="005523D1"/>
    <w:rsid w:val="0055378C"/>
    <w:rsid w:val="005542CC"/>
    <w:rsid w:val="005574A1"/>
    <w:rsid w:val="0055785F"/>
    <w:rsid w:val="00560F41"/>
    <w:rsid w:val="00562B0A"/>
    <w:rsid w:val="005637BD"/>
    <w:rsid w:val="00566424"/>
    <w:rsid w:val="0056771A"/>
    <w:rsid w:val="00572585"/>
    <w:rsid w:val="00574BE5"/>
    <w:rsid w:val="0058135F"/>
    <w:rsid w:val="0058234F"/>
    <w:rsid w:val="00583DAC"/>
    <w:rsid w:val="005856C5"/>
    <w:rsid w:val="00585E14"/>
    <w:rsid w:val="00590CD8"/>
    <w:rsid w:val="00590D57"/>
    <w:rsid w:val="00590E94"/>
    <w:rsid w:val="00590F82"/>
    <w:rsid w:val="005913F1"/>
    <w:rsid w:val="00591A2E"/>
    <w:rsid w:val="00593EAB"/>
    <w:rsid w:val="00594B8D"/>
    <w:rsid w:val="00594E78"/>
    <w:rsid w:val="005A0615"/>
    <w:rsid w:val="005A1137"/>
    <w:rsid w:val="005A2B2C"/>
    <w:rsid w:val="005A3196"/>
    <w:rsid w:val="005A4489"/>
    <w:rsid w:val="005A49F4"/>
    <w:rsid w:val="005A6310"/>
    <w:rsid w:val="005A733C"/>
    <w:rsid w:val="005B1800"/>
    <w:rsid w:val="005B18D7"/>
    <w:rsid w:val="005B19E9"/>
    <w:rsid w:val="005C3066"/>
    <w:rsid w:val="005C4E8F"/>
    <w:rsid w:val="005C756E"/>
    <w:rsid w:val="005D697C"/>
    <w:rsid w:val="005D7AB8"/>
    <w:rsid w:val="005D7BC1"/>
    <w:rsid w:val="005E05D2"/>
    <w:rsid w:val="005E21FB"/>
    <w:rsid w:val="005E3423"/>
    <w:rsid w:val="005E3857"/>
    <w:rsid w:val="005E3D7C"/>
    <w:rsid w:val="005E4027"/>
    <w:rsid w:val="005E70E8"/>
    <w:rsid w:val="005F0BEB"/>
    <w:rsid w:val="005F121A"/>
    <w:rsid w:val="005F1776"/>
    <w:rsid w:val="005F2D05"/>
    <w:rsid w:val="0060159A"/>
    <w:rsid w:val="00605460"/>
    <w:rsid w:val="00606B05"/>
    <w:rsid w:val="00610877"/>
    <w:rsid w:val="0061583C"/>
    <w:rsid w:val="006160BE"/>
    <w:rsid w:val="00616852"/>
    <w:rsid w:val="00616E0A"/>
    <w:rsid w:val="00617C93"/>
    <w:rsid w:val="0062139F"/>
    <w:rsid w:val="006225AC"/>
    <w:rsid w:val="006229BD"/>
    <w:rsid w:val="006245E9"/>
    <w:rsid w:val="00625245"/>
    <w:rsid w:val="0062553A"/>
    <w:rsid w:val="00625E60"/>
    <w:rsid w:val="00627C9C"/>
    <w:rsid w:val="00632D3D"/>
    <w:rsid w:val="006334CA"/>
    <w:rsid w:val="006355FC"/>
    <w:rsid w:val="00637526"/>
    <w:rsid w:val="00640284"/>
    <w:rsid w:val="00641033"/>
    <w:rsid w:val="00642A0E"/>
    <w:rsid w:val="00643B2D"/>
    <w:rsid w:val="00645AE9"/>
    <w:rsid w:val="0064614E"/>
    <w:rsid w:val="006471E5"/>
    <w:rsid w:val="00662C94"/>
    <w:rsid w:val="00662D87"/>
    <w:rsid w:val="00662F6F"/>
    <w:rsid w:val="006642EC"/>
    <w:rsid w:val="00667B9C"/>
    <w:rsid w:val="00672B44"/>
    <w:rsid w:val="00673D4A"/>
    <w:rsid w:val="006768E5"/>
    <w:rsid w:val="00676C93"/>
    <w:rsid w:val="00677066"/>
    <w:rsid w:val="00677983"/>
    <w:rsid w:val="006802DC"/>
    <w:rsid w:val="00682568"/>
    <w:rsid w:val="00682968"/>
    <w:rsid w:val="006847E8"/>
    <w:rsid w:val="00685EA9"/>
    <w:rsid w:val="00690AF7"/>
    <w:rsid w:val="00691458"/>
    <w:rsid w:val="0069254F"/>
    <w:rsid w:val="006931E9"/>
    <w:rsid w:val="006934DB"/>
    <w:rsid w:val="00697589"/>
    <w:rsid w:val="00697982"/>
    <w:rsid w:val="006B1C24"/>
    <w:rsid w:val="006B21E3"/>
    <w:rsid w:val="006B2709"/>
    <w:rsid w:val="006B4E1F"/>
    <w:rsid w:val="006B5615"/>
    <w:rsid w:val="006B60C4"/>
    <w:rsid w:val="006B7CF5"/>
    <w:rsid w:val="006C0141"/>
    <w:rsid w:val="006C05C4"/>
    <w:rsid w:val="006C0F7A"/>
    <w:rsid w:val="006C18D6"/>
    <w:rsid w:val="006C27FF"/>
    <w:rsid w:val="006C2D7A"/>
    <w:rsid w:val="006C31B7"/>
    <w:rsid w:val="006C3D92"/>
    <w:rsid w:val="006C547C"/>
    <w:rsid w:val="006C7C5D"/>
    <w:rsid w:val="006D089F"/>
    <w:rsid w:val="006D27B8"/>
    <w:rsid w:val="006D42DF"/>
    <w:rsid w:val="006D439A"/>
    <w:rsid w:val="006D731C"/>
    <w:rsid w:val="006D7880"/>
    <w:rsid w:val="006D7A55"/>
    <w:rsid w:val="006D7EC1"/>
    <w:rsid w:val="006E0F10"/>
    <w:rsid w:val="006E2894"/>
    <w:rsid w:val="006E3497"/>
    <w:rsid w:val="006E7B52"/>
    <w:rsid w:val="006F00F6"/>
    <w:rsid w:val="006F0730"/>
    <w:rsid w:val="006F0EBE"/>
    <w:rsid w:val="006F13B5"/>
    <w:rsid w:val="006F315E"/>
    <w:rsid w:val="006F41F1"/>
    <w:rsid w:val="006F5051"/>
    <w:rsid w:val="006F5987"/>
    <w:rsid w:val="00700540"/>
    <w:rsid w:val="007015B8"/>
    <w:rsid w:val="00703BFD"/>
    <w:rsid w:val="007107C3"/>
    <w:rsid w:val="00712190"/>
    <w:rsid w:val="00712267"/>
    <w:rsid w:val="007127A9"/>
    <w:rsid w:val="00712D1E"/>
    <w:rsid w:val="00713438"/>
    <w:rsid w:val="00715447"/>
    <w:rsid w:val="00715D16"/>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6431"/>
    <w:rsid w:val="00757324"/>
    <w:rsid w:val="00760A70"/>
    <w:rsid w:val="00765553"/>
    <w:rsid w:val="007655BF"/>
    <w:rsid w:val="007655EB"/>
    <w:rsid w:val="00767A40"/>
    <w:rsid w:val="00774975"/>
    <w:rsid w:val="00775991"/>
    <w:rsid w:val="00777B3B"/>
    <w:rsid w:val="0078351C"/>
    <w:rsid w:val="0078771F"/>
    <w:rsid w:val="00787741"/>
    <w:rsid w:val="0079089B"/>
    <w:rsid w:val="00791115"/>
    <w:rsid w:val="007921EA"/>
    <w:rsid w:val="00793EE0"/>
    <w:rsid w:val="00795572"/>
    <w:rsid w:val="00796A92"/>
    <w:rsid w:val="007A1402"/>
    <w:rsid w:val="007A1732"/>
    <w:rsid w:val="007A19FD"/>
    <w:rsid w:val="007A2B64"/>
    <w:rsid w:val="007A3F1D"/>
    <w:rsid w:val="007A738C"/>
    <w:rsid w:val="007B7A9F"/>
    <w:rsid w:val="007C206F"/>
    <w:rsid w:val="007D11B3"/>
    <w:rsid w:val="007D336E"/>
    <w:rsid w:val="007D52D7"/>
    <w:rsid w:val="007D6F77"/>
    <w:rsid w:val="007D7709"/>
    <w:rsid w:val="007E00D9"/>
    <w:rsid w:val="007E01F6"/>
    <w:rsid w:val="007E30F0"/>
    <w:rsid w:val="007E3C1A"/>
    <w:rsid w:val="007F0DC9"/>
    <w:rsid w:val="007F1798"/>
    <w:rsid w:val="007F3384"/>
    <w:rsid w:val="007F389F"/>
    <w:rsid w:val="007F49A7"/>
    <w:rsid w:val="007F4B40"/>
    <w:rsid w:val="007F5D80"/>
    <w:rsid w:val="007F5F55"/>
    <w:rsid w:val="007F691E"/>
    <w:rsid w:val="007F69F8"/>
    <w:rsid w:val="007F6E80"/>
    <w:rsid w:val="007F6F65"/>
    <w:rsid w:val="00800418"/>
    <w:rsid w:val="008021F1"/>
    <w:rsid w:val="008022AE"/>
    <w:rsid w:val="00802B6D"/>
    <w:rsid w:val="00803D0B"/>
    <w:rsid w:val="00803DAB"/>
    <w:rsid w:val="0081344A"/>
    <w:rsid w:val="00813E49"/>
    <w:rsid w:val="008147C0"/>
    <w:rsid w:val="00814ECF"/>
    <w:rsid w:val="0081547F"/>
    <w:rsid w:val="00815B0E"/>
    <w:rsid w:val="008202D6"/>
    <w:rsid w:val="00821087"/>
    <w:rsid w:val="00821277"/>
    <w:rsid w:val="008221EF"/>
    <w:rsid w:val="0082229A"/>
    <w:rsid w:val="00822372"/>
    <w:rsid w:val="00823328"/>
    <w:rsid w:val="00825485"/>
    <w:rsid w:val="00825C84"/>
    <w:rsid w:val="00825DE3"/>
    <w:rsid w:val="00826185"/>
    <w:rsid w:val="00826C14"/>
    <w:rsid w:val="00826ECC"/>
    <w:rsid w:val="008278E6"/>
    <w:rsid w:val="0083171E"/>
    <w:rsid w:val="00832F12"/>
    <w:rsid w:val="00837292"/>
    <w:rsid w:val="008417FE"/>
    <w:rsid w:val="00841AD8"/>
    <w:rsid w:val="008420D0"/>
    <w:rsid w:val="008429B5"/>
    <w:rsid w:val="00842D7E"/>
    <w:rsid w:val="008435D7"/>
    <w:rsid w:val="008441FE"/>
    <w:rsid w:val="00850DC7"/>
    <w:rsid w:val="00850DDF"/>
    <w:rsid w:val="0085405C"/>
    <w:rsid w:val="00854406"/>
    <w:rsid w:val="0085479D"/>
    <w:rsid w:val="00854D61"/>
    <w:rsid w:val="008551F0"/>
    <w:rsid w:val="00857D04"/>
    <w:rsid w:val="00861009"/>
    <w:rsid w:val="0086297D"/>
    <w:rsid w:val="00864208"/>
    <w:rsid w:val="0086474E"/>
    <w:rsid w:val="00866BDB"/>
    <w:rsid w:val="00873D9B"/>
    <w:rsid w:val="00874824"/>
    <w:rsid w:val="00876637"/>
    <w:rsid w:val="0088116D"/>
    <w:rsid w:val="00884B45"/>
    <w:rsid w:val="008904C2"/>
    <w:rsid w:val="00890A98"/>
    <w:rsid w:val="00890D66"/>
    <w:rsid w:val="00891B71"/>
    <w:rsid w:val="00891D3E"/>
    <w:rsid w:val="0089497E"/>
    <w:rsid w:val="008952F4"/>
    <w:rsid w:val="008A0E17"/>
    <w:rsid w:val="008A5B92"/>
    <w:rsid w:val="008A63F3"/>
    <w:rsid w:val="008B2025"/>
    <w:rsid w:val="008C0B37"/>
    <w:rsid w:val="008C3554"/>
    <w:rsid w:val="008C451B"/>
    <w:rsid w:val="008C6EEA"/>
    <w:rsid w:val="008D34AA"/>
    <w:rsid w:val="008D3841"/>
    <w:rsid w:val="008D4394"/>
    <w:rsid w:val="008D6B63"/>
    <w:rsid w:val="008D7497"/>
    <w:rsid w:val="008D7723"/>
    <w:rsid w:val="008D7AFA"/>
    <w:rsid w:val="008E0689"/>
    <w:rsid w:val="008E0789"/>
    <w:rsid w:val="008E0FEC"/>
    <w:rsid w:val="008E1A22"/>
    <w:rsid w:val="008E4B0B"/>
    <w:rsid w:val="008E595C"/>
    <w:rsid w:val="008E5CC8"/>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1471"/>
    <w:rsid w:val="00922127"/>
    <w:rsid w:val="009222E7"/>
    <w:rsid w:val="0092255A"/>
    <w:rsid w:val="00923C80"/>
    <w:rsid w:val="00924061"/>
    <w:rsid w:val="009258E1"/>
    <w:rsid w:val="00927394"/>
    <w:rsid w:val="00931900"/>
    <w:rsid w:val="00931C12"/>
    <w:rsid w:val="0093215B"/>
    <w:rsid w:val="00933E89"/>
    <w:rsid w:val="00936979"/>
    <w:rsid w:val="00936BF9"/>
    <w:rsid w:val="00937893"/>
    <w:rsid w:val="00937F6C"/>
    <w:rsid w:val="009424D5"/>
    <w:rsid w:val="0094428D"/>
    <w:rsid w:val="00946922"/>
    <w:rsid w:val="00950131"/>
    <w:rsid w:val="00950A83"/>
    <w:rsid w:val="00956DD0"/>
    <w:rsid w:val="00960690"/>
    <w:rsid w:val="00960A6D"/>
    <w:rsid w:val="009667FC"/>
    <w:rsid w:val="00967098"/>
    <w:rsid w:val="00967B60"/>
    <w:rsid w:val="009717CA"/>
    <w:rsid w:val="00972E10"/>
    <w:rsid w:val="00973CEA"/>
    <w:rsid w:val="00974138"/>
    <w:rsid w:val="00974FE5"/>
    <w:rsid w:val="009764F2"/>
    <w:rsid w:val="0098175A"/>
    <w:rsid w:val="00984EF3"/>
    <w:rsid w:val="009851F2"/>
    <w:rsid w:val="00986BC5"/>
    <w:rsid w:val="00991988"/>
    <w:rsid w:val="0099308A"/>
    <w:rsid w:val="00993AC0"/>
    <w:rsid w:val="009A11D1"/>
    <w:rsid w:val="009A2BAB"/>
    <w:rsid w:val="009A48EA"/>
    <w:rsid w:val="009A4B0A"/>
    <w:rsid w:val="009A5B6C"/>
    <w:rsid w:val="009A646A"/>
    <w:rsid w:val="009A64A4"/>
    <w:rsid w:val="009B03AA"/>
    <w:rsid w:val="009B19D5"/>
    <w:rsid w:val="009B3FBE"/>
    <w:rsid w:val="009B5768"/>
    <w:rsid w:val="009C04FD"/>
    <w:rsid w:val="009C2A83"/>
    <w:rsid w:val="009C47E5"/>
    <w:rsid w:val="009C66CF"/>
    <w:rsid w:val="009C7E1A"/>
    <w:rsid w:val="009D1EE2"/>
    <w:rsid w:val="009D2E8B"/>
    <w:rsid w:val="009D427A"/>
    <w:rsid w:val="009D4D38"/>
    <w:rsid w:val="009D5140"/>
    <w:rsid w:val="009D568A"/>
    <w:rsid w:val="009D57B5"/>
    <w:rsid w:val="009D7154"/>
    <w:rsid w:val="009D7A32"/>
    <w:rsid w:val="009D7BD4"/>
    <w:rsid w:val="009E0225"/>
    <w:rsid w:val="009E265E"/>
    <w:rsid w:val="009E30AF"/>
    <w:rsid w:val="009E4885"/>
    <w:rsid w:val="009E5588"/>
    <w:rsid w:val="009E6DFD"/>
    <w:rsid w:val="009E7494"/>
    <w:rsid w:val="009F2E4E"/>
    <w:rsid w:val="009F415A"/>
    <w:rsid w:val="009F7E4D"/>
    <w:rsid w:val="00A059AB"/>
    <w:rsid w:val="00A061A1"/>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26B04"/>
    <w:rsid w:val="00A30EB1"/>
    <w:rsid w:val="00A3216A"/>
    <w:rsid w:val="00A32C8E"/>
    <w:rsid w:val="00A35DA9"/>
    <w:rsid w:val="00A37AF0"/>
    <w:rsid w:val="00A421E5"/>
    <w:rsid w:val="00A42877"/>
    <w:rsid w:val="00A42E0D"/>
    <w:rsid w:val="00A430A7"/>
    <w:rsid w:val="00A47113"/>
    <w:rsid w:val="00A51B15"/>
    <w:rsid w:val="00A5343C"/>
    <w:rsid w:val="00A566AE"/>
    <w:rsid w:val="00A60C81"/>
    <w:rsid w:val="00A63645"/>
    <w:rsid w:val="00A63C15"/>
    <w:rsid w:val="00A64ABE"/>
    <w:rsid w:val="00A66C36"/>
    <w:rsid w:val="00A7092F"/>
    <w:rsid w:val="00A70CFD"/>
    <w:rsid w:val="00A70F19"/>
    <w:rsid w:val="00A72247"/>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2D5"/>
    <w:rsid w:val="00AA7F77"/>
    <w:rsid w:val="00AB089B"/>
    <w:rsid w:val="00AB0CAB"/>
    <w:rsid w:val="00AB109B"/>
    <w:rsid w:val="00AB268B"/>
    <w:rsid w:val="00AB315C"/>
    <w:rsid w:val="00AB4326"/>
    <w:rsid w:val="00AB675B"/>
    <w:rsid w:val="00AB6D5D"/>
    <w:rsid w:val="00AC078A"/>
    <w:rsid w:val="00AC084F"/>
    <w:rsid w:val="00AD0F6E"/>
    <w:rsid w:val="00AD14F8"/>
    <w:rsid w:val="00AD4CCA"/>
    <w:rsid w:val="00AE014F"/>
    <w:rsid w:val="00AE0889"/>
    <w:rsid w:val="00AE090C"/>
    <w:rsid w:val="00AF34EE"/>
    <w:rsid w:val="00AF3827"/>
    <w:rsid w:val="00AF507D"/>
    <w:rsid w:val="00AF5D2E"/>
    <w:rsid w:val="00AF6E22"/>
    <w:rsid w:val="00AF78D5"/>
    <w:rsid w:val="00B0581D"/>
    <w:rsid w:val="00B11062"/>
    <w:rsid w:val="00B151AE"/>
    <w:rsid w:val="00B15B66"/>
    <w:rsid w:val="00B15ED6"/>
    <w:rsid w:val="00B16BCD"/>
    <w:rsid w:val="00B177C8"/>
    <w:rsid w:val="00B222AD"/>
    <w:rsid w:val="00B24B09"/>
    <w:rsid w:val="00B27C71"/>
    <w:rsid w:val="00B30880"/>
    <w:rsid w:val="00B30F34"/>
    <w:rsid w:val="00B31F64"/>
    <w:rsid w:val="00B332A9"/>
    <w:rsid w:val="00B333BA"/>
    <w:rsid w:val="00B33DC2"/>
    <w:rsid w:val="00B3561D"/>
    <w:rsid w:val="00B3584D"/>
    <w:rsid w:val="00B4093F"/>
    <w:rsid w:val="00B422FF"/>
    <w:rsid w:val="00B43049"/>
    <w:rsid w:val="00B46754"/>
    <w:rsid w:val="00B468A9"/>
    <w:rsid w:val="00B46948"/>
    <w:rsid w:val="00B47072"/>
    <w:rsid w:val="00B520EA"/>
    <w:rsid w:val="00B60807"/>
    <w:rsid w:val="00B624C2"/>
    <w:rsid w:val="00B64888"/>
    <w:rsid w:val="00B655A7"/>
    <w:rsid w:val="00B65FB6"/>
    <w:rsid w:val="00B66773"/>
    <w:rsid w:val="00B66877"/>
    <w:rsid w:val="00B71705"/>
    <w:rsid w:val="00B72C60"/>
    <w:rsid w:val="00B74E13"/>
    <w:rsid w:val="00B758CD"/>
    <w:rsid w:val="00B76C5B"/>
    <w:rsid w:val="00B77A4E"/>
    <w:rsid w:val="00B8072B"/>
    <w:rsid w:val="00B8097C"/>
    <w:rsid w:val="00B82002"/>
    <w:rsid w:val="00B835ED"/>
    <w:rsid w:val="00B845AF"/>
    <w:rsid w:val="00B90DEA"/>
    <w:rsid w:val="00B91EC2"/>
    <w:rsid w:val="00B9258D"/>
    <w:rsid w:val="00B929F6"/>
    <w:rsid w:val="00B92E60"/>
    <w:rsid w:val="00BA08FD"/>
    <w:rsid w:val="00BA38A6"/>
    <w:rsid w:val="00BA4595"/>
    <w:rsid w:val="00BA62C5"/>
    <w:rsid w:val="00BA641C"/>
    <w:rsid w:val="00BA6439"/>
    <w:rsid w:val="00BA7A80"/>
    <w:rsid w:val="00BC00F3"/>
    <w:rsid w:val="00BC0A41"/>
    <w:rsid w:val="00BC3E32"/>
    <w:rsid w:val="00BC4D7A"/>
    <w:rsid w:val="00BC7864"/>
    <w:rsid w:val="00BD30D2"/>
    <w:rsid w:val="00BD4246"/>
    <w:rsid w:val="00BD49F1"/>
    <w:rsid w:val="00BD5458"/>
    <w:rsid w:val="00BD5AB7"/>
    <w:rsid w:val="00BD5FAB"/>
    <w:rsid w:val="00BD7A74"/>
    <w:rsid w:val="00BD7C07"/>
    <w:rsid w:val="00BE161C"/>
    <w:rsid w:val="00BE1AF5"/>
    <w:rsid w:val="00BE3E28"/>
    <w:rsid w:val="00BE4422"/>
    <w:rsid w:val="00BE4D9E"/>
    <w:rsid w:val="00BE626D"/>
    <w:rsid w:val="00BE6781"/>
    <w:rsid w:val="00BE75AF"/>
    <w:rsid w:val="00BF0721"/>
    <w:rsid w:val="00BF127B"/>
    <w:rsid w:val="00BF4A4B"/>
    <w:rsid w:val="00C001D8"/>
    <w:rsid w:val="00C0509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02A2"/>
    <w:rsid w:val="00C315ED"/>
    <w:rsid w:val="00C37CBE"/>
    <w:rsid w:val="00C43614"/>
    <w:rsid w:val="00C44FC0"/>
    <w:rsid w:val="00C47948"/>
    <w:rsid w:val="00C5007A"/>
    <w:rsid w:val="00C50219"/>
    <w:rsid w:val="00C544ED"/>
    <w:rsid w:val="00C57DD6"/>
    <w:rsid w:val="00C602D3"/>
    <w:rsid w:val="00C60A58"/>
    <w:rsid w:val="00C62208"/>
    <w:rsid w:val="00C62851"/>
    <w:rsid w:val="00C64126"/>
    <w:rsid w:val="00C645B7"/>
    <w:rsid w:val="00C65DCA"/>
    <w:rsid w:val="00C66CA4"/>
    <w:rsid w:val="00C66E78"/>
    <w:rsid w:val="00C70203"/>
    <w:rsid w:val="00C71957"/>
    <w:rsid w:val="00C72523"/>
    <w:rsid w:val="00C72AFF"/>
    <w:rsid w:val="00C747D5"/>
    <w:rsid w:val="00C76ACC"/>
    <w:rsid w:val="00C818D1"/>
    <w:rsid w:val="00C825C5"/>
    <w:rsid w:val="00C84461"/>
    <w:rsid w:val="00C848F1"/>
    <w:rsid w:val="00C86E3A"/>
    <w:rsid w:val="00C90A80"/>
    <w:rsid w:val="00C914C3"/>
    <w:rsid w:val="00C93D2F"/>
    <w:rsid w:val="00C94C9C"/>
    <w:rsid w:val="00C9503B"/>
    <w:rsid w:val="00C9526C"/>
    <w:rsid w:val="00CA385C"/>
    <w:rsid w:val="00CA3962"/>
    <w:rsid w:val="00CA5812"/>
    <w:rsid w:val="00CA5C6C"/>
    <w:rsid w:val="00CA6A7B"/>
    <w:rsid w:val="00CA7DE8"/>
    <w:rsid w:val="00CB0786"/>
    <w:rsid w:val="00CB0AC5"/>
    <w:rsid w:val="00CB0C99"/>
    <w:rsid w:val="00CB191C"/>
    <w:rsid w:val="00CB5395"/>
    <w:rsid w:val="00CB53EB"/>
    <w:rsid w:val="00CC05F9"/>
    <w:rsid w:val="00CC17C7"/>
    <w:rsid w:val="00CC61DA"/>
    <w:rsid w:val="00CC7ED4"/>
    <w:rsid w:val="00CD05CA"/>
    <w:rsid w:val="00CD2E4A"/>
    <w:rsid w:val="00CD424D"/>
    <w:rsid w:val="00CD4E52"/>
    <w:rsid w:val="00CD6A19"/>
    <w:rsid w:val="00CE1A5C"/>
    <w:rsid w:val="00CE1D4C"/>
    <w:rsid w:val="00CE202C"/>
    <w:rsid w:val="00CE28C9"/>
    <w:rsid w:val="00CE2EB3"/>
    <w:rsid w:val="00CE364A"/>
    <w:rsid w:val="00CF11BE"/>
    <w:rsid w:val="00CF1374"/>
    <w:rsid w:val="00CF16C1"/>
    <w:rsid w:val="00CF4005"/>
    <w:rsid w:val="00CF43DF"/>
    <w:rsid w:val="00CF44B5"/>
    <w:rsid w:val="00CF53A2"/>
    <w:rsid w:val="00CF6F43"/>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33E40"/>
    <w:rsid w:val="00D3702E"/>
    <w:rsid w:val="00D41086"/>
    <w:rsid w:val="00D42144"/>
    <w:rsid w:val="00D42B41"/>
    <w:rsid w:val="00D42D15"/>
    <w:rsid w:val="00D43FC2"/>
    <w:rsid w:val="00D4441D"/>
    <w:rsid w:val="00D451AA"/>
    <w:rsid w:val="00D50DE2"/>
    <w:rsid w:val="00D51267"/>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1361"/>
    <w:rsid w:val="00D8251D"/>
    <w:rsid w:val="00D831AC"/>
    <w:rsid w:val="00D842D5"/>
    <w:rsid w:val="00D85F5F"/>
    <w:rsid w:val="00D86F4D"/>
    <w:rsid w:val="00D876A4"/>
    <w:rsid w:val="00D9529E"/>
    <w:rsid w:val="00D95E4B"/>
    <w:rsid w:val="00D96AA8"/>
    <w:rsid w:val="00D97E51"/>
    <w:rsid w:val="00DA0864"/>
    <w:rsid w:val="00DA25AF"/>
    <w:rsid w:val="00DA3629"/>
    <w:rsid w:val="00DA3C63"/>
    <w:rsid w:val="00DA402C"/>
    <w:rsid w:val="00DA4FAB"/>
    <w:rsid w:val="00DA57C4"/>
    <w:rsid w:val="00DA6082"/>
    <w:rsid w:val="00DA7EF1"/>
    <w:rsid w:val="00DB2001"/>
    <w:rsid w:val="00DB2588"/>
    <w:rsid w:val="00DB4C09"/>
    <w:rsid w:val="00DB6846"/>
    <w:rsid w:val="00DB6A2D"/>
    <w:rsid w:val="00DC0364"/>
    <w:rsid w:val="00DC19D1"/>
    <w:rsid w:val="00DC2C4D"/>
    <w:rsid w:val="00DC43AC"/>
    <w:rsid w:val="00DC6DA9"/>
    <w:rsid w:val="00DD06E4"/>
    <w:rsid w:val="00DD4686"/>
    <w:rsid w:val="00DD5724"/>
    <w:rsid w:val="00DD59AA"/>
    <w:rsid w:val="00DE0BD5"/>
    <w:rsid w:val="00DE4BB1"/>
    <w:rsid w:val="00DE4BB5"/>
    <w:rsid w:val="00DF4094"/>
    <w:rsid w:val="00DF6228"/>
    <w:rsid w:val="00E04E15"/>
    <w:rsid w:val="00E116BE"/>
    <w:rsid w:val="00E12242"/>
    <w:rsid w:val="00E123BE"/>
    <w:rsid w:val="00E1374D"/>
    <w:rsid w:val="00E20A51"/>
    <w:rsid w:val="00E229BC"/>
    <w:rsid w:val="00E23228"/>
    <w:rsid w:val="00E23B55"/>
    <w:rsid w:val="00E23EB9"/>
    <w:rsid w:val="00E2780F"/>
    <w:rsid w:val="00E27B92"/>
    <w:rsid w:val="00E27ED6"/>
    <w:rsid w:val="00E34A99"/>
    <w:rsid w:val="00E42A8F"/>
    <w:rsid w:val="00E43641"/>
    <w:rsid w:val="00E504F2"/>
    <w:rsid w:val="00E50E60"/>
    <w:rsid w:val="00E512B9"/>
    <w:rsid w:val="00E52462"/>
    <w:rsid w:val="00E53589"/>
    <w:rsid w:val="00E63FB1"/>
    <w:rsid w:val="00E640CC"/>
    <w:rsid w:val="00E713F8"/>
    <w:rsid w:val="00E7478D"/>
    <w:rsid w:val="00E7660C"/>
    <w:rsid w:val="00E76ED1"/>
    <w:rsid w:val="00E84830"/>
    <w:rsid w:val="00E85E5E"/>
    <w:rsid w:val="00E8756A"/>
    <w:rsid w:val="00E94E4A"/>
    <w:rsid w:val="00E950B1"/>
    <w:rsid w:val="00E95218"/>
    <w:rsid w:val="00E95455"/>
    <w:rsid w:val="00E95740"/>
    <w:rsid w:val="00E96E87"/>
    <w:rsid w:val="00E97270"/>
    <w:rsid w:val="00E975DB"/>
    <w:rsid w:val="00EA046F"/>
    <w:rsid w:val="00EA1BB8"/>
    <w:rsid w:val="00EA2DC1"/>
    <w:rsid w:val="00EA3E07"/>
    <w:rsid w:val="00EA76EA"/>
    <w:rsid w:val="00EA7DFC"/>
    <w:rsid w:val="00EB15AB"/>
    <w:rsid w:val="00EB3BD0"/>
    <w:rsid w:val="00EB3CE6"/>
    <w:rsid w:val="00EB5460"/>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E054B"/>
    <w:rsid w:val="00EE23FE"/>
    <w:rsid w:val="00EE611E"/>
    <w:rsid w:val="00EE76C7"/>
    <w:rsid w:val="00EE7800"/>
    <w:rsid w:val="00EF166B"/>
    <w:rsid w:val="00EF28C2"/>
    <w:rsid w:val="00EF323A"/>
    <w:rsid w:val="00EF5380"/>
    <w:rsid w:val="00EF7B4A"/>
    <w:rsid w:val="00F01504"/>
    <w:rsid w:val="00F078D5"/>
    <w:rsid w:val="00F139AB"/>
    <w:rsid w:val="00F16C09"/>
    <w:rsid w:val="00F214B7"/>
    <w:rsid w:val="00F22751"/>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18A"/>
    <w:rsid w:val="00F4528D"/>
    <w:rsid w:val="00F45D34"/>
    <w:rsid w:val="00F45ED8"/>
    <w:rsid w:val="00F51B23"/>
    <w:rsid w:val="00F543E7"/>
    <w:rsid w:val="00F54ABD"/>
    <w:rsid w:val="00F604D4"/>
    <w:rsid w:val="00F60758"/>
    <w:rsid w:val="00F61940"/>
    <w:rsid w:val="00F61DF2"/>
    <w:rsid w:val="00F64799"/>
    <w:rsid w:val="00F67159"/>
    <w:rsid w:val="00F77876"/>
    <w:rsid w:val="00F77A16"/>
    <w:rsid w:val="00F828F5"/>
    <w:rsid w:val="00F90AFA"/>
    <w:rsid w:val="00F92B8F"/>
    <w:rsid w:val="00F94DF1"/>
    <w:rsid w:val="00F960A9"/>
    <w:rsid w:val="00F9659B"/>
    <w:rsid w:val="00F96F3A"/>
    <w:rsid w:val="00F9708F"/>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D0FD7"/>
    <w:rsid w:val="00FE0312"/>
    <w:rsid w:val="00FE04DF"/>
    <w:rsid w:val="00FE2E14"/>
    <w:rsid w:val="00FE2F97"/>
    <w:rsid w:val="00FE3724"/>
    <w:rsid w:val="00FE3880"/>
    <w:rsid w:val="00FE43A3"/>
    <w:rsid w:val="00FE5BE1"/>
    <w:rsid w:val="00FE6D3F"/>
    <w:rsid w:val="00FE7042"/>
    <w:rsid w:val="00FE7E39"/>
    <w:rsid w:val="00FF0060"/>
    <w:rsid w:val="00FF0407"/>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2AD"/>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8278E6"/>
    <w:pPr>
      <w:keepNext/>
      <w:numPr>
        <w:numId w:val="43"/>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autoRedefine/>
    <w:uiPriority w:val="9"/>
    <w:unhideWhenUsed/>
    <w:qFormat/>
    <w:rsid w:val="00C818D1"/>
    <w:pPr>
      <w:keepNext/>
      <w:keepLines/>
      <w:numPr>
        <w:ilvl w:val="1"/>
        <w:numId w:val="43"/>
      </w:numPr>
      <w:spacing w:before="200"/>
      <w:outlineLvl w:val="1"/>
    </w:pPr>
    <w:rPr>
      <w:rFonts w:eastAsiaTheme="majorEastAsia" w:cs="Times New Roman"/>
      <w:b/>
      <w:color w:val="000000"/>
      <w:szCs w:val="26"/>
      <w:lang w:val="en-US"/>
    </w:rPr>
  </w:style>
  <w:style w:type="paragraph" w:styleId="Heading3">
    <w:name w:val="heading 3"/>
    <w:basedOn w:val="Normal"/>
    <w:next w:val="Normal"/>
    <w:link w:val="Heading3Char"/>
    <w:autoRedefine/>
    <w:uiPriority w:val="9"/>
    <w:unhideWhenUsed/>
    <w:qFormat/>
    <w:rsid w:val="00756431"/>
    <w:pPr>
      <w:keepNext/>
      <w:keepLines/>
      <w:numPr>
        <w:ilvl w:val="2"/>
        <w:numId w:val="43"/>
      </w:numPr>
      <w:spacing w:before="120"/>
      <w:outlineLvl w:val="2"/>
    </w:pPr>
    <w:rPr>
      <w:rFonts w:eastAsiaTheme="majorEastAsia" w:cs="Times New Roman"/>
      <w:b/>
      <w:lang w:val="en-US"/>
    </w:rPr>
  </w:style>
  <w:style w:type="paragraph" w:styleId="Heading4">
    <w:name w:val="heading 4"/>
    <w:basedOn w:val="Normal"/>
    <w:next w:val="Normal"/>
    <w:link w:val="Heading4Char"/>
    <w:uiPriority w:val="9"/>
    <w:unhideWhenUsed/>
    <w:qFormat/>
    <w:rsid w:val="00CF53A2"/>
    <w:pPr>
      <w:keepNext/>
      <w:keepLines/>
      <w:numPr>
        <w:ilvl w:val="3"/>
        <w:numId w:val="43"/>
      </w:numPr>
      <w:spacing w:before="120"/>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78E6"/>
    <w:rPr>
      <w:rFonts w:ascii="Times New Roman" w:eastAsia="Times New Roman" w:hAnsi="Times New Roman" w:cs="Times New Roman"/>
      <w:b/>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818D1"/>
    <w:rPr>
      <w:rFonts w:ascii="Times New Roman" w:eastAsiaTheme="majorEastAsia" w:hAnsi="Times New Roman" w:cs="Times New Roman"/>
      <w:b/>
      <w:color w:val="000000"/>
      <w:sz w:val="26"/>
      <w:szCs w:val="26"/>
      <w:lang w:val="en-US"/>
    </w:rPr>
  </w:style>
  <w:style w:type="character" w:customStyle="1" w:styleId="Heading3Char">
    <w:name w:val="Heading 3 Char"/>
    <w:basedOn w:val="DefaultParagraphFont"/>
    <w:link w:val="Heading3"/>
    <w:uiPriority w:val="9"/>
    <w:rsid w:val="00756431"/>
    <w:rPr>
      <w:rFonts w:ascii="Times New Roman" w:eastAsiaTheme="majorEastAsia" w:hAnsi="Times New Roman" w:cs="Times New Roman"/>
      <w:b/>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CF53A2"/>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0038D8"/>
    <w:pPr>
      <w:spacing w:after="0" w:line="240" w:lineRule="auto"/>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4D2AE4"/>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4D2AE4"/>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A26B04"/>
    <w:pPr>
      <w:pBdr>
        <w:top w:val="single" w:sz="4" w:space="1" w:color="auto"/>
        <w:left w:val="single" w:sz="4" w:space="4" w:color="auto"/>
        <w:bottom w:val="single" w:sz="4" w:space="1" w:color="auto"/>
        <w:right w:val="single" w:sz="4" w:space="4" w:color="auto"/>
      </w:pBdr>
      <w:shd w:val="clear" w:color="auto" w:fill="FFFFFF"/>
      <w:spacing w:before="240" w:after="240" w:line="240" w:lineRule="atLeast"/>
      <w:ind w:firstLine="0"/>
      <w:jc w:val="left"/>
    </w:pPr>
    <w:rPr>
      <w:rFonts w:ascii="Courier New" w:eastAsia="Times New Roman" w:hAnsi="Courier New" w:cs="Times New Roman"/>
      <w:color w:val="0000FF"/>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60C81"/>
    <w:pPr>
      <w:spacing w:before="120" w:after="320" w:line="360" w:lineRule="auto"/>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 w:type="paragraph" w:styleId="TOC5">
    <w:name w:val="toc 5"/>
    <w:basedOn w:val="Normal"/>
    <w:next w:val="Normal"/>
    <w:autoRedefine/>
    <w:uiPriority w:val="39"/>
    <w:unhideWhenUsed/>
    <w:rsid w:val="003E5237"/>
    <w:pPr>
      <w:spacing w:after="100" w:line="259" w:lineRule="auto"/>
      <w:ind w:left="880" w:firstLine="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3E5237"/>
    <w:pPr>
      <w:spacing w:after="100" w:line="259" w:lineRule="auto"/>
      <w:ind w:left="1100" w:firstLine="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3E5237"/>
    <w:pPr>
      <w:spacing w:after="100" w:line="259" w:lineRule="auto"/>
      <w:ind w:left="1320" w:firstLine="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3E5237"/>
    <w:pPr>
      <w:spacing w:after="100" w:line="259" w:lineRule="auto"/>
      <w:ind w:left="1540" w:firstLine="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3E5237"/>
    <w:pPr>
      <w:spacing w:after="100" w:line="259" w:lineRule="auto"/>
      <w:ind w:left="1760" w:firstLine="0"/>
      <w:jc w:val="left"/>
    </w:pPr>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ython.org/downloads/" TargetMode="External"/><Relationship Id="rId21" Type="http://schemas.openxmlformats.org/officeDocument/2006/relationships/image" Target="media/image7.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hyperlink" Target="%20http://localhost:3000/" TargetMode="External"/><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image" Target="media/image16.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yperlink" Target="https://nodejs.org/en/download/" TargetMode="External"/><Relationship Id="rId22" Type="http://schemas.openxmlformats.org/officeDocument/2006/relationships/hyperlink" Target="https://redux-toolkit.js.org/api/configureStore" TargetMode="Externa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3.png"/><Relationship Id="rId25" Type="http://schemas.openxmlformats.org/officeDocument/2006/relationships/hyperlink" Target="https://redux-toolkit.js.org/api/createSlice" TargetMode="External"/><Relationship Id="rId33" Type="http://schemas.openxmlformats.org/officeDocument/2006/relationships/hyperlink" Target="http://127.0.0.1:8000/o/applications/" TargetMode="External"/><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Reducer" TargetMode="External"/><Relationship Id="rId28" Type="http://schemas.openxmlformats.org/officeDocument/2006/relationships/hyperlink" Target="http://127.0.0.1:8000/" TargetMode="External"/><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2.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4.png"/><Relationship Id="rId39" Type="http://schemas.openxmlformats.org/officeDocument/2006/relationships/hyperlink" Target="https://cloudinary.com/" TargetMode="External"/><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s://redux-toolkit.js.org/api/createAction" TargetMode="Externa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8</TotalTime>
  <Pages>113</Pages>
  <Words>17870</Words>
  <Characters>101861</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en Vo Thi Kim</cp:lastModifiedBy>
  <cp:revision>676</cp:revision>
  <cp:lastPrinted>2013-11-07T09:17:00Z</cp:lastPrinted>
  <dcterms:created xsi:type="dcterms:W3CDTF">2021-10-07T12:46:00Z</dcterms:created>
  <dcterms:modified xsi:type="dcterms:W3CDTF">2021-11-15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